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EE7AF5B" w14:textId="0BCC93DA" w:rsidR="006B06E8" w:rsidRDefault="006B06E8" w:rsidP="002B272A">
      <w:pPr>
        <w:autoSpaceDE w:val="0"/>
        <w:autoSpaceDN w:val="0"/>
        <w:adjustRightInd w:val="0"/>
        <w:spacing w:before="0" w:after="0" w:line="240" w:lineRule="auto"/>
        <w:ind w:firstLine="0"/>
      </w:pPr>
      <w:r>
        <w:t xml:space="preserve">Estimates of Chinook salmon consumption in </w:t>
      </w:r>
      <w:r w:rsidR="004303D3">
        <w:t>inland</w:t>
      </w:r>
      <w:r>
        <w:t xml:space="preserve"> waters by four marine mammal predators from 1970 –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11EF1826"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xml:space="preserve">, </w:t>
      </w:r>
      <w:r w:rsidR="00B93349">
        <w:t>Mi</w:t>
      </w:r>
      <w:r w:rsidR="0092400F">
        <w:t>chael J.</w:t>
      </w:r>
      <w:r w:rsidR="00B93349">
        <w:t xml:space="preserve"> Ford</w:t>
      </w:r>
      <w:r w:rsidR="00B93349">
        <w:rPr>
          <w:vertAlign w:val="superscript"/>
        </w:rPr>
        <w:t>2</w:t>
      </w:r>
      <w:r w:rsidR="00B93349">
        <w:t xml:space="preserve">, </w:t>
      </w:r>
      <w:r w:rsidR="00793D49">
        <w:t xml:space="preserve">M. </w:t>
      </w:r>
      <w:r w:rsidR="00B93349">
        <w:t>Brad</w:t>
      </w:r>
      <w:r w:rsidR="00793D49">
        <w:t>ley</w:t>
      </w:r>
      <w:r w:rsidR="00B93349">
        <w:t xml:space="preserve"> Hanson</w:t>
      </w:r>
      <w:r w:rsidR="00B93349">
        <w:rPr>
          <w:vertAlign w:val="superscript"/>
        </w:rPr>
        <w:t>2</w:t>
      </w:r>
      <w:r w:rsidR="00B93349">
        <w:t xml:space="preserve">, </w:t>
      </w:r>
      <w:r w:rsidR="00692EE1">
        <w:t>Jonathan Scordino</w:t>
      </w:r>
      <w:r w:rsidR="00E02E78" w:rsidRPr="000B683B">
        <w:rPr>
          <w:vertAlign w:val="superscript"/>
        </w:rPr>
        <w:t>5</w:t>
      </w:r>
      <w:r w:rsidR="00692EE1">
        <w:t>, Steve Jeffries</w:t>
      </w:r>
      <w:r w:rsidR="00E02E78" w:rsidRPr="000B683B">
        <w:rPr>
          <w:vertAlign w:val="superscript"/>
        </w:rPr>
        <w:t>6</w:t>
      </w:r>
      <w:r w:rsidR="00692EE1">
        <w:t>, Scott Pearson</w:t>
      </w:r>
      <w:r w:rsidR="00E02E78" w:rsidRPr="000B683B">
        <w:rPr>
          <w:vertAlign w:val="superscript"/>
        </w:rPr>
        <w:t>6</w:t>
      </w:r>
      <w:r w:rsidR="00692EE1">
        <w:t xml:space="preserve">, Kristin </w:t>
      </w:r>
      <w:r w:rsidR="0092400F">
        <w:t xml:space="preserve">N. </w:t>
      </w:r>
      <w:r w:rsidR="00692EE1">
        <w:t>Marshall</w:t>
      </w:r>
      <w:r w:rsidR="00E02E78" w:rsidRPr="000B683B">
        <w:rPr>
          <w:vertAlign w:val="superscript"/>
        </w:rPr>
        <w:t>7</w:t>
      </w:r>
      <w:r w:rsidR="00212F54">
        <w:t>, Eric J. Ward</w:t>
      </w:r>
      <w:r w:rsidR="00212F54" w:rsidRPr="000B683B">
        <w:rPr>
          <w:vertAlign w:val="superscript"/>
        </w:rPr>
        <w:t>2</w:t>
      </w:r>
    </w:p>
    <w:p w14:paraId="4845E71D" w14:textId="77777777" w:rsidR="00D773C3" w:rsidRDefault="00D773C3" w:rsidP="000B683B">
      <w:pPr>
        <w:ind w:firstLine="0"/>
        <w:rPr>
          <w:vertAlign w:val="superscript"/>
        </w:rPr>
      </w:pPr>
    </w:p>
    <w:p w14:paraId="0592CFA0" w14:textId="1C7E2680" w:rsidR="00F628C8" w:rsidRDefault="00121C62" w:rsidP="000B683B">
      <w:pPr>
        <w:spacing w:line="240" w:lineRule="auto"/>
        <w:ind w:firstLine="0"/>
        <w:rPr>
          <w:rStyle w:val="KeywordTok0"/>
          <w:rFonts w:ascii="Cambria" w:hAnsi="Cambria"/>
          <w:b w:val="0"/>
          <w:color w:val="auto"/>
          <w:sz w:val="24"/>
        </w:rPr>
      </w:pPr>
      <w:r w:rsidRPr="002C7815">
        <w:rPr>
          <w:vertAlign w:val="superscript"/>
        </w:rPr>
        <w:t>1</w:t>
      </w:r>
      <w:r w:rsidRPr="002C7815">
        <w:t xml:space="preserve"> </w:t>
      </w:r>
      <w:r w:rsidR="00F628C8">
        <w:t xml:space="preserve">Contractor to </w:t>
      </w:r>
      <w:r w:rsidR="00F628C8" w:rsidRPr="002C7815">
        <w:rPr>
          <w:rStyle w:val="KeywordTok0"/>
          <w:rFonts w:ascii="Cambria" w:hAnsi="Cambria"/>
          <w:b w:val="0"/>
          <w:color w:val="auto"/>
          <w:sz w:val="24"/>
        </w:rPr>
        <w:t xml:space="preserve">Conservation Biology Division, NOAA NMFS Northwest Fisheries Science Center, National Marine Fisheries Service, National Oceanic and Atmospheric Administration, 2725 </w:t>
      </w:r>
      <w:proofErr w:type="spellStart"/>
      <w:r w:rsidR="00F628C8" w:rsidRPr="002C7815">
        <w:rPr>
          <w:rStyle w:val="KeywordTok0"/>
          <w:rFonts w:ascii="Cambria" w:hAnsi="Cambria"/>
          <w:b w:val="0"/>
          <w:color w:val="auto"/>
          <w:sz w:val="24"/>
        </w:rPr>
        <w:t>Montlake</w:t>
      </w:r>
      <w:proofErr w:type="spellEnd"/>
      <w:r w:rsidR="00F628C8" w:rsidRPr="002C7815">
        <w:rPr>
          <w:rStyle w:val="KeywordTok0"/>
          <w:rFonts w:ascii="Cambria" w:hAnsi="Cambria"/>
          <w:b w:val="0"/>
          <w:color w:val="auto"/>
          <w:sz w:val="24"/>
        </w:rPr>
        <w:t xml:space="preserve"> Blvd. East, Seattle, WA 98117, </w:t>
      </w:r>
      <w:r w:rsidR="00376111">
        <w:rPr>
          <w:rStyle w:val="KeywordTok0"/>
          <w:rFonts w:ascii="Cambria" w:hAnsi="Cambria"/>
          <w:b w:val="0"/>
          <w:color w:val="auto"/>
          <w:sz w:val="24"/>
        </w:rPr>
        <w:t>U.S.</w:t>
      </w:r>
    </w:p>
    <w:p w14:paraId="3583E8B8" w14:textId="2E97C06D"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w:t>
      </w:r>
      <w:proofErr w:type="spellStart"/>
      <w:r w:rsidRPr="002C7815">
        <w:rPr>
          <w:rStyle w:val="KeywordTok0"/>
          <w:rFonts w:ascii="Cambria" w:hAnsi="Cambria"/>
          <w:b w:val="0"/>
          <w:color w:val="auto"/>
          <w:sz w:val="24"/>
        </w:rPr>
        <w:t>Montlake</w:t>
      </w:r>
      <w:proofErr w:type="spellEnd"/>
      <w:r w:rsidRPr="002C7815">
        <w:rPr>
          <w:rStyle w:val="KeywordTok0"/>
          <w:rFonts w:ascii="Cambria" w:hAnsi="Cambria"/>
          <w:b w:val="0"/>
          <w:color w:val="auto"/>
          <w:sz w:val="24"/>
        </w:rPr>
        <w:t xml:space="preserve"> Blvd. East, Seattle, WA 98117, </w:t>
      </w:r>
      <w:r w:rsidR="00376111">
        <w:rPr>
          <w:rStyle w:val="KeywordTok0"/>
          <w:rFonts w:ascii="Cambria" w:hAnsi="Cambria"/>
          <w:b w:val="0"/>
          <w:color w:val="auto"/>
          <w:sz w:val="24"/>
        </w:rPr>
        <w:t>U.S.</w:t>
      </w:r>
    </w:p>
    <w:p w14:paraId="7CACDE06" w14:textId="0EBDCF1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w:t>
      </w:r>
      <w:r w:rsidR="00376111">
        <w:t>U.S.</w:t>
      </w:r>
    </w:p>
    <w:p w14:paraId="6F6DB695" w14:textId="22BF152A"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 xml:space="preserve">Department of Biology, Western Washington University, Bellingham WA 98225, </w:t>
      </w:r>
      <w:r w:rsidR="00376111">
        <w:t>U.S.</w:t>
      </w:r>
    </w:p>
    <w:p w14:paraId="357054D4" w14:textId="179BBFFE"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w:t>
      </w:r>
      <w:proofErr w:type="spellStart"/>
      <w:r w:rsidRPr="00A44121">
        <w:rPr>
          <w:rStyle w:val="KeywordTok0"/>
          <w:rFonts w:ascii="Cambria" w:hAnsi="Cambria"/>
          <w:b w:val="0"/>
          <w:color w:val="auto"/>
          <w:sz w:val="24"/>
        </w:rPr>
        <w:t>Neah</w:t>
      </w:r>
      <w:proofErr w:type="spellEnd"/>
      <w:r w:rsidRPr="00A44121">
        <w:rPr>
          <w:rStyle w:val="KeywordTok0"/>
          <w:rFonts w:ascii="Cambria" w:hAnsi="Cambria"/>
          <w:b w:val="0"/>
          <w:color w:val="auto"/>
          <w:sz w:val="24"/>
        </w:rPr>
        <w:t xml:space="preserve"> Bay WA 98357, </w:t>
      </w:r>
      <w:r w:rsidR="00376111">
        <w:rPr>
          <w:rStyle w:val="KeywordTok0"/>
          <w:rFonts w:ascii="Cambria" w:hAnsi="Cambria"/>
          <w:b w:val="0"/>
          <w:color w:val="auto"/>
          <w:sz w:val="24"/>
        </w:rPr>
        <w:t>U.S.</w:t>
      </w:r>
    </w:p>
    <w:p w14:paraId="7945EFFF" w14:textId="4D21394B"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w:t>
      </w:r>
      <w:r w:rsidR="00376111">
        <w:t>U.S.</w:t>
      </w:r>
    </w:p>
    <w:p w14:paraId="78EFBC2F" w14:textId="0E9FD56B"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w:t>
      </w:r>
      <w:r w:rsidR="00376111">
        <w:t>U.S.</w:t>
      </w:r>
    </w:p>
    <w:p w14:paraId="20C39E84" w14:textId="77777777" w:rsidR="00E02E78" w:rsidRPr="009554C4" w:rsidRDefault="00E02E78" w:rsidP="000B683B">
      <w:pPr>
        <w:ind w:firstLine="0"/>
      </w:pPr>
    </w:p>
    <w:p w14:paraId="56AFDF56" w14:textId="77777777" w:rsidR="0092400F" w:rsidRDefault="0092400F">
      <w:pPr>
        <w:spacing w:before="0" w:after="0" w:line="240" w:lineRule="auto"/>
        <w:ind w:firstLine="0"/>
        <w:rPr>
          <w:rStyle w:val="KeywordTok0"/>
          <w:rFonts w:ascii="Cambria" w:eastAsia="MS Gothic" w:hAnsi="Cambria"/>
          <w:b w:val="0"/>
          <w:bCs/>
          <w:color w:val="auto"/>
          <w:sz w:val="24"/>
          <w:szCs w:val="32"/>
        </w:rPr>
      </w:pPr>
      <w:r>
        <w:rPr>
          <w:rStyle w:val="KeywordTok0"/>
          <w:rFonts w:ascii="Cambria" w:hAnsi="Cambria"/>
          <w:color w:val="auto"/>
          <w:sz w:val="24"/>
        </w:rPr>
        <w:br w:type="page"/>
      </w:r>
    </w:p>
    <w:p w14:paraId="6B2C16E2" w14:textId="59DEE2CE" w:rsidR="00335066" w:rsidRPr="00D33920" w:rsidRDefault="00334D90" w:rsidP="00731691">
      <w:pPr>
        <w:ind w:firstLine="0"/>
        <w:rPr>
          <w:rStyle w:val="KeywordTok0"/>
          <w:rFonts w:ascii="Cambria" w:hAnsi="Cambria"/>
          <w:b w:val="0"/>
          <w:bCs/>
          <w:color w:val="auto"/>
          <w:sz w:val="24"/>
        </w:rPr>
      </w:pPr>
      <w:r w:rsidRPr="00D33920">
        <w:rPr>
          <w:rStyle w:val="KeywordTok0"/>
          <w:rFonts w:ascii="Cambria" w:hAnsi="Cambria"/>
          <w:b w:val="0"/>
          <w:color w:val="auto"/>
          <w:sz w:val="24"/>
        </w:rPr>
        <w:lastRenderedPageBreak/>
        <w:t>Abstract</w:t>
      </w:r>
    </w:p>
    <w:p w14:paraId="20F3FCA1" w14:textId="7973C666" w:rsidR="005455AE" w:rsidRPr="00D33920" w:rsidRDefault="00C82C9B" w:rsidP="00350BB6">
      <w:pPr>
        <w:pStyle w:val="Heading1"/>
        <w:spacing w:before="0"/>
        <w:ind w:firstLine="720"/>
        <w:rPr>
          <w:rFonts w:ascii="Cambria" w:hAnsi="Cambria"/>
          <w:b w:val="0"/>
          <w:sz w:val="24"/>
          <w:szCs w:val="24"/>
        </w:rPr>
      </w:pPr>
      <w:r w:rsidRPr="001E4BC1">
        <w:rPr>
          <w:rFonts w:ascii="Times New Roman" w:hAnsi="Times New Roman"/>
          <w:b w:val="0"/>
          <w:sz w:val="24"/>
          <w:szCs w:val="24"/>
        </w:rPr>
        <w:t>Conflicts can arise when the recovery of one protected species limits the recovery of another through competition or predation.  The recovery of many marine mammal populations on the west coast of the United States</w:t>
      </w:r>
      <w:r w:rsidR="006C619B" w:rsidRPr="001E4BC1">
        <w:rPr>
          <w:rFonts w:ascii="Times New Roman" w:hAnsi="Times New Roman"/>
          <w:b w:val="0"/>
          <w:sz w:val="24"/>
          <w:szCs w:val="24"/>
        </w:rPr>
        <w:t xml:space="preserve"> (</w:t>
      </w:r>
      <w:r w:rsidR="00376111" w:rsidRPr="001E4BC1">
        <w:rPr>
          <w:rFonts w:ascii="Times New Roman" w:hAnsi="Times New Roman"/>
          <w:b w:val="0"/>
          <w:sz w:val="24"/>
          <w:szCs w:val="24"/>
        </w:rPr>
        <w:t>U.S.</w:t>
      </w:r>
      <w:r w:rsidR="006C619B" w:rsidRPr="001E4BC1">
        <w:rPr>
          <w:rFonts w:ascii="Times New Roman" w:hAnsi="Times New Roman"/>
          <w:b w:val="0"/>
          <w:sz w:val="24"/>
          <w:szCs w:val="24"/>
        </w:rPr>
        <w:t>)</w:t>
      </w:r>
      <w:r w:rsidRPr="001E4BC1">
        <w:rPr>
          <w:rFonts w:ascii="Times New Roman" w:hAnsi="Times New Roman"/>
          <w:b w:val="0"/>
          <w:sz w:val="24"/>
          <w:szCs w:val="24"/>
        </w:rPr>
        <w:t xml:space="preserve"> has been viewed as a success; however, within Puget Sound in Washington State</w:t>
      </w:r>
      <w:r w:rsidR="00212F54" w:rsidRPr="001E4BC1">
        <w:rPr>
          <w:rFonts w:ascii="Times New Roman" w:hAnsi="Times New Roman"/>
          <w:b w:val="0"/>
          <w:sz w:val="24"/>
          <w:szCs w:val="24"/>
        </w:rPr>
        <w:t xml:space="preserve"> (</w:t>
      </w:r>
      <w:r w:rsidR="00376111" w:rsidRPr="001E4BC1">
        <w:rPr>
          <w:rFonts w:ascii="Times New Roman" w:hAnsi="Times New Roman"/>
          <w:b w:val="0"/>
          <w:sz w:val="24"/>
          <w:szCs w:val="24"/>
        </w:rPr>
        <w:t>U.S.</w:t>
      </w:r>
      <w:r w:rsidR="00212F54" w:rsidRPr="001E4BC1">
        <w:rPr>
          <w:rFonts w:ascii="Times New Roman" w:hAnsi="Times New Roman"/>
          <w:b w:val="0"/>
          <w:sz w:val="24"/>
          <w:szCs w:val="24"/>
        </w:rPr>
        <w:t>)</w:t>
      </w:r>
      <w:r w:rsidRPr="001E4BC1">
        <w:rPr>
          <w:rFonts w:ascii="Times New Roman" w:hAnsi="Times New Roman"/>
          <w:b w:val="0"/>
          <w:sz w:val="24"/>
          <w:szCs w:val="24"/>
        </w:rPr>
        <w:t xml:space="preserve"> the increased abundance of three protected </w:t>
      </w:r>
      <w:proofErr w:type="spellStart"/>
      <w:r w:rsidRPr="001E4BC1">
        <w:rPr>
          <w:rFonts w:ascii="Times New Roman" w:hAnsi="Times New Roman"/>
          <w:b w:val="0"/>
          <w:sz w:val="24"/>
          <w:szCs w:val="24"/>
        </w:rPr>
        <w:t>pinniped</w:t>
      </w:r>
      <w:proofErr w:type="spellEnd"/>
      <w:r w:rsidRPr="001E4BC1">
        <w:rPr>
          <w:rFonts w:ascii="Times New Roman" w:hAnsi="Times New Roman"/>
          <w:b w:val="0"/>
          <w:sz w:val="24"/>
          <w:szCs w:val="24"/>
        </w:rPr>
        <w:t xml:space="preserve"> species may be adversely affecting the recovery of threatened Chinook salmon </w:t>
      </w:r>
      <w:r w:rsidR="00E30A8D" w:rsidRPr="001E4BC1">
        <w:rPr>
          <w:rFonts w:ascii="Times New Roman" w:hAnsi="Times New Roman"/>
          <w:b w:val="0"/>
          <w:sz w:val="24"/>
          <w:szCs w:val="24"/>
        </w:rPr>
        <w:t>(</w:t>
      </w:r>
      <w:proofErr w:type="spellStart"/>
      <w:r w:rsidR="00E30A8D" w:rsidRPr="001E4BC1">
        <w:rPr>
          <w:rFonts w:ascii="Times New Roman" w:hAnsi="Times New Roman"/>
          <w:b w:val="0"/>
          <w:i/>
          <w:sz w:val="24"/>
          <w:szCs w:val="24"/>
        </w:rPr>
        <w:t>Oncoryhnchus</w:t>
      </w:r>
      <w:proofErr w:type="spellEnd"/>
      <w:r w:rsidR="00E30A8D" w:rsidRPr="001E4BC1">
        <w:rPr>
          <w:rFonts w:ascii="Times New Roman" w:hAnsi="Times New Roman"/>
          <w:b w:val="0"/>
          <w:i/>
          <w:sz w:val="24"/>
          <w:szCs w:val="24"/>
        </w:rPr>
        <w:t xml:space="preserve"> </w:t>
      </w:r>
      <w:proofErr w:type="spellStart"/>
      <w:r w:rsidR="00E30A8D" w:rsidRPr="001E4BC1">
        <w:rPr>
          <w:rFonts w:ascii="Times New Roman" w:hAnsi="Times New Roman"/>
          <w:b w:val="0"/>
          <w:i/>
          <w:sz w:val="24"/>
          <w:szCs w:val="24"/>
        </w:rPr>
        <w:t>tshawytchsa</w:t>
      </w:r>
      <w:proofErr w:type="spellEnd"/>
      <w:r w:rsidR="00E30A8D" w:rsidRPr="001E4BC1">
        <w:rPr>
          <w:rFonts w:ascii="Times New Roman" w:hAnsi="Times New Roman"/>
          <w:b w:val="0"/>
          <w:sz w:val="24"/>
          <w:szCs w:val="24"/>
        </w:rPr>
        <w:t xml:space="preserve">) </w:t>
      </w:r>
      <w:r w:rsidRPr="001E4BC1">
        <w:rPr>
          <w:rFonts w:ascii="Times New Roman" w:hAnsi="Times New Roman"/>
          <w:b w:val="0"/>
          <w:sz w:val="24"/>
          <w:szCs w:val="24"/>
        </w:rPr>
        <w:t xml:space="preserve">and endangered killer whales </w:t>
      </w:r>
      <w:r w:rsidR="00E30A8D" w:rsidRPr="001E4BC1">
        <w:rPr>
          <w:rFonts w:ascii="Times New Roman" w:hAnsi="Times New Roman"/>
          <w:b w:val="0"/>
          <w:sz w:val="24"/>
          <w:szCs w:val="24"/>
        </w:rPr>
        <w:t>(</w:t>
      </w:r>
      <w:proofErr w:type="spellStart"/>
      <w:r w:rsidR="00E30A8D" w:rsidRPr="001E4BC1">
        <w:rPr>
          <w:rFonts w:ascii="Times New Roman" w:hAnsi="Times New Roman"/>
          <w:b w:val="0"/>
          <w:i/>
          <w:sz w:val="24"/>
          <w:szCs w:val="24"/>
        </w:rPr>
        <w:t>Orcinus</w:t>
      </w:r>
      <w:proofErr w:type="spellEnd"/>
      <w:r w:rsidR="00E30A8D" w:rsidRPr="001E4BC1">
        <w:rPr>
          <w:rFonts w:ascii="Times New Roman" w:hAnsi="Times New Roman"/>
          <w:b w:val="0"/>
          <w:i/>
          <w:sz w:val="24"/>
          <w:szCs w:val="24"/>
        </w:rPr>
        <w:t xml:space="preserve"> orca</w:t>
      </w:r>
      <w:r w:rsidR="00E30A8D" w:rsidRPr="001E4BC1">
        <w:rPr>
          <w:rFonts w:ascii="Times New Roman" w:hAnsi="Times New Roman"/>
          <w:b w:val="0"/>
          <w:sz w:val="24"/>
          <w:szCs w:val="24"/>
        </w:rPr>
        <w:t xml:space="preserve">) </w:t>
      </w:r>
      <w:r w:rsidRPr="001E4BC1">
        <w:rPr>
          <w:rFonts w:ascii="Times New Roman" w:hAnsi="Times New Roman"/>
          <w:b w:val="0"/>
          <w:sz w:val="24"/>
          <w:szCs w:val="24"/>
        </w:rPr>
        <w:t xml:space="preserve">within the region.  Between 1970 and 2015, we estimate the annual biomass of Chinook salmon consumed by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has increased from 68 to 625 metric tons. </w:t>
      </w:r>
      <w:r w:rsidR="00D250DC">
        <w:rPr>
          <w:rFonts w:ascii="Times New Roman" w:hAnsi="Times New Roman"/>
          <w:b w:val="0"/>
          <w:sz w:val="24"/>
          <w:szCs w:val="24"/>
        </w:rPr>
        <w:t xml:space="preserve">Converting </w:t>
      </w:r>
      <w:r w:rsidRPr="001E4BC1">
        <w:rPr>
          <w:rFonts w:ascii="Times New Roman" w:hAnsi="Times New Roman"/>
          <w:b w:val="0"/>
          <w:sz w:val="24"/>
          <w:szCs w:val="24"/>
        </w:rPr>
        <w:t>juvenile</w:t>
      </w:r>
      <w:r w:rsidR="00D250DC">
        <w:rPr>
          <w:rFonts w:ascii="Times New Roman" w:hAnsi="Times New Roman"/>
          <w:b w:val="0"/>
          <w:sz w:val="24"/>
          <w:szCs w:val="24"/>
        </w:rPr>
        <w:t xml:space="preserve"> Chinook salmon </w:t>
      </w:r>
      <w:r w:rsidRPr="001E4BC1">
        <w:rPr>
          <w:rFonts w:ascii="Times New Roman" w:hAnsi="Times New Roman"/>
          <w:b w:val="0"/>
          <w:sz w:val="24"/>
          <w:szCs w:val="24"/>
        </w:rPr>
        <w:t>into adult equivalents</w:t>
      </w:r>
      <w:r w:rsidR="00D250DC">
        <w:rPr>
          <w:rFonts w:ascii="Times New Roman" w:hAnsi="Times New Roman"/>
          <w:b w:val="0"/>
          <w:sz w:val="24"/>
          <w:szCs w:val="24"/>
        </w:rPr>
        <w:t xml:space="preserve">, we </w:t>
      </w:r>
      <w:r w:rsidRPr="001E4BC1">
        <w:rPr>
          <w:rFonts w:ascii="Times New Roman" w:hAnsi="Times New Roman"/>
          <w:b w:val="0"/>
          <w:sz w:val="24"/>
          <w:szCs w:val="24"/>
        </w:rPr>
        <w:t xml:space="preserve">found that by 2015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consume</w:t>
      </w:r>
      <w:r w:rsidR="00192758" w:rsidRPr="001E4BC1">
        <w:rPr>
          <w:rFonts w:ascii="Times New Roman" w:hAnsi="Times New Roman"/>
          <w:b w:val="0"/>
          <w:sz w:val="24"/>
          <w:szCs w:val="24"/>
        </w:rPr>
        <w:t>d</w:t>
      </w:r>
      <w:r w:rsidRPr="001E4BC1">
        <w:rPr>
          <w:rFonts w:ascii="Times New Roman" w:hAnsi="Times New Roman"/>
          <w:b w:val="0"/>
          <w:sz w:val="24"/>
          <w:szCs w:val="24"/>
        </w:rPr>
        <w:t xml:space="preserve"> double that of resident killer whales</w:t>
      </w:r>
      <w:r w:rsidR="00991D3B" w:rsidRPr="001E4BC1">
        <w:rPr>
          <w:rFonts w:ascii="Times New Roman" w:hAnsi="Times New Roman"/>
          <w:b w:val="0"/>
          <w:sz w:val="24"/>
          <w:szCs w:val="24"/>
        </w:rPr>
        <w:t>, and six times greater than the combined commercial and recreational catches</w:t>
      </w:r>
      <w:r w:rsidRPr="001E4BC1">
        <w:rPr>
          <w:rFonts w:ascii="Times New Roman" w:hAnsi="Times New Roman"/>
          <w:b w:val="0"/>
          <w:sz w:val="24"/>
          <w:szCs w:val="24"/>
        </w:rPr>
        <w:t xml:space="preserve">.  </w:t>
      </w:r>
      <w:r w:rsidR="00D250DC">
        <w:rPr>
          <w:rFonts w:ascii="Times New Roman" w:hAnsi="Times New Roman"/>
          <w:b w:val="0"/>
          <w:sz w:val="24"/>
          <w:szCs w:val="24"/>
        </w:rPr>
        <w:t xml:space="preserve">We </w:t>
      </w:r>
      <w:r w:rsidRPr="001E4BC1">
        <w:rPr>
          <w:rFonts w:ascii="Times New Roman" w:hAnsi="Times New Roman"/>
          <w:b w:val="0"/>
          <w:sz w:val="24"/>
          <w:szCs w:val="24"/>
        </w:rPr>
        <w:t xml:space="preserve">demonstrate the importance of </w:t>
      </w:r>
      <w:r w:rsidR="00616D03" w:rsidRPr="001E4BC1">
        <w:rPr>
          <w:rFonts w:ascii="Times New Roman" w:hAnsi="Times New Roman"/>
          <w:b w:val="0"/>
          <w:sz w:val="24"/>
          <w:szCs w:val="24"/>
        </w:rPr>
        <w:t>interspecific interactions</w:t>
      </w:r>
      <w:r w:rsidRPr="001E4BC1">
        <w:rPr>
          <w:rFonts w:ascii="Times New Roman" w:hAnsi="Times New Roman"/>
          <w:b w:val="0"/>
          <w:sz w:val="24"/>
          <w:szCs w:val="24"/>
        </w:rPr>
        <w:t xml:space="preserve"> when evaluating species recovery.  As more protected species respond positively to recovery efforts, managers should </w:t>
      </w:r>
      <w:r w:rsidR="00616D03" w:rsidRPr="001E4BC1">
        <w:rPr>
          <w:rFonts w:ascii="Times New Roman" w:hAnsi="Times New Roman"/>
          <w:b w:val="0"/>
          <w:sz w:val="24"/>
          <w:szCs w:val="24"/>
        </w:rPr>
        <w:t xml:space="preserve">attempt to </w:t>
      </w:r>
      <w:r w:rsidRPr="001E4BC1">
        <w:rPr>
          <w:rFonts w:ascii="Times New Roman" w:hAnsi="Times New Roman"/>
          <w:b w:val="0"/>
          <w:sz w:val="24"/>
          <w:szCs w:val="24"/>
        </w:rPr>
        <w:t xml:space="preserve">evaluate trade-offs </w:t>
      </w:r>
      <w:r w:rsidR="00616D03" w:rsidRPr="001E4BC1">
        <w:rPr>
          <w:rFonts w:ascii="Times New Roman" w:hAnsi="Times New Roman"/>
          <w:b w:val="0"/>
          <w:sz w:val="24"/>
          <w:szCs w:val="24"/>
        </w:rPr>
        <w:t xml:space="preserve">between these recovery efforts and </w:t>
      </w:r>
      <w:r w:rsidRPr="001E4BC1">
        <w:rPr>
          <w:rFonts w:ascii="Times New Roman" w:hAnsi="Times New Roman"/>
          <w:b w:val="0"/>
          <w:sz w:val="24"/>
          <w:szCs w:val="24"/>
        </w:rPr>
        <w:t>the unintended ecosystem consequences of predation and competition on other protected species.</w:t>
      </w:r>
      <w:r w:rsidRPr="001E4BC1">
        <w:rPr>
          <w:b w:val="0"/>
        </w:rPr>
        <w:t xml:space="preserve">  </w:t>
      </w:r>
      <w:r w:rsidRPr="001E4BC1">
        <w:rPr>
          <w:b w:val="0"/>
        </w:rPr>
        <w:br w:type="page"/>
      </w:r>
      <w:bookmarkStart w:id="0" w:name="introduction"/>
      <w:bookmarkEnd w:id="0"/>
      <w:r w:rsidR="00EF77A7" w:rsidRPr="00D33920">
        <w:rPr>
          <w:rFonts w:ascii="Cambria" w:hAnsi="Cambria"/>
          <w:b w:val="0"/>
          <w:sz w:val="24"/>
          <w:szCs w:val="24"/>
        </w:rPr>
        <w:lastRenderedPageBreak/>
        <w:t>Introduction</w:t>
      </w:r>
    </w:p>
    <w:p w14:paraId="2058EF2F" w14:textId="77777777" w:rsidR="002964C5" w:rsidRDefault="002964C5" w:rsidP="002964C5">
      <w:r>
        <w:t xml:space="preserve">The recovery of many marine mammals around the world is a conservation success story </w:t>
      </w:r>
      <w:r>
        <w:fldChar w:fldCharType="begin"/>
      </w:r>
      <w:r>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fldChar w:fldCharType="separate"/>
      </w:r>
      <w:r w:rsidRPr="0006184F">
        <w:t>(Magera et al. 2013)</w:t>
      </w:r>
      <w:r>
        <w:fldChar w:fldCharType="end"/>
      </w:r>
      <w:r>
        <w:t xml:space="preserve">, but it has also created new challenges for managing coastal ecosystems </w:t>
      </w:r>
      <w:r>
        <w:fldChar w:fldCharType="begin"/>
      </w:r>
      <w:r>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fldChar w:fldCharType="separate"/>
      </w:r>
      <w:r w:rsidRPr="00C77D58">
        <w:t>(Marshall et al. 2015, Smith et al. 2015)</w:t>
      </w:r>
      <w:r>
        <w:fldChar w:fldCharType="end"/>
      </w:r>
      <w:r>
        <w:t xml:space="preserve">. The often increasing abundances of marine mammals, and the associated potential for increasing consumption of fish and invertebrate prey, creates the potential for conflicts between marine mammals and fisheries through competitive interactions.  Therefore, adapting fishery stock assessment models and other natural resource management models to incorporate the effects of consumption by marine mammal predators may be needed to account for these trends and interactions in management decisions (Marshall et al. 2015). </w:t>
      </w:r>
    </w:p>
    <w:p w14:paraId="0EDC9261" w14:textId="7E8DC194" w:rsidR="002964C5" w:rsidRDefault="002964C5" w:rsidP="002964C5">
      <w:r>
        <w:t xml:space="preserve">Estimating predation mortality improves our understanding of predator - prey relationships and can inform fishery management reference points </w:t>
      </w:r>
      <w:r>
        <w:fldChar w:fldCharType="begin"/>
      </w:r>
      <w:r>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fldChar w:fldCharType="separate"/>
      </w:r>
      <w:r w:rsidRPr="00A16780">
        <w:t>(Hollowed et al. 2000, Tyrrell et al. 2011)</w:t>
      </w:r>
      <w:r>
        <w:fldChar w:fldCharType="end"/>
      </w:r>
      <w:r>
        <w:t xml:space="preserve">.  </w:t>
      </w:r>
      <w:r w:rsidR="00616D03">
        <w:t>U</w:t>
      </w:r>
      <w:r>
        <w:t>ntil recently many fisheries assessment models used around the world have ignored or made overly simplistic assumptions about trends in predation and other ecosystem processes that affect the productivity of commercially important fish stocks</w:t>
      </w:r>
      <w:r w:rsidR="00616D03">
        <w:t xml:space="preserve"> </w:t>
      </w:r>
      <w:r w:rsidR="00616D03">
        <w:fldChar w:fldCharType="begin"/>
      </w:r>
      <w:r w:rsidR="00616D03">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rsidR="00616D03">
        <w:fldChar w:fldCharType="separate"/>
      </w:r>
      <w:r w:rsidR="00616D03" w:rsidRPr="00A16780">
        <w:t>(Skern-Mauritzen et al. 2015)</w:t>
      </w:r>
      <w:r w:rsidR="00616D03">
        <w:fldChar w:fldCharType="end"/>
      </w:r>
      <w:r>
        <w:t xml:space="preserve">. </w:t>
      </w:r>
      <w:r w:rsidRPr="00240CCC">
        <w:t xml:space="preserve">Some examples of </w:t>
      </w:r>
      <w:r>
        <w:t>well</w:t>
      </w:r>
      <w:r w:rsidRPr="00240CCC">
        <w:t xml:space="preserve"> documented marine mammal predation </w:t>
      </w:r>
      <w:r w:rsidR="009C7F6B">
        <w:t xml:space="preserve"> </w:t>
      </w:r>
      <w:r>
        <w:t>on harvested fish stocks include Cape fur seal (</w:t>
      </w:r>
      <w:proofErr w:type="spellStart"/>
      <w:r w:rsidRPr="00EA154C">
        <w:rPr>
          <w:i/>
        </w:rPr>
        <w:t>Arctocephalus</w:t>
      </w:r>
      <w:proofErr w:type="spellEnd"/>
      <w:r w:rsidRPr="00EA154C">
        <w:rPr>
          <w:i/>
        </w:rPr>
        <w:t xml:space="preserve"> </w:t>
      </w:r>
      <w:proofErr w:type="spellStart"/>
      <w:r w:rsidRPr="00EA154C">
        <w:rPr>
          <w:i/>
        </w:rPr>
        <w:t>pusillus</w:t>
      </w:r>
      <w:proofErr w:type="spellEnd"/>
      <w:r w:rsidRPr="00EA154C">
        <w:rPr>
          <w:i/>
        </w:rPr>
        <w:t xml:space="preserve"> </w:t>
      </w:r>
      <w:proofErr w:type="spellStart"/>
      <w:r w:rsidRPr="00EA154C">
        <w:rPr>
          <w:i/>
        </w:rPr>
        <w:t>pusillus</w:t>
      </w:r>
      <w:proofErr w:type="spellEnd"/>
      <w:r>
        <w:t>) predation on hake (</w:t>
      </w:r>
      <w:proofErr w:type="spellStart"/>
      <w:r w:rsidRPr="00D31AA6">
        <w:rPr>
          <w:rStyle w:val="st"/>
          <w:i/>
        </w:rPr>
        <w:t>Merluccius</w:t>
      </w:r>
      <w:proofErr w:type="spellEnd"/>
      <w:r w:rsidRPr="00D31AA6">
        <w:rPr>
          <w:rStyle w:val="st"/>
          <w:i/>
        </w:rPr>
        <w:t xml:space="preserve"> </w:t>
      </w:r>
      <w:proofErr w:type="spellStart"/>
      <w:r w:rsidRPr="00D31AA6">
        <w:rPr>
          <w:rStyle w:val="st"/>
          <w:i/>
        </w:rPr>
        <w:t>poli</w:t>
      </w:r>
      <w:proofErr w:type="spellEnd"/>
      <w:r>
        <w:t xml:space="preserve">) in South Africa </w:t>
      </w:r>
      <w:r>
        <w:fldChar w:fldCharType="begin"/>
      </w:r>
      <w:r>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fldChar w:fldCharType="separate"/>
      </w:r>
      <w:r w:rsidRPr="002B085D">
        <w:t>(Punt and Butterworth 1995)</w:t>
      </w:r>
      <w:r>
        <w:fldChar w:fldCharType="end"/>
      </w:r>
      <w:r>
        <w:t>, consumption of cod (</w:t>
      </w:r>
      <w:proofErr w:type="spellStart"/>
      <w:r w:rsidRPr="00D31AA6">
        <w:rPr>
          <w:rStyle w:val="tgc"/>
          <w:i/>
        </w:rPr>
        <w:t>Gadus</w:t>
      </w:r>
      <w:proofErr w:type="spellEnd"/>
      <w:r w:rsidRPr="00D31AA6">
        <w:rPr>
          <w:rStyle w:val="tgc"/>
          <w:i/>
        </w:rPr>
        <w:t xml:space="preserve"> </w:t>
      </w:r>
      <w:proofErr w:type="spellStart"/>
      <w:r w:rsidRPr="00D31AA6">
        <w:rPr>
          <w:rStyle w:val="tgc"/>
          <w:i/>
        </w:rPr>
        <w:t>morhua</w:t>
      </w:r>
      <w:proofErr w:type="spellEnd"/>
      <w:r>
        <w:t>) by harp (</w:t>
      </w:r>
      <w:proofErr w:type="spellStart"/>
      <w:r w:rsidRPr="00EA154C">
        <w:rPr>
          <w:i/>
        </w:rPr>
        <w:t>Pagophilus</w:t>
      </w:r>
      <w:proofErr w:type="spellEnd"/>
      <w:r w:rsidRPr="00EA154C">
        <w:rPr>
          <w:i/>
        </w:rPr>
        <w:t xml:space="preserve"> </w:t>
      </w:r>
      <w:proofErr w:type="spellStart"/>
      <w:r w:rsidRPr="00EA154C">
        <w:rPr>
          <w:i/>
        </w:rPr>
        <w:t>groenla</w:t>
      </w:r>
      <w:r>
        <w:rPr>
          <w:i/>
        </w:rPr>
        <w:t>nd</w:t>
      </w:r>
      <w:r w:rsidRPr="00EA154C">
        <w:rPr>
          <w:i/>
        </w:rPr>
        <w:t>icus</w:t>
      </w:r>
      <w:proofErr w:type="spellEnd"/>
      <w:r>
        <w:t>) and grey (</w:t>
      </w:r>
      <w:proofErr w:type="spellStart"/>
      <w:r w:rsidRPr="00EA154C">
        <w:rPr>
          <w:i/>
        </w:rPr>
        <w:t>Halichoerus</w:t>
      </w:r>
      <w:proofErr w:type="spellEnd"/>
      <w:r w:rsidRPr="00EA154C">
        <w:rPr>
          <w:i/>
        </w:rPr>
        <w:t xml:space="preserve"> </w:t>
      </w:r>
      <w:proofErr w:type="spellStart"/>
      <w:r w:rsidRPr="00EA154C">
        <w:rPr>
          <w:i/>
        </w:rPr>
        <w:t>grypus</w:t>
      </w:r>
      <w:proofErr w:type="spellEnd"/>
      <w:r>
        <w:t xml:space="preserve">) seals in eastern Canada </w:t>
      </w:r>
      <w:r>
        <w:fldChar w:fldCharType="begin"/>
      </w:r>
      <w:r>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fldChar w:fldCharType="separate"/>
      </w:r>
      <w:r w:rsidRPr="002B085D">
        <w:t>(Mohn and Bowen 1996, Shelton et al. 2006)</w:t>
      </w:r>
      <w:r>
        <w:fldChar w:fldCharType="end"/>
      </w:r>
      <w:r>
        <w:t>, consumption of herring (</w:t>
      </w:r>
      <w:proofErr w:type="spellStart"/>
      <w:r>
        <w:rPr>
          <w:i/>
          <w:iCs/>
        </w:rPr>
        <w:t>Clupea</w:t>
      </w:r>
      <w:proofErr w:type="spellEnd"/>
      <w:r>
        <w:rPr>
          <w:i/>
          <w:iCs/>
        </w:rPr>
        <w:t xml:space="preserve"> </w:t>
      </w:r>
      <w:proofErr w:type="spellStart"/>
      <w:r>
        <w:rPr>
          <w:i/>
          <w:iCs/>
        </w:rPr>
        <w:lastRenderedPageBreak/>
        <w:t>harengus</w:t>
      </w:r>
      <w:proofErr w:type="spellEnd"/>
      <w:r>
        <w:t xml:space="preserve">) and forage fish by large whales in the northeastern </w:t>
      </w:r>
      <w:r w:rsidR="00376111">
        <w:t>U.S.</w:t>
      </w:r>
      <w:r>
        <w:t xml:space="preserve"> </w:t>
      </w:r>
      <w:r>
        <w:fldChar w:fldCharType="begin"/>
      </w:r>
      <w:r>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fldChar w:fldCharType="separate"/>
      </w:r>
      <w:r w:rsidRPr="002B085D">
        <w:t>(Overholtz and Link 2007)</w:t>
      </w:r>
      <w:r>
        <w:fldChar w:fldCharType="end"/>
      </w:r>
      <w:r>
        <w:t>, harbor seal (</w:t>
      </w:r>
      <w:proofErr w:type="spellStart"/>
      <w:r w:rsidRPr="00EA154C">
        <w:rPr>
          <w:i/>
        </w:rPr>
        <w:t>Phoca</w:t>
      </w:r>
      <w:proofErr w:type="spellEnd"/>
      <w:r w:rsidRPr="00EA154C">
        <w:rPr>
          <w:i/>
        </w:rPr>
        <w:t xml:space="preserve"> </w:t>
      </w:r>
      <w:proofErr w:type="spellStart"/>
      <w:r w:rsidRPr="00EA154C">
        <w:rPr>
          <w:i/>
        </w:rPr>
        <w:t>vitulina</w:t>
      </w:r>
      <w:proofErr w:type="spellEnd"/>
      <w:r>
        <w:t>) predation on Atlantic salmon (</w:t>
      </w:r>
      <w:proofErr w:type="spellStart"/>
      <w:r w:rsidR="003908BF">
        <w:rPr>
          <w:i/>
          <w:iCs/>
        </w:rPr>
        <w:t>Salmo</w:t>
      </w:r>
      <w:proofErr w:type="spellEnd"/>
      <w:r w:rsidR="003908BF">
        <w:rPr>
          <w:i/>
          <w:iCs/>
        </w:rPr>
        <w:t xml:space="preserve"> </w:t>
      </w:r>
      <w:proofErr w:type="spellStart"/>
      <w:r w:rsidR="003908BF">
        <w:rPr>
          <w:i/>
          <w:iCs/>
        </w:rPr>
        <w:t>salar</w:t>
      </w:r>
      <w:proofErr w:type="spellEnd"/>
      <w:r>
        <w:t xml:space="preserve">) in Scottish rivers </w:t>
      </w:r>
      <w:r>
        <w:fldChar w:fldCharType="begin"/>
      </w:r>
      <w:r>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fldChar w:fldCharType="separate"/>
      </w:r>
      <w:r w:rsidRPr="002B085D">
        <w:t>(Butler et al. 2006)</w:t>
      </w:r>
      <w:r>
        <w:fldChar w:fldCharType="end"/>
      </w:r>
      <w:r>
        <w:t xml:space="preserve">, and consumption of salmon </w:t>
      </w:r>
      <w:r w:rsidR="009C7F6B">
        <w:t>(</w:t>
      </w:r>
      <w:proofErr w:type="spellStart"/>
      <w:r w:rsidR="009C7F6B">
        <w:rPr>
          <w:i/>
        </w:rPr>
        <w:t>Oncorhynchus</w:t>
      </w:r>
      <w:proofErr w:type="spellEnd"/>
      <w:r w:rsidR="009C7F6B">
        <w:rPr>
          <w:i/>
        </w:rPr>
        <w:t xml:space="preserve"> spp.</w:t>
      </w:r>
      <w:r w:rsidR="009C7F6B">
        <w:t xml:space="preserve">) </w:t>
      </w:r>
      <w:r>
        <w:t xml:space="preserve">and forage fishes by </w:t>
      </w:r>
      <w:proofErr w:type="spellStart"/>
      <w:r>
        <w:t>pinnipeds</w:t>
      </w:r>
      <w:proofErr w:type="spellEnd"/>
      <w:r>
        <w:t xml:space="preserve"> in the northwestern </w:t>
      </w:r>
      <w:r w:rsidR="00376111">
        <w:t>U.S.</w:t>
      </w:r>
      <w:r>
        <w:t xml:space="preserve"> </w:t>
      </w:r>
      <w:r>
        <w:fldChar w:fldCharType="begin"/>
      </w:r>
      <w:r>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fldChar w:fldCharType="separate"/>
      </w:r>
      <w:r w:rsidRPr="00782558">
        <w:t>(Wright et al. 2007, Thomas et al. 2011)</w:t>
      </w:r>
      <w:r>
        <w:fldChar w:fldCharType="end"/>
      </w:r>
      <w:r>
        <w:t xml:space="preserve">. </w:t>
      </w:r>
    </w:p>
    <w:p w14:paraId="3EE83E79" w14:textId="756A09E1" w:rsidR="002964C5" w:rsidRDefault="002964C5" w:rsidP="002964C5">
      <w:r>
        <w:t>We focus here on marine mammal predation o</w:t>
      </w:r>
      <w:r w:rsidR="005F2429">
        <w:t>n</w:t>
      </w:r>
      <w:r>
        <w:t xml:space="preserve"> Chinook salmon (</w:t>
      </w:r>
      <w:r w:rsidR="00782622" w:rsidRPr="00DE6108">
        <w:rPr>
          <w:i/>
        </w:rPr>
        <w:t>O</w:t>
      </w:r>
      <w:r w:rsidR="00782622">
        <w:rPr>
          <w:i/>
        </w:rPr>
        <w:t>.</w:t>
      </w:r>
      <w:r w:rsidR="00782622" w:rsidRPr="00DE6108">
        <w:rPr>
          <w:i/>
        </w:rPr>
        <w:t xml:space="preserve"> </w:t>
      </w:r>
      <w:proofErr w:type="spellStart"/>
      <w:r w:rsidRPr="00DE6108">
        <w:rPr>
          <w:i/>
        </w:rPr>
        <w:t>tshawytscha</w:t>
      </w:r>
      <w:proofErr w:type="spellEnd"/>
      <w:r>
        <w:t xml:space="preserve">), a culturally and ecologically important species of the northeastern Pacific. Chinook salmon are the largest of the Pacific salmon, and their </w:t>
      </w:r>
      <w:proofErr w:type="spellStart"/>
      <w:r>
        <w:t>anadromous</w:t>
      </w:r>
      <w:proofErr w:type="spellEnd"/>
      <w:r>
        <w:t xml:space="preserve"> life history connects freshwater and terrestrial ecosystems throughout the Pacific Rim </w:t>
      </w:r>
      <w:r>
        <w:fldChar w:fldCharType="begin"/>
      </w:r>
      <w:r>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fldChar w:fldCharType="separate"/>
      </w:r>
      <w:r w:rsidRPr="00F90B5C">
        <w:t>(Hocking and Reynolds 2011)</w:t>
      </w:r>
      <w:r>
        <w:fldChar w:fldCharType="end"/>
      </w:r>
      <w:r>
        <w:t xml:space="preserve">.  </w:t>
      </w:r>
      <w:r w:rsidR="0052243C">
        <w:t>Chinook</w:t>
      </w:r>
      <w:r>
        <w:t xml:space="preserve"> </w:t>
      </w:r>
      <w:r w:rsidR="00525546">
        <w:t xml:space="preserve">salmon </w:t>
      </w:r>
      <w:r>
        <w:t xml:space="preserve">serve as prey for top predators </w:t>
      </w:r>
      <w:r>
        <w:fldChar w:fldCharType="begin"/>
      </w:r>
      <w:r>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fldChar w:fldCharType="separate"/>
      </w:r>
      <w:r w:rsidRPr="00F90B5C">
        <w:t>(</w:t>
      </w:r>
      <w:r>
        <w:t xml:space="preserve">e.g., </w:t>
      </w:r>
      <w:r w:rsidRPr="00F90B5C">
        <w:t>Hanson et al. 2010)</w:t>
      </w:r>
      <w:r>
        <w:fldChar w:fldCharType="end"/>
      </w:r>
      <w:r>
        <w:t xml:space="preserve">, and </w:t>
      </w:r>
      <w:r w:rsidR="00FB50C6">
        <w:t xml:space="preserve">contribute </w:t>
      </w:r>
      <w:r w:rsidR="0052243C">
        <w:t xml:space="preserve">millions of dollars </w:t>
      </w:r>
      <w:r w:rsidR="00FB50C6">
        <w:t xml:space="preserve">to </w:t>
      </w:r>
      <w:r w:rsidR="0052243C">
        <w:t xml:space="preserve">both commercial and recreational salmon fishing </w:t>
      </w:r>
      <w:r w:rsidR="001555CF">
        <w:fldChar w:fldCharType="begin"/>
      </w:r>
      <w:r w:rsidR="001555CF">
        <w:instrText xml:space="preserve"> ADDIN ZOTERO_ITEM CSL_CITATION {"citationID":"ans3obn4k","properties":{"formattedCitation":"(T. C. W. Economics 2008)","plainCitation":"(T. C. W. Economics 2008)"},"citationItems":[{"id":753,"uris":["http://zotero.org/users/local/DW6AEAS0/items/I8A852K4"],"uri":["http://zotero.org/users/local/DW6AEAS0/items/I8A852K4"],"itemData":{"id":753,"type":"book","title":"Economic analysis of the non-treaty commercial and recreational fisheries in Washington State","publisher":"Washington Department of Fish and Wildlife","source":"Google Scholar","URL":"http://wdfw.wa.gov/publications/00464/wdfw00464.pdf","author":[{"family":"T. C. W. Economics","given":""}],"issued":{"date-parts":[["2008"]]}}}],"schema":"https://github.com/citation-style-language/schema/raw/master/csl-citation.json"} </w:instrText>
      </w:r>
      <w:r w:rsidR="001555CF">
        <w:fldChar w:fldCharType="separate"/>
      </w:r>
      <w:r w:rsidR="001555CF" w:rsidRPr="001555CF">
        <w:t>(T. C. W. Economics 2008)</w:t>
      </w:r>
      <w:r w:rsidR="001555CF">
        <w:fldChar w:fldCharType="end"/>
      </w:r>
      <w:r>
        <w:t xml:space="preserve">.  However, many natural stocks of Chinook salmon </w:t>
      </w:r>
      <w:r w:rsidR="00F964A5">
        <w:t xml:space="preserve">in the contiguous </w:t>
      </w:r>
      <w:r w:rsidR="00376111">
        <w:t>U.S.</w:t>
      </w:r>
      <w:r w:rsidR="006C619B">
        <w:t xml:space="preserve"> </w:t>
      </w:r>
      <w:r>
        <w:t xml:space="preserve">have been extirpated </w:t>
      </w:r>
      <w:r w:rsidR="00684C93">
        <w:fldChar w:fldCharType="begin"/>
      </w:r>
      <w:r w:rsidR="00684C93">
        <w:instrText xml:space="preserve"> ADDIN ZOTERO_ITEM CSL_CITATION {"citationID":"i4jlp6nh9","properties":{"formattedCitation":"(Gustafson et al. 2007)","plainCitation":"(Gustafson et al. 2007)"},"citationItems":[{"id":193,"uris":["http://zotero.org/users/local/DW6AEAS0/items/KJC8BJQF"],"uri":["http://zotero.org/users/local/DW6AEAS0/items/KJC8BJQF"],"itemData":{"id":193,"type":"article-journal","title":"Pacific salmon extinctions: quantifying lost and remaining diversity","container-title":"Conservation Biology","page":"1009–1020","volume":"21","issue":"4","source":"Google Scholar","shortTitle":"Pacific salmon extinctions","author":[{"family":"Gustafson","given":"Richard G."},{"family":"Waples","given":"Robin S."},{"family":"Myers","given":"James M."},{"family":"Weitkamp","given":"Laurie A."},{"family":"Bryant","given":"Gregory J."},{"family":"Johnson","given":"Orlay W."},{"family":"Hard","given":"Jeffrey J."}],"issued":{"date-parts":[["2007"]]}}}],"schema":"https://github.com/citation-style-language/schema/raw/master/csl-citation.json"} </w:instrText>
      </w:r>
      <w:r w:rsidR="00684C93">
        <w:fldChar w:fldCharType="separate"/>
      </w:r>
      <w:r w:rsidR="00684C93" w:rsidRPr="00684C93">
        <w:t>(Gustafson et al. 2007)</w:t>
      </w:r>
      <w:r w:rsidR="00684C93">
        <w:fldChar w:fldCharType="end"/>
      </w:r>
      <w:r>
        <w:t xml:space="preserve"> or are at historically low levels and </w:t>
      </w:r>
      <w:r w:rsidR="00525546">
        <w:t xml:space="preserve">are </w:t>
      </w:r>
      <w:r>
        <w:t xml:space="preserve">protected under the </w:t>
      </w:r>
      <w:r w:rsidR="00376111">
        <w:t>U.S.</w:t>
      </w:r>
      <w:r w:rsidR="00F964A5">
        <w:t xml:space="preserve"> </w:t>
      </w:r>
      <w:r>
        <w:t xml:space="preserve">Endangered Species Act </w:t>
      </w:r>
      <w:r w:rsidR="00684C93">
        <w:fldChar w:fldCharType="begin"/>
      </w:r>
      <w:r w:rsidR="00684C93">
        <w:instrText xml:space="preserve"> ADDIN ZOTERO_ITEM CSL_CITATION {"citationID":"10013fuhgr","properties":{"formattedCitation":"(Ford 2011)","plainCitation":"(Ford 2011)"},"citationItems":[{"id":198,"uris":["http://zotero.org/users/local/DW6AEAS0/items/5MPDEGBR"],"uri":["http://zotero.org/users/local/DW6AEAS0/items/5MPDEGBR"],"itemData":{"id":198,"type":"book","title":"Status review update for Pacific salmon and steelhead listed under the Endangered Species Act: Pacific Northwest","publisher":"US Department of Commerce, National Oceanic and Atmospheric Administration, National Marine Fisheries Service, Northwest Fisheries Science Center","source":"Google Scholar","URL":"http://www.nwfsc.noaa.gov/publications/scipubs/display_doctrack_allinfo.cfm?doctrackmetadataid=1730","shortTitle":"Status review update for Pacific salmon and steelhead listed under the Endangered Species Act","author":[{"family":"Ford","given":"Michael J."}],"issued":{"date-parts":[["2011"]]},"accessed":{"date-parts":[["2016",4,2]]}}}],"schema":"https://github.com/citation-style-language/schema/raw/master/csl-citation.json"} </w:instrText>
      </w:r>
      <w:r w:rsidR="00684C93">
        <w:fldChar w:fldCharType="separate"/>
      </w:r>
      <w:r w:rsidR="00684C93" w:rsidRPr="00684C93">
        <w:t>(Ford 2011)</w:t>
      </w:r>
      <w:r w:rsidR="00684C93">
        <w:fldChar w:fldCharType="end"/>
      </w:r>
      <w:r>
        <w:t xml:space="preserve">.  Chinook salmon biomass in </w:t>
      </w:r>
      <w:r w:rsidR="00517459">
        <w:t xml:space="preserve">much of the region </w:t>
      </w:r>
      <w:r>
        <w:t xml:space="preserve">has been maintained largely through </w:t>
      </w:r>
      <w:r w:rsidR="00517459">
        <w:t>the use of</w:t>
      </w:r>
      <w:r>
        <w:t xml:space="preserve"> </w:t>
      </w:r>
      <w:r w:rsidR="0052243C">
        <w:t xml:space="preserve">fish </w:t>
      </w:r>
      <w:r>
        <w:t>hatcheries, but even so</w:t>
      </w:r>
      <w:r w:rsidR="007C17F6">
        <w:t>,</w:t>
      </w:r>
      <w:r>
        <w:t xml:space="preserve"> abundance remains well below historical levels </w:t>
      </w:r>
      <w:r w:rsidR="00684C93">
        <w:fldChar w:fldCharType="begin"/>
      </w:r>
      <w:r w:rsidR="00684C93">
        <w:instrText xml:space="preserve"> ADDIN ZOTERO_ITEM CSL_CITATION {"citationID":"1lncp5su6o","properties":{"formattedCitation":"(Naish et al. 2007)","plainCitation":"(Naish et al. 2007)"},"citationItems":[{"id":201,"uris":["http://zotero.org/users/local/DW6AEAS0/items/T96GRHSG"],"uri":["http://zotero.org/users/local/DW6AEAS0/items/T96GRHSG"],"itemData":{"id":201,"type":"article-journal","title":"An evaluation of the effects of conservation and fishery enhancement hatcheries on wild populations of salmon","container-title":"Advances in Marine Biology","page":"61–194","volume":"53","source":"Google Scholar","author":[{"family":"Naish","given":"Kerry A."},{"family":"Taylor","given":"Joseph E."},{"family":"Levin","given":"Phillip S."},{"family":"Quinn","given":"Thomas P."},{"family":"Winton","given":"James R."},{"family":"Huppert","given":"Daniel"},{"family":"Hilborn","given":"Ray"}],"issued":{"date-parts":[["2007"]]}}}],"schema":"https://github.com/citation-style-language/schema/raw/master/csl-citation.json"} </w:instrText>
      </w:r>
      <w:r w:rsidR="00684C93">
        <w:fldChar w:fldCharType="separate"/>
      </w:r>
      <w:r w:rsidR="00684C93" w:rsidRPr="00684C93">
        <w:t>(Naish et al. 2007)</w:t>
      </w:r>
      <w:r w:rsidR="00684C93">
        <w:fldChar w:fldCharType="end"/>
      </w:r>
      <w:r>
        <w:t xml:space="preserve">.  Causes for the decline of natural stocks include loss and degradation of freshwater spawning and rearing habitat, loss of habitat access due to hydropower dams and other blockages, historical overfishing, and interactions with artificially propagated fish </w:t>
      </w:r>
      <w:r>
        <w:fldChar w:fldCharType="begin"/>
      </w:r>
      <w:r>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fldChar w:fldCharType="separate"/>
      </w:r>
      <w:r w:rsidRPr="00F90B5C">
        <w:t>(Ruckelshaus et al. 2002)</w:t>
      </w:r>
      <w:r>
        <w:fldChar w:fldCharType="end"/>
      </w:r>
      <w:r>
        <w:t xml:space="preserve">.  </w:t>
      </w:r>
      <w:r w:rsidR="00E11BC0">
        <w:t>In addition to marine mammals</w:t>
      </w:r>
      <w:r w:rsidR="00420709">
        <w:t>, other non-marine mammal predators may be also</w:t>
      </w:r>
      <w:r w:rsidR="001467DA">
        <w:t xml:space="preserve"> limiting </w:t>
      </w:r>
      <w:r w:rsidR="00420709">
        <w:t xml:space="preserve">Chinook </w:t>
      </w:r>
      <w:r w:rsidR="00D37E86">
        <w:t xml:space="preserve">salmon </w:t>
      </w:r>
      <w:r w:rsidR="001467DA">
        <w:t xml:space="preserve">recovery: </w:t>
      </w:r>
      <w:r w:rsidR="00517459">
        <w:t xml:space="preserve">aggregations </w:t>
      </w:r>
      <w:r w:rsidR="00555735">
        <w:t xml:space="preserve">of </w:t>
      </w:r>
      <w:r>
        <w:t xml:space="preserve">avian </w:t>
      </w:r>
      <w:r w:rsidR="00555735">
        <w:t>predators along</w:t>
      </w:r>
      <w:r w:rsidR="008871F3">
        <w:t xml:space="preserve"> the</w:t>
      </w:r>
      <w:r w:rsidR="001467DA">
        <w:t xml:space="preserve"> Columbia River </w:t>
      </w:r>
      <w:r w:rsidR="00517459">
        <w:t xml:space="preserve">are thought to </w:t>
      </w:r>
      <w:r w:rsidR="001467DA">
        <w:t xml:space="preserve">consume 5-12 million </w:t>
      </w:r>
      <w:r w:rsidR="001467DA">
        <w:lastRenderedPageBreak/>
        <w:t xml:space="preserve">Chinook </w:t>
      </w:r>
      <w:r w:rsidR="00391191">
        <w:t xml:space="preserve">salmon </w:t>
      </w:r>
      <w:r w:rsidR="001467DA">
        <w:t xml:space="preserve">juveniles annually </w:t>
      </w:r>
      <w:r w:rsidR="008871F3">
        <w:fldChar w:fldCharType="begin"/>
      </w:r>
      <w:r w:rsidR="008871F3">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008871F3">
        <w:fldChar w:fldCharType="separate"/>
      </w:r>
      <w:r w:rsidR="008871F3" w:rsidRPr="00684C93">
        <w:t>(Roby et al. 2003)</w:t>
      </w:r>
      <w:r w:rsidR="008871F3">
        <w:fldChar w:fldCharType="end"/>
      </w:r>
      <w:r w:rsidR="008871F3">
        <w:t xml:space="preserve">, </w:t>
      </w:r>
      <w:r w:rsidR="00555735">
        <w:t>and</w:t>
      </w:r>
      <w:r w:rsidR="001467DA">
        <w:t xml:space="preserve"> spiny dogfish </w:t>
      </w:r>
      <w:r w:rsidR="00555735">
        <w:t xml:space="preserve">that </w:t>
      </w:r>
      <w:r w:rsidR="001467DA">
        <w:t xml:space="preserve">congregate near </w:t>
      </w:r>
      <w:r w:rsidR="00517459">
        <w:t>hatcheries in British Columbia</w:t>
      </w:r>
      <w:r w:rsidR="001467DA">
        <w:t xml:space="preserve"> </w:t>
      </w:r>
      <w:r w:rsidR="00517459">
        <w:t xml:space="preserve">are thought to </w:t>
      </w:r>
      <w:r w:rsidR="001467DA">
        <w:t xml:space="preserve">consume between 0.5 </w:t>
      </w:r>
      <w:r w:rsidR="000F4AF9">
        <w:t xml:space="preserve">- </w:t>
      </w:r>
      <w:r w:rsidR="001467DA">
        <w:t xml:space="preserve">7 million </w:t>
      </w:r>
      <w:r w:rsidR="000F4AF9">
        <w:t>juvenile salmon</w:t>
      </w:r>
      <w:r w:rsidR="001467DA">
        <w:t xml:space="preserve"> annually </w:t>
      </w:r>
      <w:r w:rsidR="008871F3">
        <w:fldChar w:fldCharType="begin"/>
      </w:r>
      <w:r w:rsidR="008871F3">
        <w:instrText xml:space="preserve"> ADDIN ZOTERO_ITEM CSL_CITATION {"citationID":"2q5v4elm9i","properties":{"formattedCitation":"(Ito and Parker 1971, Beamish et al. 1992)","plainCitation":"(Ito and Parker 1971, Beamish et al. 1992)"},"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id":1129,"uris":["http://zotero.org/users/local/DW6AEAS0/items/WBXS29Q8"],"uri":["http://zotero.org/users/local/DW6AEAS0/items/WBXS29Q8"],"itemData":{"id":1129,"type":"article-journal","title":"Spiny dogfish predation on chinook and coho salmon and the potential effects on hatchery-produced salmon","container-title":"Transactions of the American Fisheries Society","page":"444–455","volume":"121","issue":"4","source":"Google Scholar","author":[{"family":"Beamish","given":"Richard J."},{"family":"Thomson","given":"Barbara L."},{"family":"McFarlane","given":"Gordon A."}],"issued":{"date-parts":[["1992"]]}}}],"schema":"https://github.com/citation-style-language/schema/raw/master/csl-citation.json"} </w:instrText>
      </w:r>
      <w:r w:rsidR="008871F3">
        <w:fldChar w:fldCharType="separate"/>
      </w:r>
      <w:r w:rsidR="008871F3" w:rsidRPr="008871F3">
        <w:t>(Beamish et al. 1992)</w:t>
      </w:r>
      <w:r w:rsidR="008871F3">
        <w:fldChar w:fldCharType="end"/>
      </w:r>
      <w:r>
        <w:t xml:space="preserve">.  </w:t>
      </w:r>
      <w:r w:rsidR="00420709">
        <w:t>Additional</w:t>
      </w:r>
      <w:r w:rsidR="00222D5D">
        <w:t xml:space="preserve"> Chinook salmon </w:t>
      </w:r>
      <w:r w:rsidR="00D37E86">
        <w:t xml:space="preserve">predators </w:t>
      </w:r>
      <w:r w:rsidR="000F4AF9">
        <w:t>include</w:t>
      </w:r>
      <w:r w:rsidR="00222D5D">
        <w:t xml:space="preserve"> herring </w:t>
      </w:r>
      <w:r w:rsidR="00222D5D">
        <w:fldChar w:fldCharType="begin"/>
      </w:r>
      <w:r w:rsidR="00222D5D">
        <w:instrText xml:space="preserve"> ADDIN ZOTERO_ITEM CSL_CITATION {"citationID":"dfae0fsgd","properties":{"formattedCitation":"(Ito and Parker 1971)","plainCitation":"(Ito and Parker 1971)"},"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schema":"https://github.com/citation-style-language/schema/raw/master/csl-citation.json"} </w:instrText>
      </w:r>
      <w:r w:rsidR="00222D5D">
        <w:fldChar w:fldCharType="separate"/>
      </w:r>
      <w:r w:rsidR="00222D5D" w:rsidRPr="00222D5D">
        <w:t>(Ito and Parker 1971)</w:t>
      </w:r>
      <w:r w:rsidR="00222D5D">
        <w:fldChar w:fldCharType="end"/>
      </w:r>
      <w:r w:rsidR="001305E5">
        <w:t xml:space="preserve"> and </w:t>
      </w:r>
      <w:r w:rsidR="00222D5D">
        <w:t xml:space="preserve">salmon sharks </w:t>
      </w:r>
      <w:r w:rsidR="00555735">
        <w:fldChar w:fldCharType="begin"/>
      </w:r>
      <w:r w:rsidR="00555735">
        <w:instrText xml:space="preserve"> ADDIN ZOTERO_ITEM CSL_CITATION {"citationID":"196f6nc2b6","properties":{"formattedCitation":"(Nagasawa 1998)","plainCitation":"(Nagasawa 1998)"},"citationItems":[{"id":1134,"uris":["http://zotero.org/users/local/DW6AEAS0/items/FRQMUFF8"],"uri":["http://zotero.org/users/local/DW6AEAS0/items/FRQMUFF8"],"itemData":{"id":1134,"type":"article-journal","title":"Predation by salmon sharks (Lamna ditropis) on Pacific salmon (Oncorhynchus spp.) in the North Pacific Ocean","container-title":"North Pacific Anadromous Fish Commission Bulletin","page":"419–433","volume":"1","source":"Google Scholar","author":[{"family":"Nagasawa","given":"Kazuya"}],"issued":{"date-parts":[["1998"]]}}}],"schema":"https://github.com/citation-style-language/schema/raw/master/csl-citation.json"} </w:instrText>
      </w:r>
      <w:r w:rsidR="00555735">
        <w:fldChar w:fldCharType="separate"/>
      </w:r>
      <w:r w:rsidR="00555735" w:rsidRPr="00555735">
        <w:t>(Nagasawa 1998)</w:t>
      </w:r>
      <w:r w:rsidR="00555735">
        <w:fldChar w:fldCharType="end"/>
      </w:r>
      <w:r w:rsidR="00222D5D">
        <w:t xml:space="preserve">.  </w:t>
      </w:r>
      <w:r>
        <w:t xml:space="preserve">Quantifying the magnitude of marine mammal predation and putting this in the context of other factors impacting Chinook salmon is therefore becoming increasingly important. </w:t>
      </w:r>
    </w:p>
    <w:p w14:paraId="29B0AD96" w14:textId="50010011" w:rsidR="002964C5" w:rsidRDefault="002964C5" w:rsidP="002964C5">
      <w:r>
        <w:t xml:space="preserve">The objective of our paper is to estimate temporal trends in both numbers and biomass of Chinook salmon consumed in the waters in and around Puget Sound, Washington, </w:t>
      </w:r>
      <w:r w:rsidR="00376111">
        <w:t>U.S.</w:t>
      </w:r>
      <w:r>
        <w:t xml:space="preserve"> by four species of marine mammals (California sea lions </w:t>
      </w:r>
      <w:proofErr w:type="spellStart"/>
      <w:r w:rsidRPr="00DE6108">
        <w:rPr>
          <w:rStyle w:val="xbe"/>
          <w:i/>
        </w:rPr>
        <w:t>Zalophus</w:t>
      </w:r>
      <w:proofErr w:type="spellEnd"/>
      <w:r w:rsidRPr="00DE6108">
        <w:rPr>
          <w:rStyle w:val="xbe"/>
          <w:i/>
        </w:rPr>
        <w:t xml:space="preserve"> </w:t>
      </w:r>
      <w:proofErr w:type="spellStart"/>
      <w:r w:rsidRPr="00DE6108">
        <w:rPr>
          <w:rStyle w:val="xbe"/>
          <w:i/>
        </w:rPr>
        <w:t>californianus</w:t>
      </w:r>
      <w:proofErr w:type="spellEnd"/>
      <w:r>
        <w:t>, Steller sea lions</w:t>
      </w:r>
      <w:r w:rsidR="002A5A6B">
        <w:t xml:space="preserve"> </w:t>
      </w:r>
      <w:proofErr w:type="spellStart"/>
      <w:r w:rsidR="002A5A6B" w:rsidRPr="00572046">
        <w:rPr>
          <w:rStyle w:val="xbe"/>
          <w:i/>
        </w:rPr>
        <w:t>Eumetopias</w:t>
      </w:r>
      <w:proofErr w:type="spellEnd"/>
      <w:r w:rsidR="002A5A6B" w:rsidRPr="00572046">
        <w:rPr>
          <w:rStyle w:val="xbe"/>
          <w:i/>
        </w:rPr>
        <w:t xml:space="preserve"> </w:t>
      </w:r>
      <w:proofErr w:type="spellStart"/>
      <w:r w:rsidR="002A5A6B" w:rsidRPr="00572046">
        <w:rPr>
          <w:rStyle w:val="xbe"/>
          <w:i/>
        </w:rPr>
        <w:t>jubatus</w:t>
      </w:r>
      <w:proofErr w:type="spellEnd"/>
      <w:r>
        <w:t>, harbor seals</w:t>
      </w:r>
      <w:r w:rsidR="002A5A6B">
        <w:t xml:space="preserve"> </w:t>
      </w:r>
      <w:proofErr w:type="spellStart"/>
      <w:r w:rsidR="002A5A6B" w:rsidRPr="007E29AB">
        <w:rPr>
          <w:i/>
        </w:rPr>
        <w:t>Phoca</w:t>
      </w:r>
      <w:proofErr w:type="spellEnd"/>
      <w:r w:rsidR="002A5A6B" w:rsidRPr="007E29AB">
        <w:rPr>
          <w:i/>
        </w:rPr>
        <w:t xml:space="preserve"> </w:t>
      </w:r>
      <w:proofErr w:type="spellStart"/>
      <w:r w:rsidR="002A5A6B" w:rsidRPr="007E29AB">
        <w:rPr>
          <w:i/>
        </w:rPr>
        <w:t>vitulina</w:t>
      </w:r>
      <w:proofErr w:type="spellEnd"/>
      <w:r>
        <w:t xml:space="preserve">, and killer whales </w:t>
      </w:r>
      <w:proofErr w:type="spellStart"/>
      <w:r w:rsidRPr="00DE6108">
        <w:rPr>
          <w:i/>
        </w:rPr>
        <w:t>Orcinus</w:t>
      </w:r>
      <w:proofErr w:type="spellEnd"/>
      <w:r w:rsidRPr="00DE6108">
        <w:rPr>
          <w:i/>
        </w:rPr>
        <w:t xml:space="preserve"> orca</w:t>
      </w:r>
      <w:r>
        <w:t>)</w:t>
      </w:r>
      <w:r w:rsidR="00E11BC0">
        <w:t>. Fish-eating ‘r</w:t>
      </w:r>
      <w:r w:rsidR="002363C6">
        <w:t>esident</w:t>
      </w:r>
      <w:r w:rsidR="00E11BC0">
        <w:t>’</w:t>
      </w:r>
      <w:r w:rsidR="002363C6">
        <w:t xml:space="preserve"> killer whales</w:t>
      </w:r>
      <w:r w:rsidR="00E11BC0">
        <w:t xml:space="preserve"> in the region</w:t>
      </w:r>
      <w:r w:rsidR="002363C6">
        <w:t xml:space="preserve">, which are listed as Endangered in the U.S. (the Southern Resident population), </w:t>
      </w:r>
      <w:r>
        <w:t xml:space="preserve">are highly specialized predators on </w:t>
      </w:r>
      <w:r w:rsidRPr="000B683B">
        <w:t xml:space="preserve">salmon </w:t>
      </w:r>
      <w:r>
        <w:fldChar w:fldCharType="begin"/>
      </w:r>
      <w:r>
        <w:instrText xml:space="preserve"> ADDIN ZOTERO_ITEM CSL_CITATION {"citationID":"WcZMbGAr","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t>(Ford et al. 1998</w:t>
      </w:r>
      <w:r>
        <w:fldChar w:fldCharType="end"/>
      </w:r>
      <w:r>
        <w:t xml:space="preserve">, </w:t>
      </w:r>
      <w:r>
        <w:fldChar w:fldCharType="begin"/>
      </w:r>
      <w:r>
        <w:instrText xml:space="preserve"> ADDIN ZOTERO_ITEM CSL_CITATION {"citationID":"5VQaZwUf","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rsidRPr="0052702F">
        <w:t>Hanson et al. 2010, Ford et al. 2016)</w:t>
      </w:r>
      <w:r>
        <w:fldChar w:fldCharType="end"/>
      </w:r>
      <w:r w:rsidRPr="00C756A5">
        <w:t xml:space="preserve">, and previous authors have </w:t>
      </w:r>
      <w:r>
        <w:t>estimated</w:t>
      </w:r>
      <w:r w:rsidRPr="00C756A5">
        <w:t xml:space="preserve"> the magnitude of this predation </w:t>
      </w:r>
      <w:r>
        <w:fldChar w:fldCharType="begin"/>
      </w:r>
      <w:r w:rsidR="0089154A">
        <w:instrText xml:space="preserve"> ADDIN ZOTERO_ITEM CSL_CITATION {"citationID":"tt8sa0cho","properties":{"formattedCitation":"(Williams et al. 2011b)","plainCitation":"(Williams et al. 2011b)","dontUpdate":true},"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fldChar w:fldCharType="separate"/>
      </w:r>
      <w:r w:rsidRPr="00125975">
        <w:t>(Williams et al. 2011)</w:t>
      </w:r>
      <w:r>
        <w:fldChar w:fldCharType="end"/>
      </w:r>
      <w:r>
        <w:t xml:space="preserve">.  However, harbor seals, Steller sea lions, and California sea lions also prey on Chinook salmon, and prey-limitation has been identified as one of the biggest threats to resident killer whales </w:t>
      </w:r>
      <w:r>
        <w:fldChar w:fldCharType="begin"/>
      </w:r>
      <w:r>
        <w:instrText xml:space="preserve"> ADDIN ZOTERO_ITEM CSL_CITATION {"citationID":"2dklktk4mu","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fldChar w:fldCharType="separate"/>
      </w:r>
      <w:r w:rsidRPr="00B848BE">
        <w:t>(Ward et al. 2009)</w:t>
      </w:r>
      <w:r>
        <w:fldChar w:fldCharType="end"/>
      </w:r>
      <w:r>
        <w:t>. In particular, th</w:t>
      </w:r>
      <w:r w:rsidR="00E11BC0">
        <w:t xml:space="preserve">e inland waters of Washington state and British Columbia </w:t>
      </w:r>
      <w:r w:rsidR="005B363F">
        <w:t>are</w:t>
      </w:r>
      <w:r>
        <w:t xml:space="preserve"> thought to have one of the highest densities of harbor seals in the world, with abundance spurred by rapid population growth over the period 1970 - 2000 </w:t>
      </w:r>
      <w:r>
        <w:fldChar w:fldCharType="begin"/>
      </w:r>
      <w:r>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4838E2">
        <w:t>(Jeffries et al. 2003)</w:t>
      </w:r>
      <w:r>
        <w:fldChar w:fldCharType="end"/>
      </w:r>
      <w:r>
        <w:t xml:space="preserve">.  </w:t>
      </w:r>
      <w:r w:rsidR="005B363F">
        <w:t>T</w:t>
      </w:r>
      <w:r w:rsidR="00EA3B31">
        <w:t xml:space="preserve">he </w:t>
      </w:r>
      <w:r w:rsidR="005B363F">
        <w:t xml:space="preserve">marine mammal species </w:t>
      </w:r>
      <w:r w:rsidR="00EA3B31">
        <w:t xml:space="preserve">in the region </w:t>
      </w:r>
      <w:r>
        <w:t xml:space="preserve">differ in their foraging characteristics, such as reliance on Chinook salmon as prey, size of salmon they target, and the </w:t>
      </w:r>
      <w:r w:rsidR="00523ED2">
        <w:t xml:space="preserve">spatial and </w:t>
      </w:r>
      <w:r w:rsidR="00523ED2">
        <w:lastRenderedPageBreak/>
        <w:t>temporal distribution of foraging on salmon</w:t>
      </w:r>
      <w:r>
        <w:t>.   Here we develop a model to evaluate the relative importance of these four species as sources of mortality on Chinook salmon</w:t>
      </w:r>
      <w:r w:rsidR="005B363F">
        <w:t>, and</w:t>
      </w:r>
      <w:r w:rsidR="00EA3B31">
        <w:t xml:space="preserve"> to </w:t>
      </w:r>
      <w:r>
        <w:t>understand</w:t>
      </w:r>
      <w:r w:rsidR="00EA3B31">
        <w:t xml:space="preserve"> </w:t>
      </w:r>
      <w:r>
        <w:t>temporal trends in predation mortality</w:t>
      </w:r>
      <w:r w:rsidR="00EA3B31">
        <w:t>. We are particularly interested in</w:t>
      </w:r>
      <w:r>
        <w:t xml:space="preserve"> understanding whether competition for a shared prey resource </w:t>
      </w:r>
      <w:r w:rsidR="00B03056">
        <w:t xml:space="preserve">may be </w:t>
      </w:r>
      <w:r>
        <w:t xml:space="preserve">an important factor limiting the population growth of endangered Southern Resident killer whales.  </w:t>
      </w:r>
    </w:p>
    <w:p w14:paraId="71B00061" w14:textId="1D9D45FE" w:rsidR="002964C5" w:rsidRDefault="002964C5" w:rsidP="002964C5">
      <w:r>
        <w:t xml:space="preserve">We focus our analysis on </w:t>
      </w:r>
      <w:r w:rsidR="006E176A">
        <w:t xml:space="preserve">the </w:t>
      </w:r>
      <w:r>
        <w:t xml:space="preserve">Puget Sound </w:t>
      </w:r>
      <w:r w:rsidR="00662767">
        <w:t xml:space="preserve">region </w:t>
      </w:r>
      <w:r>
        <w:t xml:space="preserve">because the policy context is representative of many </w:t>
      </w:r>
      <w:proofErr w:type="spellStart"/>
      <w:r>
        <w:t>nearshore</w:t>
      </w:r>
      <w:proofErr w:type="spellEnd"/>
      <w:r>
        <w:t xml:space="preserve"> ecosystems (Marshall et al. 2015) and because this is a data-rich region </w:t>
      </w:r>
      <w:r w:rsidR="006E176A">
        <w:t xml:space="preserve">(particularly with respect to </w:t>
      </w:r>
      <w:r w:rsidR="005561E5">
        <w:t>diet samples</w:t>
      </w:r>
      <w:r w:rsidR="006E176A">
        <w:t>)</w:t>
      </w:r>
      <w:r w:rsidR="005561E5">
        <w:t xml:space="preserve"> </w:t>
      </w:r>
      <w:r>
        <w:t xml:space="preserve">that can serve as a case study to later expand to the broader </w:t>
      </w:r>
      <w:r w:rsidR="00376111">
        <w:t>U.S.</w:t>
      </w:r>
      <w:r w:rsidR="006C619B">
        <w:t xml:space="preserve"> </w:t>
      </w:r>
      <w:r>
        <w:t xml:space="preserve">and Canadian West Coast. Our study region encompasses Puget Sound and nearby U.S. waters, including the Strait of Juan de Fuca, Hood Canal and the San Juan Islands.  Both predators and prey in this area are federally protected and subject to ongoing recovery efforts.  Chinook salmon from Puget Sound </w:t>
      </w:r>
      <w:r w:rsidR="00523ED2">
        <w:t xml:space="preserve">were </w:t>
      </w:r>
      <w:r>
        <w:t>l</w:t>
      </w:r>
      <w:r w:rsidRPr="00240CCC">
        <w:t xml:space="preserve">isted as threatened under the </w:t>
      </w:r>
      <w:r w:rsidR="00523ED2">
        <w:t xml:space="preserve">U.S. </w:t>
      </w:r>
      <w:r w:rsidRPr="00240CCC">
        <w:t xml:space="preserve">Endangered Species Act (ESA) in </w:t>
      </w:r>
      <w:r w:rsidR="004B6D85">
        <w:t xml:space="preserve">1999 </w:t>
      </w:r>
      <w:r w:rsidR="00E52A2F">
        <w:fldChar w:fldCharType="begin"/>
      </w:r>
      <w:r w:rsidR="00E5172C">
        <w:instrText xml:space="preserve"> ADDIN ZOTERO_ITEM CSL_CITATION {"citationID":"PY3fZpb6","properties":{"formattedCitation":"{\\rtf (\\uc0\\u8220{}Federal Register 64(56):14307-14328\\uc0\\u8221{} 2005)}","plainCitation":"(“Federal Register 64(56):14307-14328” 2005)"},"citationItems":[{"id":219,"uris":["http://zotero.org/users/local/DW6AEAS0/items/Q23UE5RZ"],"uri":["http://zotero.org/users/local/DW6AEAS0/items/Q23UE5RZ"],"itemData":{"id":219,"type":"webpage","title":"Federal Register 64(56):14307-14328","URL":"https://www.gpo.gov/fdsys/pkg/FR-1999-03-24/html/FR-1999-03-24-FrontMatter.htm","issued":{"date-parts":[["2005"]]},"accessed":{"date-parts":[["2016",4,3]]}}}],"schema":"https://github.com/citation-style-language/schema/raw/master/csl-citation.json"} </w:instrText>
      </w:r>
      <w:r w:rsidR="00E52A2F">
        <w:fldChar w:fldCharType="separate"/>
      </w:r>
      <w:r w:rsidR="00E5172C" w:rsidRPr="00731691">
        <w:t>(“Federal Register 64(56):14307-14328” 2005)</w:t>
      </w:r>
      <w:r w:rsidR="00E52A2F">
        <w:fldChar w:fldCharType="end"/>
      </w:r>
      <w:r>
        <w:t>.  Six years later,</w:t>
      </w:r>
      <w:r w:rsidRPr="00A86ACB">
        <w:t xml:space="preserve"> </w:t>
      </w:r>
      <w:r>
        <w:t>the Southern Resident killer whale population was listed as endangered, in part due to concer</w:t>
      </w:r>
      <w:r w:rsidR="00030ABC">
        <w:t xml:space="preserve">ns about an adequate prey base </w:t>
      </w:r>
      <w:r w:rsidR="00030ABC">
        <w:fldChar w:fldCharType="begin"/>
      </w:r>
      <w:r w:rsidR="004B6D85">
        <w:instrText xml:space="preserve"> ADDIN ZOTERO_ITEM CSL_CITATION {"citationID":"Nke4dQr4","properties":{"formattedCitation":"{\\rtf (\\uc0\\u8220{}Federal Register 70(222):69903-69912\\uc0\\u8221{} 2009)}","plainCitation":"(“Federal Register 70(222):69903-69912” 2009)"},"citationItems":[{"id":228,"uris":["http://zotero.org/users/local/DW6AEAS0/items/45F8ZFV6"],"uri":["http://zotero.org/users/local/DW6AEAS0/items/45F8ZFV6"],"itemData":{"id":228,"type":"webpage","title":"Federal Register 70(222):69903-69912","URL":"https://www.gpo.gov/fdsys/granule/FR-2005-11-18/05-22859","issued":{"date-parts":[["2009"]]},"accessed":{"date-parts":[["2016",4,3]]}}}],"schema":"https://github.com/citation-style-language/schema/raw/master/csl-citation.json"} </w:instrText>
      </w:r>
      <w:r w:rsidR="00030ABC">
        <w:fldChar w:fldCharType="separate"/>
      </w:r>
      <w:r w:rsidR="004B6D85" w:rsidRPr="007E29AB">
        <w:t>(“Federal Register 70(222):69903-69912” 2009)</w:t>
      </w:r>
      <w:r w:rsidR="00030ABC">
        <w:fldChar w:fldCharType="end"/>
      </w:r>
      <w:r>
        <w:t>.  Potential competitors with the killer whale</w:t>
      </w:r>
      <w:r w:rsidR="006E176A">
        <w:t>s include</w:t>
      </w:r>
      <w:r>
        <w:t xml:space="preserve"> California sea lions, Steller sea lions, and harbor seals</w:t>
      </w:r>
      <w:r w:rsidR="00F17C64">
        <w:t>,</w:t>
      </w:r>
      <w:r>
        <w:t xml:space="preserve"> </w:t>
      </w:r>
      <w:r w:rsidR="005561E5">
        <w:t xml:space="preserve">which are all </w:t>
      </w:r>
      <w:r>
        <w:t xml:space="preserve">protected under the </w:t>
      </w:r>
      <w:r w:rsidR="00376111">
        <w:t>U.S.</w:t>
      </w:r>
      <w:r>
        <w:t xml:space="preserve"> Marine Mammal Protection Act. </w:t>
      </w:r>
      <w:r w:rsidR="00015CB4">
        <w:t>By developing a flexible</w:t>
      </w:r>
      <w:r>
        <w:t xml:space="preserve"> bioenergetics and diet modeling framework</w:t>
      </w:r>
      <w:r w:rsidR="00015CB4">
        <w:t>, we hope to eventually see this framework</w:t>
      </w:r>
      <w:r>
        <w:t xml:space="preserve"> expanded to evaluate trends in marine mammals and tradeoffs with Chinook salmon at a coast-wide level.  </w:t>
      </w:r>
    </w:p>
    <w:p w14:paraId="080B7AC2" w14:textId="77777777" w:rsidR="002964C5" w:rsidRDefault="002964C5" w:rsidP="002964C5">
      <w:pPr>
        <w:spacing w:before="0" w:after="0" w:line="240" w:lineRule="auto"/>
        <w:ind w:firstLine="0"/>
      </w:pPr>
    </w:p>
    <w:p w14:paraId="71EAA395" w14:textId="6BE31F86" w:rsidR="005455AE" w:rsidRPr="000901B9" w:rsidRDefault="00EF77A7" w:rsidP="00492B4B">
      <w:pPr>
        <w:pStyle w:val="Heading1"/>
        <w:spacing w:before="0"/>
      </w:pPr>
      <w:bookmarkStart w:id="1" w:name="methods"/>
      <w:bookmarkEnd w:id="1"/>
      <w:r w:rsidRPr="00664A0E">
        <w:t>Methods</w:t>
      </w:r>
      <w:r w:rsidR="00AF37E6">
        <w:t xml:space="preserve"> </w:t>
      </w:r>
    </w:p>
    <w:p w14:paraId="0E05037C" w14:textId="2DB7E741" w:rsidR="00DE6108" w:rsidRDefault="003169AF" w:rsidP="00831C46">
      <w:pPr>
        <w:spacing w:before="0" w:after="200"/>
        <w:ind w:firstLine="0"/>
      </w:pPr>
      <w:r>
        <w:t xml:space="preserve">Though the Salish Sea consists of </w:t>
      </w:r>
      <w:r w:rsidR="00376111">
        <w:t>U.S.</w:t>
      </w:r>
      <w:r>
        <w:t xml:space="preserve"> and Canada waters, we focused our initial modeling efforts </w:t>
      </w:r>
      <w:r w:rsidR="00015CB4">
        <w:t>on</w:t>
      </w:r>
      <w:r>
        <w:t xml:space="preserve"> t</w:t>
      </w:r>
      <w:r w:rsidR="00EF77A7">
        <w:t>he inland waters of Puget Sound</w:t>
      </w:r>
      <w:r w:rsidR="00662767">
        <w:t xml:space="preserve"> </w:t>
      </w:r>
      <w:r w:rsidR="00015CB4">
        <w:t xml:space="preserve">(U.S.) </w:t>
      </w:r>
      <w:r w:rsidR="00662767">
        <w:t>and the surrounding area</w:t>
      </w:r>
      <w:r w:rsidR="0098462D">
        <w:t>s (</w:t>
      </w:r>
      <w:r w:rsidR="00937E34">
        <w:t>encompass</w:t>
      </w:r>
      <w:r w:rsidR="0098462D">
        <w:t>ing</w:t>
      </w:r>
      <w:r w:rsidR="0052702F">
        <w:t xml:space="preserve"> </w:t>
      </w:r>
      <w:r w:rsidR="00EF3A1A">
        <w:t xml:space="preserve">the </w:t>
      </w:r>
      <w:r w:rsidR="00EF77A7">
        <w:t>Strait of Juan de Fuca, Hood Canal</w:t>
      </w:r>
      <w:r w:rsidR="000328D9">
        <w:t xml:space="preserve">, </w:t>
      </w:r>
      <w:r w:rsidR="00EF77A7">
        <w:t xml:space="preserve">and </w:t>
      </w:r>
      <w:r w:rsidR="001A0B89">
        <w:t xml:space="preserve">the </w:t>
      </w:r>
      <w:r w:rsidR="00EF77A7">
        <w:t>San Juan Islands</w:t>
      </w:r>
      <w:r w:rsidR="0098462D">
        <w:t>).</w:t>
      </w:r>
      <w:r w:rsidR="00EF3A1A">
        <w:t xml:space="preserve"> </w:t>
      </w:r>
      <w:r>
        <w:t xml:space="preserve">The </w:t>
      </w:r>
      <w:r w:rsidR="00277747">
        <w:t>primary</w:t>
      </w:r>
      <w:r>
        <w:t xml:space="preserve"> rationale for this </w:t>
      </w:r>
      <w:r w:rsidR="00277747">
        <w:t>constraint</w:t>
      </w:r>
      <w:r>
        <w:t xml:space="preserve"> is </w:t>
      </w:r>
      <w:r w:rsidR="00277747">
        <w:t xml:space="preserve">that </w:t>
      </w:r>
      <w:r w:rsidR="00165F6E">
        <w:t xml:space="preserve">the temporal and spatial coverage </w:t>
      </w:r>
      <w:r w:rsidR="00277747">
        <w:t>of marine mammal survey</w:t>
      </w:r>
      <w:r w:rsidR="0098462D">
        <w:t>s</w:t>
      </w:r>
      <w:r w:rsidR="00277747">
        <w:t xml:space="preserve"> and marine mammal diet</w:t>
      </w:r>
      <w:r w:rsidR="0098462D">
        <w:t xml:space="preserve"> samples</w:t>
      </w:r>
      <w:r w:rsidR="00277747">
        <w:t xml:space="preserve"> (e.g. scat samples) </w:t>
      </w:r>
      <w:r w:rsidR="0098462D">
        <w:t>is</w:t>
      </w:r>
      <w:r w:rsidR="00165F6E">
        <w:t xml:space="preserve"> more complete relative </w:t>
      </w:r>
      <w:r w:rsidR="00CF51B8">
        <w:t xml:space="preserve">to </w:t>
      </w:r>
      <w:r w:rsidR="00165F6E">
        <w:t>other areas on the west coast</w:t>
      </w:r>
      <w:r w:rsidR="00277747">
        <w:t xml:space="preserve">. </w:t>
      </w:r>
      <w:r w:rsidR="00EF3A1A">
        <w:t xml:space="preserve">The </w:t>
      </w:r>
      <w:r w:rsidR="0098462D">
        <w:t xml:space="preserve">bioenergetics </w:t>
      </w:r>
      <w:r w:rsidR="00152546">
        <w:t xml:space="preserve">model we develop below </w:t>
      </w:r>
      <w:r w:rsidR="006B0542">
        <w:t>consist</w:t>
      </w:r>
      <w:r w:rsidR="00152546">
        <w:t>s</w:t>
      </w:r>
      <w:r w:rsidR="006B0542">
        <w:t xml:space="preserve"> of </w:t>
      </w:r>
      <w:r w:rsidR="00152546">
        <w:t xml:space="preserve">a </w:t>
      </w:r>
      <w:r w:rsidR="006B0542">
        <w:t xml:space="preserve">set of nested equations that reflect the life history of the </w:t>
      </w:r>
      <w:r w:rsidR="007E662E">
        <w:t xml:space="preserve">focal </w:t>
      </w:r>
      <w:r w:rsidR="00D07C2F">
        <w:t>prey</w:t>
      </w:r>
      <w:r w:rsidR="00152546">
        <w:t xml:space="preserve"> (</w:t>
      </w:r>
      <w:r>
        <w:t xml:space="preserve">Chinook </w:t>
      </w:r>
      <w:r w:rsidR="00152546">
        <w:t>salmon)</w:t>
      </w:r>
      <w:r w:rsidR="006B0542">
        <w:t xml:space="preserve"> and the level of specialization by the predators based on their age, sex, activity level, and</w:t>
      </w:r>
      <w:r w:rsidR="00A420F2">
        <w:t xml:space="preserve"> their</w:t>
      </w:r>
      <w:r w:rsidR="006B0542">
        <w:t xml:space="preserve"> presence within </w:t>
      </w:r>
      <w:r w:rsidR="0098462D">
        <w:t>Washington State</w:t>
      </w:r>
      <w:r w:rsidR="006B0542">
        <w:t xml:space="preserve"> waters. </w:t>
      </w:r>
      <w:r w:rsidR="00EC5BB3">
        <w:t xml:space="preserve">The specific bioenergetics parameters for </w:t>
      </w:r>
      <w:r w:rsidR="007E662E">
        <w:t xml:space="preserve">each predator </w:t>
      </w:r>
      <w:r w:rsidR="00EC5BB3">
        <w:t xml:space="preserve">species </w:t>
      </w:r>
      <w:r w:rsidR="002F5B8F">
        <w:t xml:space="preserve">are based on </w:t>
      </w:r>
      <w:r w:rsidR="00EC5BB3">
        <w:t>published</w:t>
      </w:r>
      <w:bookmarkStart w:id="2" w:name="_GoBack"/>
      <w:bookmarkEnd w:id="2"/>
      <w:r w:rsidR="00EC5BB3">
        <w:t xml:space="preserve"> literature </w:t>
      </w:r>
      <w:r w:rsidR="00BA6917">
        <w:t>(</w:t>
      </w:r>
      <w:r w:rsidR="00831C46">
        <w:t>Table 1</w:t>
      </w:r>
      <w:r w:rsidR="00EC5BB3">
        <w:t>)</w:t>
      </w:r>
      <w:r w:rsidR="00376111">
        <w:t xml:space="preserve">.  </w:t>
      </w:r>
      <w:r w:rsidR="00EC5BB3">
        <w:t xml:space="preserve">Rather </w:t>
      </w:r>
      <w:r w:rsidR="00A601B7">
        <w:t xml:space="preserve">than describe the details of </w:t>
      </w:r>
      <w:r w:rsidR="00ED0BC9">
        <w:t xml:space="preserve">the particular parameterization for each </w:t>
      </w:r>
      <w:r w:rsidR="00A601B7">
        <w:t xml:space="preserve">species-specific </w:t>
      </w:r>
      <w:r w:rsidR="00EC5BB3">
        <w:t xml:space="preserve">model, we provide general forms of the equations, and refer the reader to </w:t>
      </w:r>
      <w:r w:rsidR="0007679D">
        <w:t xml:space="preserve">Appendix A and </w:t>
      </w:r>
      <w:r w:rsidR="00D33920">
        <w:t xml:space="preserve">the </w:t>
      </w:r>
      <w:r w:rsidR="00ED0BC9">
        <w:t xml:space="preserve">publicly available </w:t>
      </w:r>
      <w:r w:rsidR="00EC5BB3">
        <w:t xml:space="preserve">code </w:t>
      </w:r>
      <w:r w:rsidR="00ED0BC9">
        <w:t xml:space="preserve">illustrating </w:t>
      </w:r>
      <w:r w:rsidR="0016724E">
        <w:t xml:space="preserve">detailed implementations </w:t>
      </w:r>
      <w:r w:rsidR="00D33920">
        <w:t xml:space="preserve">of the model </w:t>
      </w:r>
      <w:r w:rsidR="0046098E">
        <w:t>(</w:t>
      </w:r>
      <w:hyperlink r:id="rId6" w:history="1">
        <w:r w:rsidR="0063145C" w:rsidRPr="00E86CF9">
          <w:rPr>
            <w:rStyle w:val="Hyperlink"/>
          </w:rPr>
          <w:t>https://github.com/bchasco/</w:t>
        </w:r>
        <w:r w:rsidR="0063145C" w:rsidRPr="0063145C">
          <w:rPr>
            <w:rStyle w:val="Hyperlink"/>
          </w:rPr>
          <w:t>Inland</w:t>
        </w:r>
      </w:hyperlink>
      <w:r w:rsidR="0063145C">
        <w:rPr>
          <w:rStyle w:val="Hyperlink"/>
        </w:rPr>
        <w:t xml:space="preserve">, </w:t>
      </w:r>
      <w:r w:rsidR="00192599" w:rsidRPr="004303D3">
        <w:rPr>
          <w:rStyle w:val="Hyperlink"/>
          <w:color w:val="auto"/>
          <w:u w:val="none"/>
        </w:rPr>
        <w:t xml:space="preserve">built by </w:t>
      </w:r>
      <w:r w:rsidR="00991D3B" w:rsidRPr="004303D3">
        <w:rPr>
          <w:rStyle w:val="Hyperlink"/>
          <w:color w:val="auto"/>
          <w:u w:val="none"/>
        </w:rPr>
        <w:t>run</w:t>
      </w:r>
      <w:r w:rsidR="00192599" w:rsidRPr="004303D3">
        <w:rPr>
          <w:rStyle w:val="Hyperlink"/>
          <w:color w:val="auto"/>
          <w:u w:val="none"/>
        </w:rPr>
        <w:t>ning the</w:t>
      </w:r>
      <w:r w:rsidR="00991D3B" w:rsidRPr="004303D3">
        <w:rPr>
          <w:rStyle w:val="Hyperlink"/>
          <w:color w:val="auto"/>
          <w:u w:val="none"/>
        </w:rPr>
        <w:t xml:space="preserve"> </w:t>
      </w:r>
      <w:proofErr w:type="spellStart"/>
      <w:r w:rsidR="00991D3B" w:rsidRPr="004303D3">
        <w:rPr>
          <w:rStyle w:val="Hyperlink"/>
          <w:color w:val="auto"/>
          <w:u w:val="none"/>
        </w:rPr>
        <w:t>buildModel.r</w:t>
      </w:r>
      <w:proofErr w:type="spellEnd"/>
      <w:r w:rsidR="00991D3B" w:rsidRPr="004303D3">
        <w:rPr>
          <w:rStyle w:val="Hyperlink"/>
          <w:color w:val="auto"/>
          <w:u w:val="none"/>
        </w:rPr>
        <w:t xml:space="preserve"> </w:t>
      </w:r>
      <w:r w:rsidR="00192599" w:rsidRPr="004303D3">
        <w:rPr>
          <w:rStyle w:val="Hyperlink"/>
          <w:color w:val="auto"/>
          <w:u w:val="none"/>
        </w:rPr>
        <w:t xml:space="preserve">script </w:t>
      </w:r>
      <w:r w:rsidR="00991D3B" w:rsidRPr="004303D3">
        <w:rPr>
          <w:rStyle w:val="Hyperlink"/>
          <w:color w:val="auto"/>
          <w:u w:val="none"/>
        </w:rPr>
        <w:t>for base</w:t>
      </w:r>
      <w:r w:rsidR="004870C7" w:rsidRPr="004303D3">
        <w:rPr>
          <w:rStyle w:val="Hyperlink"/>
          <w:color w:val="auto"/>
          <w:u w:val="none"/>
        </w:rPr>
        <w:t xml:space="preserve"> </w:t>
      </w:r>
      <w:r w:rsidR="00991D3B" w:rsidRPr="004303D3">
        <w:rPr>
          <w:rStyle w:val="Hyperlink"/>
          <w:color w:val="auto"/>
          <w:u w:val="none"/>
        </w:rPr>
        <w:t>case scenario and output for this paper</w:t>
      </w:r>
      <w:r w:rsidR="0046098E">
        <w:t>)</w:t>
      </w:r>
      <w:r w:rsidR="00EC5BB3">
        <w:t xml:space="preserve">. </w:t>
      </w:r>
      <w:r w:rsidR="00696A79">
        <w:t xml:space="preserve">A full list of the variables and </w:t>
      </w:r>
      <w:r w:rsidR="007E662E">
        <w:t xml:space="preserve">all model </w:t>
      </w:r>
      <w:r w:rsidR="00696A79">
        <w:t xml:space="preserve">parameters </w:t>
      </w:r>
      <w:r w:rsidR="00A26C97">
        <w:t>is provided</w:t>
      </w:r>
      <w:r w:rsidR="00696A79">
        <w:t xml:space="preserve"> in </w:t>
      </w:r>
      <w:fldSimple w:instr=" REF _Ref444717319 ">
        <w:r w:rsidR="00731691">
          <w:t xml:space="preserve">Table </w:t>
        </w:r>
        <w:r w:rsidR="00731691">
          <w:rPr>
            <w:noProof/>
          </w:rPr>
          <w:t>2</w:t>
        </w:r>
      </w:fldSimple>
      <w:r w:rsidR="00F63BA1">
        <w:t>.</w:t>
      </w:r>
      <w:r w:rsidR="00EC5BB3">
        <w:t xml:space="preserve">  </w:t>
      </w:r>
    </w:p>
    <w:p w14:paraId="3069D3B3" w14:textId="71636178" w:rsidR="005455AE" w:rsidRPr="000901B9" w:rsidRDefault="00BC5B1E" w:rsidP="00492B4B">
      <w:pPr>
        <w:pStyle w:val="Heading2"/>
        <w:spacing w:before="0"/>
      </w:pPr>
      <w:r>
        <w:t xml:space="preserve">Modeling </w:t>
      </w:r>
      <w:bookmarkStart w:id="3" w:name="energetic-demands-of-the-predators"/>
      <w:bookmarkEnd w:id="3"/>
      <w:r>
        <w:t>e</w:t>
      </w:r>
      <w:r w:rsidR="00EF77A7" w:rsidRPr="00DE6108">
        <w:t>nergetic demands of the predators</w:t>
      </w:r>
    </w:p>
    <w:p w14:paraId="2058B983" w14:textId="47FD7D3F" w:rsidR="002D7FF6" w:rsidRDefault="00032150" w:rsidP="00492B4B">
      <w:pPr>
        <w:spacing w:before="0" w:after="0"/>
      </w:pPr>
      <w:r>
        <w:t xml:space="preserve">Individual models for the </w:t>
      </w:r>
      <w:r w:rsidR="00EF77A7">
        <w:t xml:space="preserve">energetic demands of the </w:t>
      </w:r>
      <w:r w:rsidR="009627C7">
        <w:t xml:space="preserve">four </w:t>
      </w:r>
      <w:r w:rsidR="00EF77A7">
        <w:t>predator</w:t>
      </w:r>
      <w:r w:rsidR="009627C7">
        <w:t xml:space="preserve"> specie</w:t>
      </w:r>
      <w:r w:rsidR="00EF77A7">
        <w:t xml:space="preserve">s </w:t>
      </w:r>
      <w:r>
        <w:t xml:space="preserve">vary considerably between species (Table </w:t>
      </w:r>
      <w:r w:rsidR="002F3080">
        <w:t>3</w:t>
      </w:r>
      <w:r>
        <w:t xml:space="preserve">).  We </w:t>
      </w:r>
      <w:r w:rsidR="00227D1B">
        <w:t xml:space="preserve">model basal metabolism </w:t>
      </w:r>
      <w:r w:rsidR="00EF77A7">
        <w:t xml:space="preserve">based on </w:t>
      </w:r>
      <w:r w:rsidR="00EF77A7">
        <w:lastRenderedPageBreak/>
        <w:t xml:space="preserve">the general </w:t>
      </w:r>
      <w:proofErr w:type="spellStart"/>
      <w:r w:rsidR="00EF77A7">
        <w:t>Kleiber</w:t>
      </w:r>
      <w:proofErr w:type="spellEnd"/>
      <w:r w:rsidR="00EF77A7">
        <w:t xml:space="preserve">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rsidR="00EF77A7">
        <w:t xml:space="preserve"> </w:t>
      </w:r>
      <w:r w:rsidR="004B5CB5">
        <w:t>equation</w:t>
      </w:r>
      <w:r w:rsidR="00EC5BB3">
        <w:t>,</w:t>
      </w:r>
      <w:r w:rsidR="00EF77A7">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00EF77A7" w:rsidRPr="00EC5BB3">
        <w:t>of</w:t>
      </w:r>
      <w:r w:rsidR="00EF77A7">
        <w:t xml:space="preserve"> the predator</w:t>
      </w:r>
      <w:r w:rsidR="00EC5BB3">
        <w:t>.</w:t>
      </w:r>
      <w:r w:rsidR="00335066">
        <w:t xml:space="preserve"> </w:t>
      </w:r>
      <w:bookmarkStart w:id="4" w:name="_Ref439740176"/>
    </w:p>
    <w:p w14:paraId="09E35B63" w14:textId="30374BFB" w:rsidR="00926AEE" w:rsidRDefault="00926AEE" w:rsidP="00492B4B">
      <w:pPr>
        <w:spacing w:before="0" w:after="0"/>
      </w:pPr>
      <w:bookmarkStart w:id="5" w:name="_Ref439828972"/>
      <w:r w:rsidRPr="003B01A2">
        <w:t xml:space="preserve">Equation </w:t>
      </w:r>
      <w:fldSimple w:instr=" SEQ Equation \* ARABIC ">
        <w:r w:rsidR="00731691">
          <w:rPr>
            <w:noProof/>
          </w:rPr>
          <w:t>1</w:t>
        </w:r>
      </w:fldSimple>
      <w:bookmarkEnd w:id="4"/>
      <w:bookmarkEnd w:id="5"/>
      <w:r w:rsidRPr="003B01A2">
        <w:t>.</w:t>
      </w:r>
      <w:r w:rsidRPr="003B01A2">
        <w:tab/>
      </w:r>
      <w:r w:rsidRPr="003B01A2">
        <w:tab/>
      </w:r>
      <m:oMath>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55983493" w:rsidR="00A420F2" w:rsidRPr="00A420F2" w:rsidRDefault="00032150" w:rsidP="00492B4B">
      <w:pPr>
        <w:spacing w:before="0" w:after="0"/>
        <w:ind w:firstLine="0"/>
      </w:pPr>
      <w:r>
        <w:t xml:space="preserve">Depending on the species, this </w:t>
      </w:r>
      <w:r w:rsidR="00A420F2">
        <w:t xml:space="preserve">model </w:t>
      </w:r>
      <w:r w:rsidR="007E662E">
        <w:t xml:space="preserve">of energetic demands </w:t>
      </w:r>
      <w:r w:rsidR="00227D1B">
        <w:t>may be</w:t>
      </w:r>
      <w:r w:rsidR="00A420F2">
        <w:t xml:space="preserve"> disaggregated into </w:t>
      </w:r>
      <w:r w:rsidR="00B3365D">
        <w:t xml:space="preserve">different </w:t>
      </w:r>
      <w:r w:rsidR="00A420F2">
        <w:t>energy costs,</w:t>
      </w:r>
    </w:p>
    <w:p w14:paraId="53673D87" w14:textId="2F8D1AE1" w:rsidR="00926AEE" w:rsidRPr="003B01A2" w:rsidRDefault="00F075F4" w:rsidP="00492B4B">
      <w:pPr>
        <w:spacing w:before="0" w:after="0"/>
      </w:pPr>
      <w:bookmarkStart w:id="6" w:name="_Ref439751144"/>
      <w:r w:rsidRPr="003B01A2">
        <w:t xml:space="preserve">Equation </w:t>
      </w:r>
      <w:fldSimple w:instr=" SEQ Equation \* ARABIC ">
        <w:r w:rsidR="00731691">
          <w:rPr>
            <w:noProof/>
          </w:rPr>
          <w:t>2</w:t>
        </w:r>
      </w:fldSimple>
      <w:bookmarkEnd w:id="6"/>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C</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e>
            </m:nary>
          </m:num>
          <m:den>
            <m:sSub>
              <m:sSubPr>
                <m:ctrlPr>
                  <w:rPr>
                    <w:rFonts w:ascii="Cambria Math" w:hAnsi="Cambria Math"/>
                  </w:rPr>
                </m:ctrlPr>
              </m:sSubPr>
              <m:e>
                <m:r>
                  <w:rPr>
                    <w:rFonts w:ascii="Cambria Math" w:hAnsi="Cambria Math"/>
                  </w:rPr>
                  <m:t>Ef</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den>
        </m:f>
      </m:oMath>
    </w:p>
    <w:p w14:paraId="38CB6229" w14:textId="62BABF56" w:rsidR="00091A00" w:rsidRDefault="00E5172C" w:rsidP="00492B4B">
      <w:pPr>
        <w:spacing w:before="0" w:after="0"/>
        <w:ind w:firstLine="0"/>
      </w:pPr>
      <w:r>
        <w:t>w</w:t>
      </w:r>
      <w:r w:rsidR="00A420F2">
        <w:t>here</w:t>
      </w:r>
      <w:r>
        <w:t>,</w:t>
      </w:r>
      <w:r w:rsidR="00A420F2">
        <w:t xml:space="preserv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w:t>
      </w:r>
      <w:r w:rsidR="0048601E">
        <w:t xml:space="preserve">digestive </w:t>
      </w:r>
      <w:r w:rsidR="00EF77A7">
        <w:t>heat or excretion</w:t>
      </w:r>
      <w:r w:rsidR="00B3365D">
        <w:t xml:space="preserve"> (</w:t>
      </w:r>
      <w:r w:rsidR="00032150">
        <w:t>for species-specific calculation</w:t>
      </w:r>
      <w:r w:rsidR="00227D1B">
        <w:t>s</w:t>
      </w:r>
      <w:r w:rsidR="00032150">
        <w:t xml:space="preserve"> of </w:t>
      </w:r>
      <w:r w:rsidR="00C34C1B">
        <w:t>each variable</w:t>
      </w:r>
      <w:r w:rsidR="00032150">
        <w:t xml:space="preserve"> please refer to </w:t>
      </w:r>
      <w:r w:rsidR="00B3365D">
        <w:t>Appendices</w:t>
      </w:r>
      <w:r w:rsidR="00C204B6">
        <w:t xml:space="preserve"> Tables</w:t>
      </w:r>
      <w:r w:rsidR="00B3365D">
        <w:t xml:space="preserve"> </w:t>
      </w:r>
      <w:r w:rsidR="00C204B6">
        <w:t>A</w:t>
      </w:r>
      <w:r w:rsidR="00B3365D">
        <w:t>1-</w:t>
      </w:r>
      <w:r w:rsidR="00C204B6">
        <w:t>A</w:t>
      </w:r>
      <w:r w:rsidR="00B3365D">
        <w:t xml:space="preserve">3, </w:t>
      </w:r>
      <w:r w:rsidR="00C204B6">
        <w:t>Figure A-1, Figure A-2</w:t>
      </w:r>
      <w:r w:rsidR="00C34C1B">
        <w:t xml:space="preserve"> which provide the equations used in the papers</w:t>
      </w:r>
      <w:r w:rsidR="00B3365D">
        <w:t>)</w:t>
      </w:r>
      <w:r w:rsidR="00EF39C6">
        <w:t xml:space="preserve">. </w:t>
      </w:r>
      <w:r w:rsidR="00227D1B">
        <w:t xml:space="preserve">We </w:t>
      </w:r>
      <w:r w:rsidR="00B3365D">
        <w:t xml:space="preserve">allowed each of our four predator species (killer whales, harbor seals, </w:t>
      </w:r>
      <w:r w:rsidR="00C1330D">
        <w:t xml:space="preserve">California </w:t>
      </w:r>
      <w:r w:rsidR="00B3365D">
        <w:t>sea lions, Steller sea lions) to have unique p</w:t>
      </w:r>
      <w:r w:rsidR="006A679B">
        <w:t xml:space="preserve">arameter values </w:t>
      </w:r>
      <w:r w:rsidR="00032150">
        <w:t>related to basal metabolism</w:t>
      </w:r>
      <w:r w:rsidR="00F81CCB">
        <w:t xml:space="preserve"> </w:t>
      </w:r>
      <w:r w:rsidR="006A679B">
        <w:t xml:space="preserve">(Table 3); </w:t>
      </w:r>
      <w:r w:rsidR="00032150">
        <w:t xml:space="preserve">but </w:t>
      </w:r>
      <w:r w:rsidR="00B3365D">
        <w:t xml:space="preserve">published estimates </w:t>
      </w:r>
      <w:r w:rsidR="006A679B">
        <w:t xml:space="preserve">assume that </w:t>
      </w:r>
      <w:r w:rsidR="00D73E5A">
        <w:t xml:space="preserve">reproductive and growth </w:t>
      </w:r>
      <w:r w:rsidR="00D87D26">
        <w:t>costs for California</w:t>
      </w:r>
      <w:r w:rsidR="00CF777A">
        <w:t xml:space="preserve"> sea lions</w:t>
      </w:r>
      <w:r w:rsidR="00D87D26">
        <w:t xml:space="preserve"> and killer whales</w:t>
      </w:r>
      <w:r w:rsidR="006A679B">
        <w:t xml:space="preserve"> are </w:t>
      </w:r>
      <w:r w:rsidR="00D73E5A">
        <w:t xml:space="preserve">sufficiently small and that the majority of the energetics costs are accounted for by the </w:t>
      </w:r>
      <w:r w:rsidR="006A679B">
        <w:t>activity costs</w:t>
      </w:r>
      <w:r w:rsidR="00D73E5A">
        <w:t xml:space="preserve"> </w:t>
      </w:r>
      <w:r w:rsidR="006A679B">
        <w:t>(</w:t>
      </w:r>
      <w:r w:rsidR="00D73E5A">
        <w:t xml:space="preserve">i.e., the </w:t>
      </w:r>
      <w:r w:rsidR="006A679B">
        <w:t>reproductive and growth cost</w:t>
      </w:r>
      <w:r w:rsidR="005513F4">
        <w:t xml:space="preserve">s </w:t>
      </w:r>
      <w:r w:rsidR="00227D1B">
        <w:t xml:space="preserve">are </w:t>
      </w:r>
      <w:r w:rsidR="005513F4">
        <w:t>implicitly included in activity costs</w:t>
      </w:r>
      <w:r w:rsidR="006A679B">
        <w:t>).</w:t>
      </w:r>
      <w:r w:rsidR="00EF39C6">
        <w:t xml:space="preserve">  </w:t>
      </w:r>
      <w:r w:rsidR="00D12CA2" w:rsidRPr="00D33920">
        <w:t>Consistent with the published bioenergetics literature (Table 1), we assume thermoregulatory costs are also implicitly included in activity costs.</w:t>
      </w:r>
    </w:p>
    <w:p w14:paraId="211D90E1" w14:textId="314B4433" w:rsidR="005455AE" w:rsidRDefault="00A420F2" w:rsidP="00831C46">
      <w:pPr>
        <w:spacing w:before="0" w:after="0"/>
      </w:pPr>
      <w:r>
        <w:t xml:space="preserve">The </w:t>
      </w:r>
      <w:r w:rsidR="00032150">
        <w:t xml:space="preserve">basal </w:t>
      </w:r>
      <w:r w:rsidR="00570F69">
        <w:t>energy</w:t>
      </w:r>
      <w:r>
        <w:t xml:space="preserve"> model (</w:t>
      </w:r>
      <w:r w:rsidR="00831C46">
        <w:t>Equation 1</w:t>
      </w:r>
      <w:r>
        <w:t xml:space="preserve">) can be </w:t>
      </w:r>
      <w:r w:rsidR="00B3365D">
        <w:t xml:space="preserve">extended </w:t>
      </w:r>
      <w:r>
        <w:t>to account for age (</w:t>
      </w:r>
      <m:oMath>
        <m:r>
          <m:rPr>
            <m:sty m:val="p"/>
          </m:rPr>
          <w:rPr>
            <w:rFonts w:ascii="Cambria Math" w:hAnsi="Cambria Math"/>
          </w:rPr>
          <m:t>i</m:t>
        </m:r>
      </m:oMath>
      <w:r>
        <w:t>), activity (</w:t>
      </w:r>
      <m:oMath>
        <m:r>
          <m:rPr>
            <m:sty m:val="p"/>
          </m:rPr>
          <w:rPr>
            <w:rFonts w:ascii="Cambria Math" w:hAnsi="Cambria Math"/>
          </w:rPr>
          <m:t>j</m:t>
        </m:r>
      </m:oMath>
      <w:r>
        <w:t>), and sex (</w:t>
      </w:r>
      <m:oMath>
        <m:r>
          <m:rPr>
            <m:sty m:val="p"/>
          </m:rPr>
          <w:rPr>
            <w:rFonts w:ascii="Cambria Math" w:hAnsi="Cambria Math"/>
          </w:rPr>
          <m:t>s</m:t>
        </m:r>
      </m:oMath>
      <w:r>
        <w:t xml:space="preserve">) specific differences for </w:t>
      </w:r>
      <w:r w:rsidR="00B3365D">
        <w:t xml:space="preserve">a </w:t>
      </w:r>
      <w:r>
        <w:t>predator (</w:t>
      </w:r>
      <m:oMath>
        <m:r>
          <m:rPr>
            <m:sty m:val="p"/>
          </m:rPr>
          <w:rPr>
            <w:rFonts w:ascii="Cambria Math" w:hAnsi="Cambria Math"/>
          </w:rPr>
          <m:t>h</m:t>
        </m:r>
      </m:oMath>
      <w:r>
        <w:t>) throughout the year</w:t>
      </w:r>
      <w:r w:rsidR="0054284A">
        <w:t>. Energetic costs are modeled</w:t>
      </w:r>
      <w:r w:rsidR="00B3365D">
        <w:t xml:space="preserve"> on a daily time step </w:t>
      </w:r>
      <w:r>
        <w:t>(</w:t>
      </w:r>
      <w:proofErr w:type="gramStart"/>
      <w:r>
        <w:t xml:space="preserve">day </w:t>
      </w:r>
      <w:proofErr w:type="gramEnd"/>
      <m:oMath>
        <m:r>
          <m:rPr>
            <m:sty m:val="p"/>
          </m:rPr>
          <w:rPr>
            <w:rFonts w:ascii="Cambria Math" w:hAnsi="Cambria Math"/>
          </w:rPr>
          <m:t>t</m:t>
        </m:r>
      </m:oMath>
      <w:r>
        <w:t>)</w:t>
      </w:r>
      <w:r w:rsidR="00570F69">
        <w:t>, a</w:t>
      </w:r>
      <w:r w:rsidR="00B3365D">
        <w:t xml:space="preserve">nd activities can be </w:t>
      </w:r>
      <w:r w:rsidR="0054284A">
        <w:t xml:space="preserve">broken </w:t>
      </w:r>
      <w:r w:rsidR="0054284A">
        <w:lastRenderedPageBreak/>
        <w:t xml:space="preserve">down into proportions of the total time </w:t>
      </w:r>
      <w:r w:rsidR="00A761E1">
        <w:t xml:space="preserve">engaged in </w:t>
      </w:r>
      <w:r w:rsidR="0054284A">
        <w:t xml:space="preserve">each </w:t>
      </w:r>
      <w:r w:rsidR="00EF77A7">
        <w:t xml:space="preserve">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the</w:t>
      </w:r>
      <w:r w:rsidR="00A761E1">
        <w:t xml:space="preserve"> cost of that activity as a function of </w:t>
      </w:r>
      <w:r w:rsidR="00366820">
        <w:t xml:space="preserve">body 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r w:rsidR="002E12AF">
        <w:t xml:space="preserve"> resulting in</w:t>
      </w:r>
      <w:r w:rsidR="0054284A">
        <w:t xml:space="preserve"> </w:t>
      </w:r>
      <w:r w:rsidR="000B6906">
        <w:t>a</w:t>
      </w:r>
      <w:r w:rsidR="0054284A">
        <w:t xml:space="preserve"> modified </w:t>
      </w:r>
      <w:proofErr w:type="spellStart"/>
      <w:r w:rsidR="0054284A">
        <w:t>Kleiber</w:t>
      </w:r>
      <w:proofErr w:type="spellEnd"/>
      <w:r w:rsidR="0054284A">
        <w:t xml:space="preserve"> </w:t>
      </w:r>
      <w:r w:rsidR="001A014B">
        <w:t xml:space="preserve">equation </w:t>
      </w:r>
      <w:r w:rsidR="0054284A">
        <w:t>(allowing for scaling of the basal metabolic rate)</w:t>
      </w:r>
      <w:r w:rsidR="002E12AF">
        <w:t>:</w:t>
      </w:r>
    </w:p>
    <w:p w14:paraId="1D9B483D" w14:textId="791E127E" w:rsidR="003739F7" w:rsidRDefault="00F00939" w:rsidP="00492B4B">
      <w:pPr>
        <w:spacing w:before="0" w:after="0"/>
      </w:pPr>
      <w:r w:rsidRPr="003B01A2">
        <w:t xml:space="preserve">Equation </w:t>
      </w:r>
      <w:fldSimple w:instr=" SEQ Equation \* ARABIC ">
        <w:r w:rsidR="00731691">
          <w:rPr>
            <w:noProof/>
          </w:rPr>
          <w:t>3</w:t>
        </w:r>
      </w:fldSimple>
      <w:r w:rsidRPr="003B01A2">
        <w:t>.</w:t>
      </w:r>
      <w:r w:rsidRPr="003B01A2">
        <w:tab/>
      </w:r>
      <w:r w:rsidRPr="003B01A2">
        <w:tab/>
      </w:r>
      <m:oMath>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sub>
                </m:sSub>
              </m:e>
            </m:d>
          </m:e>
          <m:sup>
            <m:sSub>
              <m:sSubPr>
                <m:ctrlPr>
                  <w:rPr>
                    <w:rFonts w:ascii="Cambria Math" w:hAnsi="Cambria Math"/>
                  </w:rPr>
                </m:ctrlPr>
              </m:sSubPr>
              <m:e>
                <m:r>
                  <w:rPr>
                    <w:rFonts w:ascii="Cambria Math" w:hAnsi="Cambria Math"/>
                  </w:rPr>
                  <m:t>β</m:t>
                </m:r>
              </m:e>
              <m:sub>
                <m:r>
                  <w:rPr>
                    <w:rFonts w:ascii="Cambria Math" w:hAnsi="Cambria Math"/>
                  </w:rPr>
                  <m:t>h</m:t>
                </m:r>
                <m:r>
                  <m:rPr>
                    <m:sty m:val="p"/>
                  </m:rPr>
                  <w:rPr>
                    <w:rFonts w:ascii="Cambria Math" w:hAnsi="Cambria Math"/>
                  </w:rPr>
                  <m:t>,</m:t>
                </m:r>
                <m:r>
                  <w:rPr>
                    <w:rFonts w:ascii="Cambria Math" w:hAnsi="Cambria Math"/>
                  </w:rPr>
                  <m:t>j</m:t>
                </m:r>
              </m:sub>
            </m:sSub>
          </m:sup>
        </m:sSup>
      </m:oMath>
      <w:r w:rsidR="0093340A">
        <w:t xml:space="preserve"> </w:t>
      </w:r>
    </w:p>
    <w:p w14:paraId="5A26128E" w14:textId="23B50EFB" w:rsidR="00570F69" w:rsidRPr="006679BF" w:rsidRDefault="00366820" w:rsidP="00492B4B">
      <w:pPr>
        <w:pStyle w:val="Compact"/>
        <w:spacing w:before="0" w:after="0"/>
        <w:ind w:firstLine="0"/>
      </w:pPr>
      <w:r>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t xml:space="preserve"> </w:t>
      </w:r>
      <w:r w:rsidR="0023642C">
        <w:t xml:space="preserve">has been </w:t>
      </w:r>
      <w:r w:rsidR="00C23560">
        <w:t>set to</w:t>
      </w:r>
      <w:r>
        <w:t xml:space="preserve"> 0.75</w:t>
      </w:r>
      <w:r w:rsidR="0036050E">
        <w:t xml:space="preserve"> </w:t>
      </w:r>
      <w:r w:rsidR="00CF777A">
        <w:t>for killer whales</w:t>
      </w:r>
      <w:r w:rsidR="0036050E">
        <w:t xml:space="preserve"> (</w:t>
      </w:r>
      <w:proofErr w:type="spellStart"/>
      <w:r w:rsidR="0036050E">
        <w:t>Noren</w:t>
      </w:r>
      <w:proofErr w:type="spellEnd"/>
      <w:r w:rsidR="0036050E">
        <w:t xml:space="preserve"> 2011)</w:t>
      </w:r>
      <w:r w:rsidR="00CF777A">
        <w:t>,</w:t>
      </w:r>
      <w:r w:rsidR="00E45F6C">
        <w:t xml:space="preserve"> California sea lions</w:t>
      </w:r>
      <w:r w:rsidR="0036050E">
        <w:t xml:space="preserve"> (Weise and Harvey </w:t>
      </w:r>
      <w:r w:rsidR="0036050E" w:rsidRPr="00F52E41">
        <w:t>2008)</w:t>
      </w:r>
      <w:r w:rsidR="00E45F6C">
        <w:t>, and Steller sea lions</w:t>
      </w:r>
      <w:r w:rsidR="0036050E">
        <w:t xml:space="preserve"> (</w:t>
      </w:r>
      <w:proofErr w:type="spellStart"/>
      <w:r w:rsidR="0036050E">
        <w:t>Winship</w:t>
      </w:r>
      <w:proofErr w:type="spellEnd"/>
      <w:r w:rsidR="0036050E">
        <w:t xml:space="preserve"> et al. 2002)</w:t>
      </w:r>
      <w:r>
        <w:t>; howev</w:t>
      </w:r>
      <w:r w:rsidR="001C4F8B">
        <w:t xml:space="preserve">er, </w:t>
      </w:r>
      <w:r w:rsidR="00E45F6C">
        <w:t xml:space="preserve">for harbor seals </w:t>
      </w:r>
      <w:r>
        <w:t>the power parameter ranges between 0.76 and 0.87</w:t>
      </w:r>
      <w:r w:rsidR="00E45F6C">
        <w:t xml:space="preserve">, </w:t>
      </w:r>
      <w:r>
        <w:t>depending on the</w:t>
      </w:r>
      <w:r w:rsidR="00EA154C">
        <w:t>ir</w:t>
      </w:r>
      <w:r>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t xml:space="preserve">.  </w:t>
      </w:r>
      <w:r w:rsidR="00165F6E">
        <w:t xml:space="preserve">The body mass </w:t>
      </w:r>
      <w:r w:rsidR="00764263">
        <w:t xml:space="preserve">for </w:t>
      </w:r>
      <w:r w:rsidR="00165F6E">
        <w:t xml:space="preserve">the predators </w:t>
      </w:r>
      <w:r w:rsidR="00764263">
        <w:t xml:space="preserve">was </w:t>
      </w:r>
      <w:r w:rsidR="001333A7">
        <w:t xml:space="preserve">taken from life history tables </w:t>
      </w:r>
      <w:r w:rsidR="00764263">
        <w:t>or estimated based on growth model</w:t>
      </w:r>
      <w:r w:rsidR="00B4556E">
        <w:t>s</w:t>
      </w:r>
      <w:r w:rsidR="00764263">
        <w:t xml:space="preserve"> in the </w:t>
      </w:r>
      <w:r w:rsidR="00165F6E">
        <w:t xml:space="preserve">published </w:t>
      </w:r>
      <w:r w:rsidR="00764263">
        <w:t xml:space="preserve">literature </w:t>
      </w:r>
      <w:r w:rsidR="001333A7">
        <w:t>(see Table 1 for references</w:t>
      </w:r>
      <w:r w:rsidR="001333A7" w:rsidRPr="006679BF">
        <w:t>).</w:t>
      </w:r>
      <w:r w:rsidR="00F70839" w:rsidRPr="005F2429">
        <w:t xml:space="preserve"> </w:t>
      </w:r>
      <w:r w:rsidR="00F70839" w:rsidRPr="00D33920">
        <w:t>Overall, the core energetic equations are Equation 2 for total energetic demand, combined with detailed representation of activity costs (Equation 3).</w:t>
      </w:r>
    </w:p>
    <w:p w14:paraId="4E3C7D6B" w14:textId="6A324F98" w:rsidR="005455AE" w:rsidRDefault="00EF77A7" w:rsidP="00492B4B">
      <w:pPr>
        <w:pStyle w:val="Compact"/>
        <w:spacing w:before="0" w:after="0"/>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w:t>
      </w:r>
      <w:r w:rsidR="007D7CCB">
        <w:t xml:space="preserve">Bioenergetics models of </w:t>
      </w:r>
      <w:r w:rsidR="0054284A">
        <w:t>marine mammal</w:t>
      </w:r>
      <w:r w:rsidR="007D7CCB">
        <w:t>s</w:t>
      </w:r>
      <w:r w:rsidR="0054284A">
        <w:t xml:space="preserve"> </w:t>
      </w:r>
      <w:r w:rsidR="0093602D">
        <w:t>often use coarser stages (e.g., pup, juvenile, adult)</w:t>
      </w:r>
      <w:r w:rsidR="0054284A">
        <w:t>, so t</w:t>
      </w:r>
      <w:r>
        <w:t>o map the stage-based parameters in the literature to our age-based models we use</w:t>
      </w:r>
      <w:r w:rsidR="00564D28">
        <w:t>d</w:t>
      </w:r>
      <w:r>
        <w:t xml:space="preserve"> information about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stage-specific parameter in the literature. Parameters for </w:t>
      </w:r>
      <w:r w:rsidR="00492B4B">
        <w:t xml:space="preserve">individual animals older than </w:t>
      </w:r>
      <w:r>
        <w:t>age</w:t>
      </w:r>
      <w:r w:rsidR="00383D96">
        <w:t xml:space="preserve">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646C76F3" w:rsidR="005245B8" w:rsidRPr="003B01A2" w:rsidRDefault="005245B8" w:rsidP="00492B4B">
      <w:pPr>
        <w:spacing w:before="0" w:after="0"/>
      </w:pPr>
      <w:r w:rsidRPr="003B01A2">
        <w:t xml:space="preserve">Equation </w:t>
      </w:r>
      <w:fldSimple w:instr=" SEQ Equation \* ARABIC ">
        <w:r w:rsidR="00731691">
          <w:rPr>
            <w:noProof/>
          </w:rPr>
          <w:t>4</w:t>
        </w:r>
      </w:fldSimple>
      <w:r w:rsidRPr="003B01A2">
        <w:t>.</w:t>
      </w:r>
      <w:r w:rsidRPr="003B01A2">
        <w:tab/>
      </w:r>
      <w:r w:rsidRPr="003B01A2">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m:rPr>
            <m:sty m:val="p"/>
          </m:rPr>
          <w:rPr>
            <w:rFonts w:ascii="Cambria Math" w:eastAsia="MS Mincho" w:hAnsi="Cambria Math"/>
          </w:rPr>
          <m:t>=</m:t>
        </m:r>
        <m:d>
          <m:dPr>
            <m:ctrlPr>
              <w:rPr>
                <w:rFonts w:ascii="Cambria Math" w:eastAsia="MS Mincho" w:hAnsi="Cambria Math"/>
              </w:rPr>
            </m:ctrlPr>
          </m:dPr>
          <m:e>
            <m:r>
              <m:rPr>
                <m:sty m:val="p"/>
              </m:rP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m:rPr>
                <m:sty m:val="p"/>
              </m:rPr>
              <w:rPr>
                <w:rFonts w:ascii="Cambria Math" w:hAnsi="Cambria Math"/>
              </w:rPr>
              <m:t>*</m:t>
            </m:r>
          </m:sup>
        </m:sSubSup>
      </m:oMath>
    </w:p>
    <w:p w14:paraId="39C048FB" w14:textId="6EF76B61" w:rsidR="005455AE" w:rsidRDefault="003739F7" w:rsidP="00492B4B">
      <w:pPr>
        <w:spacing w:before="0" w:after="0"/>
        <w:ind w:firstLine="0"/>
      </w:pPr>
      <w:r>
        <w:lastRenderedPageBreak/>
        <w:tab/>
      </w:r>
      <w:r w:rsidR="00AD1F18">
        <w:t xml:space="preserve"> </w:t>
      </w:r>
    </w:p>
    <w:p w14:paraId="20BC851A" w14:textId="37CB3D85" w:rsidR="005455AE" w:rsidRPr="003B01A2" w:rsidRDefault="00EF77A7" w:rsidP="00492B4B">
      <w:pPr>
        <w:pStyle w:val="Heading2"/>
        <w:spacing w:before="0"/>
      </w:pPr>
      <w:bookmarkStart w:id="7" w:name="predator-population-dynamics"/>
      <w:bookmarkEnd w:id="7"/>
      <w:r w:rsidRPr="003B01A2">
        <w:t>Predator population dynamics</w:t>
      </w:r>
      <w:r w:rsidR="00664A0E">
        <w:t>, 1970-2015</w:t>
      </w:r>
    </w:p>
    <w:p w14:paraId="71BBFCA1" w14:textId="5BCF7F37" w:rsidR="003B01A2" w:rsidRDefault="00EF77A7" w:rsidP="00492B4B">
      <w:pPr>
        <w:spacing w:before="0" w:after="0"/>
      </w:pPr>
      <w:r>
        <w:t xml:space="preserve">The daily energetic demand of </w:t>
      </w:r>
      <w:proofErr w:type="gramStart"/>
      <w:r>
        <w:t xml:space="preserve">predator </w:t>
      </w:r>
      <w:proofErr w:type="gramEnd"/>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t xml:space="preserve">) </w:t>
      </w:r>
      <w:r w:rsidR="000A697D">
        <w:t xml:space="preserve">in year </w:t>
      </w:r>
      <w:r w:rsidR="000A697D">
        <w:rPr>
          <w:i/>
        </w:rPr>
        <w:t>y</w:t>
      </w:r>
      <w:r w:rsidR="001747EB">
        <w:t xml:space="preserve"> (Appendix </w:t>
      </w:r>
      <w:r w:rsidR="00C204B6">
        <w:t>Figure A-2</w:t>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C204B6">
        <w:t>Figure A-3</w:t>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i/>
              </w:rPr>
            </m:ctrlPr>
          </m:sSubPr>
          <m:e>
            <m:r>
              <w:rPr>
                <w:rFonts w:ascii="Cambria Math" w:hAnsi="Cambria Math"/>
              </w:rPr>
              <m:t>E</m:t>
            </m:r>
          </m:e>
          <m:sub>
            <m:r>
              <w:rPr>
                <w:rFonts w:ascii="Cambria Math" w:hAnsi="Cambria Math"/>
              </w:rPr>
              <m:t>h,i,s,t</m:t>
            </m:r>
          </m:sub>
        </m:sSub>
      </m:oMath>
      <w:r>
        <w:t xml:space="preserve">; </w:t>
      </w:r>
      <w:r w:rsidR="00C2782B">
        <w:t>Equation 2</w:t>
      </w:r>
      <w:r>
        <w:t>)</w:t>
      </w:r>
      <w:r w:rsidR="00EE6EFA">
        <w:t xml:space="preserve">. </w:t>
      </w:r>
    </w:p>
    <w:p w14:paraId="5753912E" w14:textId="1E3C84B3" w:rsidR="005245B8" w:rsidRPr="003B01A2" w:rsidRDefault="005245B8" w:rsidP="00492B4B">
      <w:pPr>
        <w:spacing w:before="0" w:after="0"/>
      </w:pPr>
      <w:bookmarkStart w:id="8" w:name="_Ref444521238"/>
      <w:r w:rsidRPr="003B01A2">
        <w:t xml:space="preserve">Equation </w:t>
      </w:r>
      <w:fldSimple w:instr=" SEQ Equation \* ARABIC ">
        <w:r w:rsidR="00731691">
          <w:rPr>
            <w:noProof/>
          </w:rPr>
          <w:t>5</w:t>
        </w:r>
      </w:fldSimple>
      <w:bookmarkEnd w:id="8"/>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ψ</m:t>
            </m:r>
          </m:e>
          <m:sub>
            <m:r>
              <w:rPr>
                <w:rFonts w:ascii="Cambria Math" w:hAnsi="Cambria Math"/>
              </w:rPr>
              <m:t>h</m:t>
            </m:r>
            <m:r>
              <m:rPr>
                <m:sty m:val="p"/>
              </m:rPr>
              <w:rPr>
                <w:rFonts w:ascii="Cambria Math" w:hAnsi="Cambria Math"/>
              </w:rPr>
              <m:t>,</m:t>
            </m:r>
            <m:r>
              <w:rPr>
                <w:rFonts w:ascii="Cambria Math" w:hAnsi="Cambria Math"/>
              </w:rPr>
              <m:t>t</m:t>
            </m:r>
          </m:sub>
        </m:sSub>
      </m:oMath>
    </w:p>
    <w:p w14:paraId="6854973B" w14:textId="38CDD1E8" w:rsidR="002438FE" w:rsidRDefault="00441894" w:rsidP="00492B4B">
      <w:pPr>
        <w:spacing w:before="0" w:after="0"/>
        <w:ind w:firstLine="0"/>
      </w:pPr>
      <w:r>
        <w:t xml:space="preserve">For each of the predators in </w:t>
      </w:r>
      <w:r w:rsidR="00430DE8">
        <w:t xml:space="preserve">the </w:t>
      </w:r>
      <w:r>
        <w:t>model, we estimate</w:t>
      </w:r>
      <w:r w:rsidR="00877B09">
        <w:t>d</w:t>
      </w:r>
      <w:r>
        <w:t xml:space="preserve"> the numbers-at-age from 1970 to 2015.  </w:t>
      </w:r>
      <w:r w:rsidR="001D39A5">
        <w:t>T</w:t>
      </w:r>
      <w:r w:rsidR="00194604">
        <w:t xml:space="preserve">he age, sex and abundance of </w:t>
      </w:r>
      <w:r w:rsidR="00C85015">
        <w:t xml:space="preserve">Southern Resident </w:t>
      </w:r>
      <w:r w:rsidR="00194604">
        <w:t xml:space="preserve">killer whales in inland waters </w:t>
      </w:r>
      <w:r w:rsidR="003E7E25">
        <w:t xml:space="preserve">were based on </w:t>
      </w:r>
      <w:r w:rsidR="00877B09">
        <w:t xml:space="preserve">annual </w:t>
      </w:r>
      <w:r w:rsidR="003E7E25">
        <w:t xml:space="preserve">mark-recapture surveys </w:t>
      </w:r>
      <w:r w:rsidR="0023536F">
        <w:t xml:space="preserve">with perfect detection probability </w:t>
      </w:r>
      <w:r w:rsidR="003E7E25">
        <w:fldChar w:fldCharType="begin"/>
      </w:r>
      <w:r w:rsidR="003E7E25">
        <w:instrText xml:space="preserve"> ADDIN ZOTERO_ITEM CSL_CITATION {"citationID":"sucSAdXm","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3E7E25">
        <w:fldChar w:fldCharType="separate"/>
      </w:r>
      <w:r w:rsidR="003E7E25" w:rsidRPr="00C44FAB">
        <w:t>(Center for Whale Research 2016)</w:t>
      </w:r>
      <w:r w:rsidR="003E7E25">
        <w:fldChar w:fldCharType="end"/>
      </w:r>
      <w:r w:rsidR="003E7E25">
        <w:t xml:space="preserve">, </w:t>
      </w:r>
      <w:r w:rsidR="0023536F">
        <w:t xml:space="preserve">providing </w:t>
      </w:r>
      <w:r w:rsidR="003E7E25">
        <w:t xml:space="preserve">a complete census of the population </w:t>
      </w:r>
      <w:r w:rsidR="0023536F">
        <w:t>since 1976</w:t>
      </w:r>
      <w:r w:rsidR="00877B09">
        <w:t xml:space="preserve"> (though some neonate calves may have not been accounted for in the census)</w:t>
      </w:r>
      <w:r w:rsidR="00194604">
        <w:t xml:space="preserve">.  </w:t>
      </w:r>
      <w:r w:rsidR="00C23164">
        <w:t xml:space="preserve">Time series of age and sex structure do not exist for </w:t>
      </w:r>
      <w:proofErr w:type="spellStart"/>
      <w:r w:rsidR="00C23164">
        <w:t>pinnipeds</w:t>
      </w:r>
      <w:proofErr w:type="spellEnd"/>
      <w:r w:rsidR="00C23164">
        <w:t>, but there are estimates of stage-specific ratios for harbor seals (Howard et al. 2013) and estimates of sea lion age-specific mortality (</w:t>
      </w:r>
      <w:proofErr w:type="spellStart"/>
      <w:r w:rsidR="00C23164">
        <w:t>Winship</w:t>
      </w:r>
      <w:proofErr w:type="spellEnd"/>
      <w:r w:rsidR="00C23164">
        <w:t xml:space="preserve"> et al. 2002), from which we inferred a stable age distribution.</w:t>
      </w:r>
    </w:p>
    <w:p w14:paraId="6A28B6EF" w14:textId="77777777" w:rsidR="00CF6AA9" w:rsidRDefault="002438FE" w:rsidP="00492B4B">
      <w:pPr>
        <w:spacing w:before="0" w:after="0"/>
      </w:pPr>
      <w:r>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t>
      </w:r>
      <w:r w:rsidR="002465C7">
        <w:t xml:space="preserve"> </w:t>
      </w:r>
      <w:r>
        <w:t xml:space="preserve">Because these time series included missing values (particularly in later years), we fit </w:t>
      </w:r>
      <w:proofErr w:type="spellStart"/>
      <w:r>
        <w:t>univariate</w:t>
      </w:r>
      <w:proofErr w:type="spellEnd"/>
      <w:r>
        <w:t xml:space="preserv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 xml:space="preserve">(Ward et al. 2010, Holmes </w:t>
      </w:r>
      <w:r w:rsidR="007C0323" w:rsidRPr="007C0323">
        <w:lastRenderedPageBreak/>
        <w:t>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t>
      </w:r>
    </w:p>
    <w:p w14:paraId="156432B0" w14:textId="5A89DFF1" w:rsidR="00CF6AA9" w:rsidRPr="00CF6AA9" w:rsidRDefault="00CF6AA9" w:rsidP="00CF6AA9">
      <w:pPr>
        <w:spacing w:before="0" w:after="0"/>
      </w:pPr>
      <w:r>
        <w:t xml:space="preserve">Equation. 6 </w:t>
      </w:r>
      <w:r>
        <w:tab/>
      </w:r>
      <m:oMath>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m:rPr>
                <m:sty m:val="p"/>
              </m:rPr>
              <w:rPr>
                <w:rFonts w:ascii="Cambria Math" w:hAnsi="Cambria Math"/>
              </w:rPr>
              <m:t>v</m:t>
            </m:r>
          </m:e>
          <m:sub>
            <m:r>
              <w:rPr>
                <w:rFonts w:ascii="Cambria Math" w:hAnsi="Cambria Math"/>
              </w:rPr>
              <m:t>HS,s,y</m:t>
            </m:r>
          </m:sub>
        </m:sSub>
      </m:oMath>
    </w:p>
    <w:p w14:paraId="28015988" w14:textId="580FE074" w:rsidR="00CF6AA9" w:rsidRPr="00CF6AA9" w:rsidRDefault="00CF6AA9" w:rsidP="00CF6AA9">
      <w:pPr>
        <w:spacing w:before="0" w:after="0"/>
      </w:pPr>
      <w:r>
        <w:t xml:space="preserve">Equation 7. </w:t>
      </w:r>
      <w:r>
        <w:tab/>
      </w:r>
      <m:oMath>
        <m:sSub>
          <m:sSubPr>
            <m:ctrlPr>
              <w:rPr>
                <w:rFonts w:ascii="Cambria Math" w:hAnsi="Cambria Math"/>
                <w:i/>
              </w:rPr>
            </m:ctrlPr>
          </m:sSubPr>
          <m:e>
            <m:r>
              <w:rPr>
                <w:rFonts w:ascii="Cambria Math" w:hAnsi="Cambria Math"/>
              </w:rPr>
              <m:t>X</m:t>
            </m:r>
          </m:e>
          <m:sub>
            <m:r>
              <w:rPr>
                <w:rFonts w:ascii="Cambria Math" w:hAnsi="Cambria Math"/>
              </w:rPr>
              <m:t>HS,s,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w</m:t>
                </m:r>
              </m:e>
              <m:sub>
                <m:r>
                  <w:rPr>
                    <w:rFonts w:ascii="Cambria Math" w:hAnsi="Cambria Math"/>
                  </w:rPr>
                  <m:t>HS,y</m:t>
                </m:r>
              </m:sub>
            </m:sSub>
          </m:sup>
        </m:sSup>
        <m:r>
          <w:rPr>
            <w:rFonts w:ascii="Cambria Math" w:hAnsi="Cambria Math"/>
          </w:rPr>
          <m:t xml:space="preserve"> </m:t>
        </m:r>
      </m:oMath>
    </w:p>
    <w:p w14:paraId="366B2E52" w14:textId="38A4A0B7" w:rsidR="002438FE" w:rsidRPr="00492B4B" w:rsidRDefault="00C853EB" w:rsidP="00D33920">
      <w:pPr>
        <w:spacing w:before="0" w:after="0"/>
        <w:ind w:firstLine="0"/>
      </w:pPr>
      <w:r>
        <w:t>Because they were conducted from the same aerial survey platform, w</w:t>
      </w:r>
      <w:r w:rsidR="002438FE">
        <w:t>e assumed that all five population segments had the same observation error variance (</w:t>
      </w:r>
      <w:r w:rsidR="00CF6AA9">
        <w:t>i.e.</w:t>
      </w:r>
      <w:proofErr w:type="gramStart"/>
      <w:r w:rsidR="00CF6AA9">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rPr>
              <m:t>HS,y</m:t>
            </m:r>
          </m:sub>
        </m:sSub>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oMath>
      <w:r w:rsidR="00CF6AA9">
        <w:t xml:space="preserve">), where </w:t>
      </w:r>
      <m:oMath>
        <m:sSub>
          <m:sSubPr>
            <m:ctrlPr>
              <w:rPr>
                <w:rFonts w:ascii="Cambria Math" w:hAnsi="Cambria Math"/>
                <w:i/>
              </w:rPr>
            </m:ctrlPr>
          </m:sSubPr>
          <m:e>
            <m:r>
              <w:rPr>
                <w:rFonts w:ascii="Cambria Math" w:hAnsi="Cambria Math"/>
              </w:rPr>
              <m:t>X</m:t>
            </m:r>
          </m:e>
          <m:sub>
            <m:r>
              <w:rPr>
                <w:rFonts w:ascii="Cambria Math" w:hAnsi="Cambria Math"/>
              </w:rPr>
              <m:t>HS,s,y</m:t>
            </m:r>
          </m:sub>
        </m:sSub>
      </m:oMath>
      <w:r w:rsidR="00CF6AA9">
        <w:t xml:space="preserve"> is the observed survey abundance of population segment </w:t>
      </w:r>
      <w:r w:rsidR="00CF6AA9">
        <w:rPr>
          <w:i/>
        </w:rPr>
        <w:t>s,</w:t>
      </w:r>
      <w:r>
        <w:rPr>
          <w:i/>
        </w:rPr>
        <w:t xml:space="preserve"> </w:t>
      </w:r>
      <w:r>
        <w:t>and</w:t>
      </w:r>
      <w:r w:rsidR="00CF6AA9">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HS,s,y</m:t>
            </m:r>
          </m:sub>
        </m:sSub>
      </m:oMath>
      <w:r w:rsidR="00CF6AA9">
        <w:t xml:space="preserve"> is the true population </w:t>
      </w:r>
      <w:r w:rsidR="00165E51">
        <w:t>state</w:t>
      </w:r>
      <w:r>
        <w:t>.</w:t>
      </w:r>
      <w:r w:rsidR="00781139">
        <w:t xml:space="preserve"> </w:t>
      </w:r>
      <w:r>
        <w:t>W</w:t>
      </w:r>
      <w:r w:rsidR="00781139">
        <w:t xml:space="preserve">e </w:t>
      </w:r>
      <w:r w:rsidR="002438FE">
        <w:t>allowed each time series to have unique trends</w:t>
      </w:r>
      <w:r w:rsidR="00781139">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781139">
        <w:t>)</w:t>
      </w:r>
      <w:r w:rsidR="00092364">
        <w:t xml:space="preserve">, </w:t>
      </w:r>
      <w:r w:rsidR="00165E51">
        <w:t>density dependence (</w:t>
      </w:r>
      <m:oMath>
        <m:sSub>
          <m:sSubPr>
            <m:ctrlPr>
              <w:rPr>
                <w:rFonts w:ascii="Cambria Math" w:hAnsi="Cambria Math"/>
                <w:i/>
              </w:rPr>
            </m:ctrlPr>
          </m:sSubPr>
          <m:e>
            <m:r>
              <w:rPr>
                <w:rFonts w:ascii="Cambria Math" w:hAnsi="Cambria Math"/>
              </w:rPr>
              <m:t>b</m:t>
            </m:r>
          </m:e>
          <m:sub>
            <m:r>
              <w:rPr>
                <w:rFonts w:ascii="Cambria Math" w:hAnsi="Cambria Math"/>
              </w:rPr>
              <m:t>s</m:t>
            </m:r>
          </m:sub>
        </m:sSub>
      </m:oMath>
      <w:r w:rsidR="00165E51">
        <w:t>)</w:t>
      </w:r>
      <w:r w:rsidR="002438FE">
        <w:t>, and process variances</w:t>
      </w:r>
      <w:r w:rsidR="00781139">
        <w:t xml:space="preserve"> (</w:t>
      </w:r>
      <m:oMath>
        <m:sSub>
          <m:sSubPr>
            <m:ctrlPr>
              <w:rPr>
                <w:rFonts w:ascii="Cambria Math" w:hAnsi="Cambria Math"/>
                <w:i/>
              </w:rPr>
            </m:ctrlPr>
          </m:sSubPr>
          <m:e>
            <m:r>
              <m:rPr>
                <m:sty m:val="p"/>
              </m:rPr>
              <w:rPr>
                <w:rFonts w:ascii="Cambria Math" w:hAnsi="Cambria Math"/>
              </w:rPr>
              <m:t>v</m:t>
            </m:r>
            <m:ctrlPr>
              <w:rPr>
                <w:rFonts w:ascii="Cambria Math" w:hAnsi="Cambria Math"/>
              </w:rPr>
            </m:ctrlPr>
          </m:e>
          <m:sub>
            <m:r>
              <w:rPr>
                <w:rFonts w:ascii="Cambria Math" w:hAnsi="Cambria Math"/>
              </w:rPr>
              <m:t>HS,s,y</m:t>
            </m:r>
          </m:sub>
        </m:sSub>
        <m:r>
          <w:rPr>
            <w:rFonts w:ascii="Cambria Math" w:hAnsi="Cambria Math"/>
          </w:rPr>
          <m:t>~N(0,</m:t>
        </m:r>
        <m:sSub>
          <m:sSubPr>
            <m:ctrlPr>
              <w:rPr>
                <w:rFonts w:ascii="Cambria Math" w:hAnsi="Cambria Math"/>
                <w:i/>
              </w:rPr>
            </m:ctrlPr>
          </m:sSubPr>
          <m:e>
            <m:r>
              <w:rPr>
                <w:rFonts w:ascii="Cambria Math" w:hAnsi="Cambria Math"/>
              </w:rPr>
              <m:t>σ</m:t>
            </m:r>
          </m:e>
          <m:sub>
            <m:r>
              <m:rPr>
                <m:sty m:val="p"/>
              </m:rPr>
              <w:rPr>
                <w:rFonts w:ascii="Cambria Math" w:hAnsi="Cambria Math"/>
              </w:rPr>
              <m:t>v,s</m:t>
            </m:r>
          </m:sub>
        </m:sSub>
        <m:r>
          <w:rPr>
            <w:rFonts w:ascii="Cambria Math" w:hAnsi="Cambria Math"/>
          </w:rPr>
          <m:t>)</m:t>
        </m:r>
      </m:oMath>
      <w:r w:rsidR="00781139">
        <w:t>)</w:t>
      </w:r>
      <w:r w:rsidR="002438FE">
        <w:t xml:space="preserve">. The estimated states from each of the </w:t>
      </w:r>
      <w:r w:rsidR="00C93743">
        <w:t>five</w:t>
      </w:r>
      <w:r w:rsidR="002438FE">
        <w:t xml:space="preserve"> population segments were then summed to create an </w:t>
      </w:r>
      <w:r w:rsidR="002E12AF">
        <w:t xml:space="preserve">abundance </w:t>
      </w:r>
      <w:r w:rsidR="002438FE">
        <w:t xml:space="preserve">estimate for the total inland stock of harbor seals in Washington.  </w:t>
      </w:r>
      <w:r w:rsidR="00A30AC1">
        <w:t xml:space="preserve">The </w:t>
      </w:r>
      <w:r w:rsidR="002438FE">
        <w:t>time series represent haul</w:t>
      </w:r>
      <w:r w:rsidR="009B2965">
        <w:t>-</w:t>
      </w:r>
      <w:r w:rsidR="002438FE">
        <w:t xml:space="preserve">outs only, </w:t>
      </w:r>
      <w:r w:rsidR="00A30AC1">
        <w:t xml:space="preserve">so </w:t>
      </w:r>
      <w:r w:rsidR="002438FE">
        <w:t xml:space="preserve">we </w:t>
      </w:r>
      <w:r w:rsidR="00A30AC1">
        <w:t xml:space="preserve">have </w:t>
      </w:r>
      <w:r w:rsidR="002438FE">
        <w:t>multiplied the estimate</w:t>
      </w:r>
      <w:r w:rsidR="00A30AC1">
        <w:t>s</w:t>
      </w:r>
      <w:r w:rsidR="002438FE">
        <w:t xml:space="preserve"> by 1.53 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rsidR="002438FE">
        <w:t>.</w:t>
      </w:r>
      <w:r w:rsidR="006A6EC3">
        <w:t xml:space="preserve">  </w:t>
      </w:r>
      <w:r w:rsidR="00DE76D4">
        <w:t>Because uncertainty exists in both the correction factor and harbor seal numbers (specifically, whether the population has been stable or declined slightly since 2000), we performed a sensitivity</w:t>
      </w:r>
      <w:r w:rsidR="00C85015">
        <w:t xml:space="preserve"> test</w:t>
      </w:r>
      <w:r w:rsidR="00DE76D4">
        <w:t xml:space="preserve"> to these assumptions. </w:t>
      </w:r>
      <w:r w:rsidR="00F21AC9">
        <w:t>Although uncertainty in this correction factor exists</w:t>
      </w:r>
      <w:r w:rsidR="004B6D85">
        <w:t xml:space="preserve"> (varying</w:t>
      </w:r>
      <w:r w:rsidR="00FB1E35">
        <w:t xml:space="preserve"> between 1.43 and 1.85 depending on regional location; </w:t>
      </w:r>
      <w:r w:rsidR="00FB1E35">
        <w:fldChar w:fldCharType="begin"/>
      </w:r>
      <w:r w:rsidR="00FB1E35">
        <w:instrText xml:space="preserve"> ADDIN ZOTERO_ITEM CSL_CITATION {"citationID":"2294klfebr","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FB1E35">
        <w:fldChar w:fldCharType="separate"/>
      </w:r>
      <w:r w:rsidR="00FB1E35" w:rsidRPr="00FB1E35">
        <w:t>(Huber et al. 2001)</w:t>
      </w:r>
      <w:r w:rsidR="00FB1E35">
        <w:fldChar w:fldCharType="end"/>
      </w:r>
      <w:r w:rsidR="00FB1E35">
        <w:t>)</w:t>
      </w:r>
      <w:r w:rsidR="00F21AC9">
        <w:t xml:space="preserve">, the </w:t>
      </w:r>
      <w:r w:rsidR="00340866">
        <w:t xml:space="preserve">linear properties of </w:t>
      </w:r>
      <w:r w:rsidR="00F21AC9">
        <w:t xml:space="preserve">Equation 5 </w:t>
      </w:r>
      <w:r w:rsidR="001015C8">
        <w:t>assume</w:t>
      </w:r>
      <w:r w:rsidR="00F21AC9">
        <w:t xml:space="preserve"> that any change in the correction factor results in a proportional change in the </w:t>
      </w:r>
      <w:r w:rsidR="00DC6655">
        <w:t xml:space="preserve">estimated consumption of </w:t>
      </w:r>
      <w:r w:rsidR="00F21AC9">
        <w:t>Chinook salmon</w:t>
      </w:r>
      <w:r w:rsidR="00DC6655">
        <w:t xml:space="preserve"> by harbor seals</w:t>
      </w:r>
      <w:r w:rsidR="003E0065">
        <w:t xml:space="preserve">. </w:t>
      </w:r>
      <w:r w:rsidR="00165E51">
        <w:t xml:space="preserve">In other words, </w:t>
      </w:r>
      <w:r w:rsidR="00F307F5">
        <w:t xml:space="preserve">a 2% change in the correction factor translates to a 2% change in the estimated energy derived from Chinook salmon. </w:t>
      </w:r>
      <w:r w:rsidR="00DE76D4">
        <w:t xml:space="preserve">To </w:t>
      </w:r>
      <w:r w:rsidR="003200BD">
        <w:t xml:space="preserve">examine sensitivities to the assumption about a flat or gradual decline in harbor seal numbers over the last 15 </w:t>
      </w:r>
      <w:r w:rsidR="003200BD">
        <w:lastRenderedPageBreak/>
        <w:t>years,</w:t>
      </w:r>
      <w:r w:rsidR="007E29AB">
        <w:t xml:space="preserve"> we imposed a 4% decline consistent with other surveys (</w:t>
      </w:r>
      <w:r w:rsidR="007E29AB">
        <w:fldChar w:fldCharType="begin"/>
      </w:r>
      <w:r w:rsidR="007E29AB">
        <w:instrText xml:space="preserve"> ADDIN ZOTERO_ITEM CSL_CITATION {"citationID":"27fbkbhaj7","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E29AB">
        <w:fldChar w:fldCharType="separate"/>
      </w:r>
      <w:r w:rsidR="007E29AB" w:rsidRPr="002465C7">
        <w:t xml:space="preserve">Pearson </w:t>
      </w:r>
      <w:r w:rsidR="00441894">
        <w:t xml:space="preserve">unpub. data </w:t>
      </w:r>
      <w:r w:rsidR="007E29AB">
        <w:t>(</w:t>
      </w:r>
      <w:r w:rsidR="007E29AB" w:rsidRPr="002465C7">
        <w:t>2016)</w:t>
      </w:r>
      <w:r w:rsidR="007E29AB">
        <w:fldChar w:fldCharType="end"/>
      </w:r>
      <w:r w:rsidR="007E29AB">
        <w:t>).</w:t>
      </w:r>
      <w:r w:rsidR="002465C7">
        <w:t xml:space="preserve"> </w:t>
      </w:r>
      <w:r w:rsidR="007E29AB">
        <w:t>Results from this scenario are included in the Appendix (</w:t>
      </w:r>
      <w:r w:rsidR="002465C7">
        <w:t>Figure A-4</w:t>
      </w:r>
      <w:r w:rsidR="007E29AB">
        <w:t xml:space="preserve">, </w:t>
      </w:r>
      <w:r w:rsidR="002465C7">
        <w:t>Figure A-5</w:t>
      </w:r>
      <w:r w:rsidR="007E29AB">
        <w:t xml:space="preserve">). </w:t>
      </w:r>
      <w:r w:rsidR="006A6EC3">
        <w:t>To determine the stable age distribution and sex ratio for harbor seals, we assume a</w:t>
      </w:r>
      <w:r w:rsidR="002E12AF">
        <w:t xml:space="preserve">n initial </w:t>
      </w:r>
      <w:r w:rsidR="006A6EC3">
        <w:t xml:space="preserve">50/50 sex ratio </w:t>
      </w:r>
      <w:r w:rsidR="00784115">
        <w:t xml:space="preserve">for </w:t>
      </w:r>
      <w:r w:rsidR="006A6EC3">
        <w:t>the pups and use stage-based mortality and fecundity estimates by Bigg</w:t>
      </w:r>
      <w:r w:rsidR="007F0163">
        <w:t>s</w:t>
      </w:r>
      <w:r w:rsidR="006A6EC3">
        <w:t xml:space="preserve">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2E12AF">
        <w:t xml:space="preserve"> to </w:t>
      </w:r>
      <w:r w:rsidR="002E12AF" w:rsidRPr="00492B4B">
        <w:t>estimate the sex ratio for older ages</w:t>
      </w:r>
      <w:r w:rsidR="00784115" w:rsidRPr="00492B4B">
        <w:t>.</w:t>
      </w:r>
      <w:r w:rsidR="006A6EC3" w:rsidRPr="00492B4B">
        <w:t xml:space="preserve"> </w:t>
      </w:r>
    </w:p>
    <w:p w14:paraId="6D1D092E" w14:textId="0FA90C0A" w:rsidR="002438FE" w:rsidRDefault="004A36DF" w:rsidP="00492B4B">
      <w:pPr>
        <w:spacing w:before="0" w:after="0"/>
      </w:pPr>
      <w:r w:rsidRPr="00492B4B">
        <w:t>Estimates of Steller sea lion abundance in inland waters are based on</w:t>
      </w:r>
      <w:r w:rsidR="00F31B4C" w:rsidRPr="00492B4B">
        <w:t xml:space="preserve"> </w:t>
      </w:r>
      <w:r w:rsidRPr="00492B4B">
        <w:t>time series of haul</w:t>
      </w:r>
      <w:r w:rsidR="00312ED3" w:rsidRPr="00492B4B">
        <w:t>-</w:t>
      </w:r>
      <w:r w:rsidRPr="00492B4B">
        <w:t xml:space="preserve">out surveys </w:t>
      </w:r>
      <w:r w:rsidR="00F31B4C" w:rsidRPr="00492B4B">
        <w:t xml:space="preserve">along </w:t>
      </w:r>
      <w:r w:rsidRPr="00492B4B">
        <w:t>the</w:t>
      </w:r>
      <w:r>
        <w:t xml:space="preserve"> outer coa</w:t>
      </w:r>
      <w:r w:rsidR="003263BC">
        <w:t>st of Washington State from 1989</w:t>
      </w:r>
      <w:r>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w:t>
      </w:r>
      <w:r w:rsidR="00BD5C2D">
        <w:t>-</w:t>
      </w:r>
      <w:r w:rsidR="00510A44">
        <w:t>outs during</w:t>
      </w:r>
      <w:r>
        <w:t xml:space="preserve"> 2013 </w:t>
      </w:r>
      <w:r w:rsidR="00DB7774" w:rsidRPr="00526401">
        <w:fldChar w:fldCharType="begin"/>
      </w:r>
      <w:r w:rsidR="00526401">
        <w:instrText xml:space="preserve"> ADDIN ZOTERO_ITEM CSL_CITATION {"citationID":"ZiBFBJDv","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DB7774" w:rsidRPr="00526401">
        <w:fldChar w:fldCharType="separate"/>
      </w:r>
      <w:r w:rsidR="00526401" w:rsidRPr="00526401">
        <w:t>(Jeffries et al. 2014)</w:t>
      </w:r>
      <w:r w:rsidR="00DB7774" w:rsidRPr="00526401">
        <w:fldChar w:fldCharType="end"/>
      </w:r>
      <w:r>
        <w:t xml:space="preserve">.  </w:t>
      </w:r>
      <w:r w:rsidR="005E3D3D">
        <w:t>Similar to harbor seals</w:t>
      </w:r>
      <w:r w:rsidR="00781139">
        <w:t xml:space="preserve"> (Equations 6 and 7)</w:t>
      </w:r>
      <w:r w:rsidR="005E3D3D">
        <w:t xml:space="preserve">, </w:t>
      </w:r>
      <w:r w:rsidR="00510A44">
        <w:t>we estimate</w:t>
      </w:r>
      <w:r w:rsidR="005E2449">
        <w:t>d</w:t>
      </w:r>
      <w:r w:rsidR="00510A44">
        <w:t xml:space="preserve"> abundance for years with missing surveys using </w:t>
      </w:r>
      <w:proofErr w:type="spellStart"/>
      <w:r w:rsidR="005E3D3D">
        <w:t>univariate</w:t>
      </w:r>
      <w:proofErr w:type="spellEnd"/>
      <w:r w:rsidR="005E3D3D">
        <w:t xml:space="preserve"> time-series model </w:t>
      </w:r>
      <w:r w:rsidR="00510A44">
        <w:t xml:space="preserve">in the </w:t>
      </w:r>
      <w:r w:rsidR="003263BC">
        <w:t xml:space="preserve">MARSS </w:t>
      </w:r>
      <w:r w:rsidR="00510A44">
        <w:t>package</w:t>
      </w:r>
      <w:r w:rsidR="00073EA0">
        <w:t xml:space="preserve"> (assuming that inland and coastal trends in sea lion numbers are the same)</w:t>
      </w:r>
      <w:r w:rsidR="00510A44">
        <w:t xml:space="preserve">.  </w:t>
      </w:r>
      <w:r w:rsidR="0023642C">
        <w:t xml:space="preserve">This time series was </w:t>
      </w:r>
      <w:r w:rsidR="00073EA0">
        <w:t xml:space="preserve">then </w:t>
      </w:r>
      <w:r w:rsidR="0023642C">
        <w:t xml:space="preserve">scaled to peak counts </w:t>
      </w:r>
      <w:r w:rsidR="00073EA0">
        <w:t xml:space="preserve">from inland waters (109 in 2013). </w:t>
      </w:r>
      <w:r w:rsidR="003263BC">
        <w:t xml:space="preserve">To account for </w:t>
      </w:r>
      <w:r w:rsidR="00BD5C2D">
        <w:t xml:space="preserve">Steller </w:t>
      </w:r>
      <w:r w:rsidR="003263BC">
        <w:t>sea lions that are not hauled out</w:t>
      </w:r>
      <w:r w:rsidR="00510A44">
        <w:t xml:space="preserve"> during the surveys</w:t>
      </w:r>
      <w:r w:rsidR="003263BC">
        <w:t>, we appl</w:t>
      </w:r>
      <w:r w:rsidR="00073EA0">
        <w:t>ied</w:t>
      </w:r>
      <w:r w:rsidR="003263BC">
        <w:t xml:space="preserve"> </w:t>
      </w:r>
      <w:r w:rsidR="00510A44">
        <w:t xml:space="preserve">a </w:t>
      </w:r>
      <w:r w:rsidR="003263BC">
        <w:t xml:space="preserve">correction factor of </w:t>
      </w:r>
      <w:r w:rsidR="00312ED3">
        <w:t xml:space="preserve">2 </w:t>
      </w:r>
      <w:r w:rsidR="004B6D85">
        <w:fldChar w:fldCharType="begin"/>
      </w:r>
      <w:r w:rsidR="004B6D85">
        <w:instrText xml:space="preserve"> ADDIN ZOTERO_ITEM CSL_CITATION {"citationID":"19gm8rf0li","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4B6D85">
        <w:fldChar w:fldCharType="separate"/>
      </w:r>
      <w:r w:rsidR="004B6D85" w:rsidRPr="004B6D85">
        <w:t>(National Marine Fisheries Service (NMFS) 1997)</w:t>
      </w:r>
      <w:r w:rsidR="004B6D85">
        <w:fldChar w:fldCharType="end"/>
      </w:r>
      <w:r w:rsidR="00BD5C2D">
        <w:t xml:space="preserve">. </w:t>
      </w:r>
      <w:r w:rsidR="003263BC">
        <w:t xml:space="preserve">The sex and age ratio is based </w:t>
      </w:r>
      <w:r w:rsidR="005E2449">
        <w:t xml:space="preserve">on </w:t>
      </w:r>
      <w:r w:rsidR="00F31B4C">
        <w:t xml:space="preserve">age-specific survival estimates by </w:t>
      </w:r>
      <w:proofErr w:type="spellStart"/>
      <w:r w:rsidR="002438FE">
        <w:t>Winship</w:t>
      </w:r>
      <w:proofErr w:type="spellEnd"/>
      <w:r w:rsidR="002438FE">
        <w:t xml:space="preserve">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w:t>
      </w:r>
    </w:p>
    <w:p w14:paraId="56701583" w14:textId="12A7846B" w:rsidR="00B34318" w:rsidRDefault="00F31B4C" w:rsidP="00492B4B">
      <w:pPr>
        <w:spacing w:before="0" w:after="0"/>
      </w:pPr>
      <w:r>
        <w:t xml:space="preserve">California sea lion abundance </w:t>
      </w:r>
      <w:r w:rsidR="004C308E">
        <w:t>wa</w:t>
      </w:r>
      <w:r>
        <w:t xml:space="preserve">s </w:t>
      </w:r>
      <w:r w:rsidR="004C308E">
        <w:t xml:space="preserve">based on relative population trends </w:t>
      </w:r>
      <w:r w:rsidR="00A52284">
        <w:t>and point estimates of counts occurring in inland waters</w:t>
      </w:r>
      <w:r w:rsidR="004C308E">
        <w:t xml:space="preserve">. </w:t>
      </w:r>
      <w:r w:rsidR="00312ED3">
        <w:t xml:space="preserve">To account for missing years </w:t>
      </w:r>
      <w:r w:rsidR="00F57967">
        <w:t xml:space="preserve">in the </w:t>
      </w:r>
      <w:r w:rsidR="00A52284">
        <w:t xml:space="preserve">California sea lion stock assessment </w:t>
      </w:r>
      <w:r w:rsidR="00D73E5A">
        <w:fldChar w:fldCharType="begin"/>
      </w:r>
      <w:r w:rsidR="00D73E5A">
        <w:instrText xml:space="preserve"> ADDIN ZOTERO_ITEM CSL_CITATION {"citationID":"fop2ks2d9","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D73E5A">
        <w:fldChar w:fldCharType="separate"/>
      </w:r>
      <w:r w:rsidR="00D73E5A" w:rsidRPr="00D73E5A">
        <w:t>(NMFS 2015)</w:t>
      </w:r>
      <w:r w:rsidR="00D73E5A">
        <w:fldChar w:fldCharType="end"/>
      </w:r>
      <w:r w:rsidR="00A52284">
        <w:t>,</w:t>
      </w:r>
      <w:r w:rsidR="00F57967">
        <w:t xml:space="preserve"> </w:t>
      </w:r>
      <w:r w:rsidR="00312ED3">
        <w:t xml:space="preserve">we </w:t>
      </w:r>
      <w:r w:rsidR="00DD570E">
        <w:t>implement</w:t>
      </w:r>
      <w:r w:rsidR="004C308E">
        <w:t>ed</w:t>
      </w:r>
      <w:r w:rsidR="00DD570E">
        <w:t xml:space="preserve"> a </w:t>
      </w:r>
      <w:proofErr w:type="spellStart"/>
      <w:r w:rsidR="00A52284">
        <w:t>univariate</w:t>
      </w:r>
      <w:proofErr w:type="spellEnd"/>
      <w:r w:rsidR="00A52284">
        <w:t xml:space="preserve"> state-space </w:t>
      </w:r>
      <w:r w:rsidR="00312ED3">
        <w:t xml:space="preserve">model </w:t>
      </w:r>
      <w:r w:rsidR="00DD570E">
        <w:t>similar to</w:t>
      </w:r>
      <w:r w:rsidR="004C308E">
        <w:t xml:space="preserve"> the one </w:t>
      </w:r>
      <w:r w:rsidR="00A52284">
        <w:t xml:space="preserve">applied </w:t>
      </w:r>
      <w:r w:rsidR="004C308E">
        <w:t>for</w:t>
      </w:r>
      <w:r w:rsidR="00DD570E">
        <w:t xml:space="preserve"> </w:t>
      </w:r>
      <w:r w:rsidR="00312ED3">
        <w:t>harbor seal</w:t>
      </w:r>
      <w:r w:rsidR="00510A44">
        <w:t>s and Steller sea lions</w:t>
      </w:r>
      <w:r w:rsidR="00781139">
        <w:t xml:space="preserve"> (Equations 6 and 7)</w:t>
      </w:r>
      <w:r w:rsidR="00312ED3">
        <w:t xml:space="preserve">.  </w:t>
      </w:r>
      <w:r w:rsidR="00A52284">
        <w:t>We assumed that the overall trend of California sea lions in Puget Sound was the same as the</w:t>
      </w:r>
      <w:r w:rsidR="00A876A2">
        <w:t xml:space="preserve"> population trend of the entire stock, </w:t>
      </w:r>
      <w:r w:rsidR="00C44FAB">
        <w:t xml:space="preserve">but we have little information for sea lion abundance within Puget Sound to scale the coast-wide </w:t>
      </w:r>
      <w:r w:rsidR="00C44FAB">
        <w:lastRenderedPageBreak/>
        <w:t xml:space="preserve">estimate.  There are </w:t>
      </w:r>
      <w:r w:rsidR="00A876A2">
        <w:t xml:space="preserve">minimum counts </w:t>
      </w:r>
      <w:r w:rsidR="00EF172A">
        <w:t xml:space="preserve">in inland waters </w:t>
      </w:r>
      <w:r w:rsidR="00A876A2">
        <w:t xml:space="preserve">in 1978 (no California sea lions were observed) and a peak abundance estimate of 1200 in 2005 </w:t>
      </w:r>
      <w:r w:rsidR="0067762A">
        <w:t>(</w:t>
      </w:r>
      <w:r w:rsidR="00FD40BE">
        <w:t xml:space="preserve">R. </w:t>
      </w:r>
      <w:r w:rsidR="0067762A">
        <w:t>DeLong</w:t>
      </w:r>
      <w:r w:rsidR="00FD40BE">
        <w:t xml:space="preserve">, NOAA MML, Seattle, Washington, </w:t>
      </w:r>
      <w:r w:rsidR="0067762A">
        <w:t>pers. comm.</w:t>
      </w:r>
      <w:r w:rsidR="00FD40BE">
        <w:t>, 2016</w:t>
      </w:r>
      <w:r w:rsidR="0067762A">
        <w:t>)</w:t>
      </w:r>
      <w:r w:rsidR="00C44FAB">
        <w:t xml:space="preserve"> which we use</w:t>
      </w:r>
      <w:r w:rsidR="00EF172A">
        <w:t>d</w:t>
      </w:r>
      <w:r w:rsidR="00C44FAB">
        <w:t xml:space="preserve"> to scale the coast-wide estimate</w:t>
      </w:r>
      <w:r w:rsidR="0067762A">
        <w:t xml:space="preserve">.  </w:t>
      </w:r>
      <w:r w:rsidR="00510A44">
        <w:t xml:space="preserve">Finally, </w:t>
      </w:r>
      <w:r w:rsidR="00F57967">
        <w:t xml:space="preserve">to account for seals that are </w:t>
      </w:r>
      <w:r w:rsidR="00CD5823">
        <w:t xml:space="preserve">not </w:t>
      </w:r>
      <w:r w:rsidR="00F57967">
        <w:t>hauled out during the surveys</w:t>
      </w:r>
      <w:r w:rsidR="00F56B88">
        <w:t xml:space="preserve"> we again applied the correction factor of 2</w:t>
      </w:r>
      <w:r w:rsidR="00F57967">
        <w:t xml:space="preserve"> </w:t>
      </w:r>
      <w:r w:rsidR="009A42D9">
        <w:fldChar w:fldCharType="begin"/>
      </w:r>
      <w:r w:rsidR="00FB1E35">
        <w:instrText xml:space="preserve"> ADDIN ZOTERO_ITEM CSL_CITATION {"citationID":"2k4m0dojuk","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9A42D9">
        <w:fldChar w:fldCharType="separate"/>
      </w:r>
      <w:r w:rsidR="00FB1E35" w:rsidRPr="00FB1E35">
        <w:t>(National Marine Fisheries Service (NMFS) 1997)</w:t>
      </w:r>
      <w:r w:rsidR="009A42D9">
        <w:fldChar w:fldCharType="end"/>
      </w:r>
      <w:r w:rsidR="00F57967">
        <w:t xml:space="preserve">.  </w:t>
      </w:r>
      <w:r w:rsidR="0067762A">
        <w:t>The only California sea lions present in inland waters are non-pup males</w:t>
      </w:r>
      <w:bookmarkStart w:id="9" w:name="estimating-the-number-chinook-salmon-con"/>
      <w:bookmarkEnd w:id="9"/>
      <w:r w:rsidR="00BD53F2">
        <w:t xml:space="preserve"> </w:t>
      </w:r>
      <w:r w:rsidR="00C17569">
        <w:fldChar w:fldCharType="begin"/>
      </w:r>
      <w:r w:rsidR="00C17569">
        <w:instrText xml:space="preserve"> ADDIN ZOTERO_ITEM CSL_CITATION {"citationID":"DMyOBZRg","properties":{"formattedCitation":"(Akmajian et al. 2014)","plainCitation":"(Akmajian et al. 2014)"},"citationItems":[{"id":185,"uris":["http://zotero.org/users/local/DW6AEAS0/items/AKARWRZK"],"uri":["http://zotero.org/users/local/DW6AEAS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C17569">
        <w:fldChar w:fldCharType="separate"/>
      </w:r>
      <w:r w:rsidR="00C17569" w:rsidRPr="00C17569">
        <w:t>(Akmajian et al. 2014)</w:t>
      </w:r>
      <w:r w:rsidR="00C17569">
        <w:fldChar w:fldCharType="end"/>
      </w:r>
      <w:r w:rsidR="00600AA1">
        <w:t>.</w:t>
      </w:r>
      <w:r w:rsidR="004C308E">
        <w:t xml:space="preserve"> </w:t>
      </w:r>
    </w:p>
    <w:p w14:paraId="083D5C3F" w14:textId="016C30BE" w:rsidR="00F57967" w:rsidRDefault="0053683C" w:rsidP="00492B4B">
      <w:pPr>
        <w:spacing w:before="0" w:after="0"/>
      </w:pPr>
      <w:r>
        <w:t>Because of availability of prey, and behavior (e.g.</w:t>
      </w:r>
      <w:r w:rsidR="00523ED2">
        <w:t>,</w:t>
      </w:r>
      <w:r>
        <w:t xml:space="preserve"> seasonal breeding seasons) t</w:t>
      </w:r>
      <w:r w:rsidR="00324C30">
        <w:t xml:space="preserve">he fraction of </w:t>
      </w:r>
      <w:r w:rsidR="00831817">
        <w:t xml:space="preserve">each </w:t>
      </w:r>
      <w:r w:rsidR="00324C30">
        <w:t>predator</w:t>
      </w:r>
      <w:r w:rsidR="00831817">
        <w:t>’s</w:t>
      </w:r>
      <w:r w:rsidR="00324C30">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 xml:space="preserve">) changes throughout the year.  </w:t>
      </w:r>
      <w:r w:rsidR="00F57967">
        <w:t>Harbor seal</w:t>
      </w:r>
      <w:r w:rsidR="009B2965">
        <w:t>s</w:t>
      </w:r>
      <w:r w:rsidR="00F57967">
        <w:t xml:space="preserve"> are the only predator</w:t>
      </w:r>
      <w:r>
        <w:t xml:space="preserve"> </w:t>
      </w:r>
      <w:r w:rsidR="00F81283">
        <w:t>that</w:t>
      </w:r>
      <w:r>
        <w:t xml:space="preserve"> do</w:t>
      </w:r>
      <w:r w:rsidR="00F81283">
        <w:t>e</w:t>
      </w:r>
      <w:r w:rsidR="00F56B88">
        <w:t xml:space="preserve">s </w:t>
      </w:r>
      <w:r>
        <w:t>not migrate outside of the Puget Sound region</w:t>
      </w:r>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1, ∀t</m:t>
        </m:r>
      </m:oMath>
      <w:r w:rsidR="00324C30">
        <w:t>)</w:t>
      </w:r>
      <w:r w:rsidR="00F57967">
        <w:t xml:space="preserve">.  Killer whales </w:t>
      </w:r>
      <w:r w:rsidR="002147A2">
        <w:t>have a season</w:t>
      </w:r>
      <w:r w:rsidR="00324C30">
        <w:t>al</w:t>
      </w:r>
      <w:r w:rsidR="002147A2">
        <w:t xml:space="preserve"> presence in inlan</w:t>
      </w:r>
      <w:r w:rsidR="00324C30">
        <w:t>d water</w:t>
      </w:r>
      <w:r w:rsidR="00600AA1">
        <w:t>s</w:t>
      </w:r>
      <w:r w:rsidR="00324C30">
        <w:t xml:space="preserve"> from May to </w:t>
      </w:r>
      <w:r w:rsidR="00F34ADE">
        <w:t xml:space="preserve">November </w:t>
      </w:r>
      <w:r w:rsidR="002147A2">
        <w:t xml:space="preserve">and </w:t>
      </w:r>
      <w:r w:rsidR="008F2A64">
        <w:t xml:space="preserve">are </w:t>
      </w:r>
      <w:r w:rsidR="00F34ADE">
        <w:t xml:space="preserve">present infrequently and in small numbers </w:t>
      </w:r>
      <w:r w:rsidR="002147A2">
        <w:t>during the winter months</w:t>
      </w:r>
      <w:r w:rsidR="00324C30">
        <w:t xml:space="preserve"> </w:t>
      </w:r>
      <w:r w:rsidR="001D097A">
        <w:fldChar w:fldCharType="begin"/>
      </w:r>
      <w:r w:rsidR="00F34ADE">
        <w:instrText xml:space="preserve"> ADDIN ZOTERO_ITEM CSL_CITATION {"citationID":"z9bRm2YE","properties":{"formattedCitation":"(Hauser et al. 2007, National Marine Fisheries Service 2008)","plainCitation":"(Hauser et al. 2007, National Marine Fisheries Service 2008)"},"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id":1137,"uris":["http://zotero.org/users/local/DW6AEAS0/items/6KH9F58J"],"uri":["http://zotero.org/users/local/DW6AEAS0/items/6KH9F58J"],"itemData":{"id":1137,"type":"report","title":"Recovery Plan for Southern Resident Killer Whales (Orcinus orca)","publisher-place":"National Marine Fisheries Service, Northwest Region, Seattle, Washington","source":"Google Scholar","event-place":"National Marine Fisheries Service, Northwest Region, Seattle, Washington","URL":"http://www.beamreach.org/data/101/Science/processing/Nora/Papers/SRKW-Recov-Plan-Final.pdf","author":[{"family":"National Marine Fisheries Service","given":""}],"issued":{"date-parts":[["2008"]]},"accessed":{"date-parts":[["2016",9,3]]}}}],"schema":"https://github.com/citation-style-language/schema/raw/master/csl-citation.json"} </w:instrText>
      </w:r>
      <w:r w:rsidR="001D097A">
        <w:fldChar w:fldCharType="separate"/>
      </w:r>
      <w:r w:rsidR="00F34ADE" w:rsidRPr="00F34ADE">
        <w:t>(Hauser et al. 2007, National Marine Fisheries Service 2008)</w:t>
      </w:r>
      <w:r w:rsidR="001D097A">
        <w:fldChar w:fldCharType="end"/>
      </w:r>
      <w:r w:rsidR="00F34ADE">
        <w:t xml:space="preserve">; additionally, </w:t>
      </w:r>
      <w:r w:rsidR="007C236F">
        <w:t xml:space="preserve">studies </w:t>
      </w:r>
      <w:r w:rsidR="00324C30">
        <w:t xml:space="preserve">suggest that even during the summer months resident whales only occupy </w:t>
      </w:r>
      <w:r w:rsidR="00DD570E">
        <w:t>inland waters about 8</w:t>
      </w:r>
      <w:r w:rsidR="00324C30">
        <w:t xml:space="preserve">0% of the time.  </w:t>
      </w:r>
      <w:r w:rsidR="00251EB8">
        <w:t xml:space="preserve">Based on </w:t>
      </w:r>
      <w:r w:rsidR="001B0E48">
        <w:t xml:space="preserve">continuous monitoring of haul-outs </w:t>
      </w:r>
      <w:r w:rsidR="00251EB8">
        <w:t xml:space="preserve">throughout the year, </w:t>
      </w:r>
      <w:r w:rsidR="00324C30">
        <w:t xml:space="preserve">Steller sea lions have a bimodal distribution with a peak in early fall and winter and again in late spring through early summer, </w:t>
      </w:r>
      <w:r w:rsidR="001B0E48">
        <w:t xml:space="preserve">while </w:t>
      </w:r>
      <w:r w:rsidR="00324C30">
        <w:t xml:space="preserve">California sea lions are only present from late fall through winter </w:t>
      </w:r>
      <w:r w:rsidR="001D097A">
        <w:fldChar w:fldCharType="begin"/>
      </w:r>
      <w:r w:rsidR="00526401">
        <w:instrText xml:space="preserve"> ADDIN ZOTERO_ITEM CSL_CITATION {"citationID":"s55b0udqe","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526401" w:rsidRPr="00526401">
        <w:t>(Jeffries et al. 2014)</w:t>
      </w:r>
      <w:r w:rsidR="001D097A">
        <w:fldChar w:fldCharType="end"/>
      </w:r>
      <w:r w:rsidR="00324C30">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ries et al. </w:t>
      </w:r>
      <w:r w:rsidR="001D097A">
        <w:fldChar w:fldCharType="begin"/>
      </w:r>
      <w:r w:rsidR="00526401">
        <w:instrText xml:space="preserve"> ADDIN ZOTERO_ITEM CSL_CITATION {"citationID":"S5lchLOY","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001D097A">
        <w:fldChar w:fldCharType="separate"/>
      </w:r>
      <w:r w:rsidR="00526401" w:rsidRPr="00526401">
        <w:t>(2014)</w:t>
      </w:r>
      <w:r w:rsidR="001D097A">
        <w:fldChar w:fldCharType="end"/>
      </w:r>
      <w:r w:rsidR="0026105F">
        <w:t xml:space="preserve"> </w:t>
      </w:r>
      <w:r w:rsidR="00986CBE">
        <w:t xml:space="preserve">we </w:t>
      </w:r>
      <w:r w:rsidR="001D097A">
        <w:t>averag</w:t>
      </w:r>
      <w:r w:rsidR="00986CBE">
        <w:t>e</w:t>
      </w:r>
      <w:r w:rsidR="00004D50">
        <w:t>d</w:t>
      </w:r>
      <w:r w:rsidR="00986CBE">
        <w:t xml:space="preserv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w:t>
      </w:r>
      <w:r w:rsidR="00986CBE">
        <w:lastRenderedPageBreak/>
        <w:t xml:space="preserve">between zero and one, </w:t>
      </w:r>
      <w:r w:rsidR="001D097A">
        <w:t>we divide</w:t>
      </w:r>
      <w:r w:rsidR="00727EE9">
        <w:t>d</w:t>
      </w:r>
      <w:r w:rsidR="001D097A">
        <w:t xml:space="preserv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1125CF68" w:rsidR="002C326E" w:rsidRDefault="002C326E" w:rsidP="00492B4B">
      <w:pPr>
        <w:pStyle w:val="Heading2"/>
        <w:spacing w:before="0"/>
      </w:pPr>
      <w:r>
        <w:t xml:space="preserve">Number of Chinook </w:t>
      </w:r>
      <w:r w:rsidR="00E42785">
        <w:t xml:space="preserve">salmon </w:t>
      </w:r>
      <w:r>
        <w:t>consumed</w:t>
      </w:r>
      <w:r w:rsidR="009C6CF5">
        <w:t>, 1970-2015</w:t>
      </w:r>
    </w:p>
    <w:p w14:paraId="4934EA45" w14:textId="1F816387" w:rsidR="005455AE" w:rsidRDefault="00EF77A7" w:rsidP="00492B4B">
      <w:pPr>
        <w:spacing w:before="0" w:after="0"/>
      </w:pPr>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r w:rsidR="00C2782B">
        <w:t>Equation 5</w:t>
      </w:r>
      <w:r>
        <w:t xml:space="preserve">), the fraction of predator's energy </w:t>
      </w:r>
      <w:r w:rsidR="0085047B">
        <w:t xml:space="preserve">demand </w:t>
      </w:r>
      <w:r>
        <w:t>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w:t>
      </w:r>
      <w:proofErr w:type="gramStart"/>
      <w:r w:rsidR="004D6513">
        <w:t xml:space="preserve">salmon </w:t>
      </w:r>
      <w:r>
        <w:t xml:space="preserve"> (</w:t>
      </w:r>
      <w:proofErr w:type="gramEnd"/>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453FDBD2" w:rsidR="005245B8" w:rsidRDefault="005245B8" w:rsidP="00492B4B">
      <w:pPr>
        <w:spacing w:before="0" w:after="0"/>
      </w:pPr>
      <w:bookmarkStart w:id="10" w:name="_Ref444631946"/>
      <w:r>
        <w:t xml:space="preserve">Equation </w:t>
      </w:r>
      <w:bookmarkEnd w:id="10"/>
      <w:r w:rsidR="00781139">
        <w:t>8</w:t>
      </w:r>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sub>
          <m:sup>
            <m:r>
              <w:rPr>
                <w:rFonts w:ascii="Cambria Math" w:hAnsi="Cambria Math"/>
              </w:rPr>
              <m:t>Ch</m:t>
            </m:r>
          </m:sup>
        </m:sSubSup>
        <m:r>
          <m:rPr>
            <m:sty m:val="p"/>
          </m:rP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i</m:t>
                </m:r>
                <m:r>
                  <m:rPr>
                    <m:sty m:val="p"/>
                  </m:rPr>
                  <w:rPr>
                    <w:rFonts w:ascii="Cambria Math" w:eastAsia="MS Mincho" w:hAnsi="Cambria Math"/>
                  </w:rPr>
                  <m:t>,</m:t>
                </m:r>
                <m:r>
                  <w:rPr>
                    <w:rFonts w:ascii="Cambria Math" w:eastAsia="MS Mincho" w:hAnsi="Cambria Math"/>
                  </w:rPr>
                  <m:t>s</m:t>
                </m:r>
                <m:r>
                  <m:rPr>
                    <m:sty m:val="p"/>
                  </m:rPr>
                  <w:rPr>
                    <w:rFonts w:ascii="Cambria Math" w:eastAsia="MS Mincho" w:hAnsi="Cambria Math"/>
                  </w:rPr>
                  <m:t>,</m:t>
                </m:r>
                <m:r>
                  <w:rPr>
                    <w:rFonts w:ascii="Cambria Math" w:eastAsia="MS Mincho" w:hAnsi="Cambria Math"/>
                  </w:rPr>
                  <m:t>y</m:t>
                </m:r>
                <m:r>
                  <m:rPr>
                    <m:sty m:val="p"/>
                  </m:rPr>
                  <w:rPr>
                    <w:rFonts w:ascii="Cambria Math" w:eastAsia="MS Mincho" w:hAnsi="Cambria Math"/>
                  </w:rPr>
                  <m:t>,</m:t>
                </m:r>
                <m:r>
                  <w:rPr>
                    <w:rFonts w:ascii="Cambria Math" w:eastAsia="MS Mincho" w:hAnsi="Cambria Math"/>
                  </w:rPr>
                  <m:t>t</m:t>
                </m:r>
              </m:sub>
            </m:sSub>
          </m:e>
        </m:nary>
      </m:oMath>
    </w:p>
    <w:p w14:paraId="0AB0FA76" w14:textId="7D168F94" w:rsidR="00C44FAB" w:rsidRPr="007D66E7" w:rsidRDefault="00C44FAB" w:rsidP="007E29AB">
      <w:pPr>
        <w:spacing w:before="0" w:after="0"/>
        <w:ind w:firstLine="0"/>
      </w:pPr>
      <w:r>
        <w:t xml:space="preserve">This </w:t>
      </w:r>
      <w:r w:rsidR="0021159B">
        <w:t>method</w:t>
      </w:r>
      <w:r>
        <w:t xml:space="preserve"> assumes a single spatial box where </w:t>
      </w:r>
      <w:r w:rsidR="009A50B1">
        <w:t xml:space="preserve">the </w:t>
      </w:r>
      <w:r>
        <w:t>predator</w:t>
      </w:r>
      <w:r w:rsidR="009A50B1">
        <w:t>’</w:t>
      </w:r>
      <w:r>
        <w:t xml:space="preserve">s </w:t>
      </w:r>
      <w:r w:rsidR="009A50B1">
        <w:t>ability to capture the Chinook salmon is not influenced by competition from other predators, or the densities of the salmon within Puget Sound</w:t>
      </w:r>
      <w:r>
        <w:t>.</w:t>
      </w:r>
    </w:p>
    <w:p w14:paraId="372B2DC5" w14:textId="6F8BCDF3" w:rsidR="00982511" w:rsidRDefault="00414937" w:rsidP="00350BB6">
      <w:pPr>
        <w:spacing w:before="0" w:after="0"/>
      </w:pPr>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Within Puget 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w:t>
      </w:r>
      <w:r w:rsidR="009A7402">
        <w:t>51%</w:t>
      </w:r>
      <w:r>
        <w:t xml:space="preserve"> in the fall to </w:t>
      </w:r>
      <w:r w:rsidR="009A7402">
        <w:t>95%</w:t>
      </w:r>
      <w:r>
        <w:t xml:space="preserve"> in the spring/summer based on </w:t>
      </w:r>
      <w:r w:rsidR="0095601D">
        <w:t xml:space="preserve">observational </w:t>
      </w:r>
      <w:r>
        <w:t xml:space="preserve">studies </w:t>
      </w:r>
      <w:r w:rsidR="0095601D">
        <w:t>and genetic analysis of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fldChar w:fldCharType="end"/>
      </w:r>
      <w:r w:rsidR="00D73E5A">
        <w:t xml:space="preserve">, </w:t>
      </w:r>
      <w:r w:rsidR="00D73E5A">
        <w:fldChar w:fldCharType="begin"/>
      </w:r>
      <w:r w:rsidR="00D73E5A">
        <w:instrText xml:space="preserve"> ADDIN ZOTERO_ITEM CSL_CITATION {"citationID":"1o9v1suiu3","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D73E5A">
        <w:fldChar w:fldCharType="separate"/>
      </w:r>
      <w:r w:rsidR="00D73E5A" w:rsidRPr="00D73E5A">
        <w:t>Hanson et al. 2010, Ford et al. 2016)</w:t>
      </w:r>
      <w:r w:rsidR="00D73E5A">
        <w:fldChar w:fldCharType="end"/>
      </w:r>
      <w:r w:rsidR="00425D94">
        <w:t xml:space="preserve">.  </w:t>
      </w:r>
      <w:r w:rsidR="009A7402">
        <w:t>T</w:t>
      </w:r>
      <w:r w:rsidR="004329DA">
        <w:t xml:space="preserve">he </w:t>
      </w:r>
      <w:r>
        <w:t xml:space="preserve">fraction of Chinook salmon in </w:t>
      </w:r>
      <w:r w:rsidR="004329DA">
        <w:t>harbor seal</w:t>
      </w:r>
      <w:r>
        <w:t xml:space="preserve"> diets</w:t>
      </w:r>
      <w:r w:rsidR="004329DA">
        <w:t xml:space="preserve"> </w:t>
      </w:r>
      <w:r w:rsidR="00B121BB">
        <w:t xml:space="preserve">is </w:t>
      </w:r>
      <w:r w:rsidR="009A7402">
        <w:t xml:space="preserve">estimated to be 6.8% </w:t>
      </w:r>
      <w:r w:rsidR="004C1821">
        <w:t xml:space="preserve">based on </w:t>
      </w:r>
      <w:r>
        <w:t>genetic analysis</w:t>
      </w:r>
      <w:r w:rsidR="00475B30">
        <w:t xml:space="preserve"> </w:t>
      </w:r>
      <w:r w:rsidR="004C1821">
        <w:t xml:space="preserve">of </w:t>
      </w:r>
      <w:r w:rsidR="00475B30">
        <w:t>scat samples</w:t>
      </w:r>
      <w:r w:rsidR="009A7402">
        <w:t xml:space="preserve">, and that percentage can be disaggregated in to 2.1% juveniles and 4.7% adults based hard parts such as bones and </w:t>
      </w:r>
      <w:proofErr w:type="spellStart"/>
      <w:r w:rsidR="009A7402">
        <w:t>otoliths</w:t>
      </w:r>
      <w:proofErr w:type="spellEnd"/>
      <w:r w:rsidR="009A7402">
        <w:t xml:space="preserve"> </w:t>
      </w:r>
      <w:r w:rsidR="00B72C44">
        <w:fldChar w:fldCharType="begin"/>
      </w:r>
      <w:r w:rsidR="00B72C44">
        <w:instrText xml:space="preserve"> ADDIN ZOTERO_ITEM CSL_CITATION {"citationID":"1vqmlc9gad","properties":{"formattedCitation":"(Thomas et al. 2016)","plainCitation":"(Thomas et al. 2016)"},"citationItems":[{"id":1139,"uris":["http://zotero.org/users/local/DW6AEAS0/items/G6EF4Z26"],"uri":["http://zotero.org/users/local/DW6AEAS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00B72C44">
        <w:fldChar w:fldCharType="separate"/>
      </w:r>
      <w:r w:rsidR="00B72C44" w:rsidRPr="00B72C44">
        <w:t>(Thomas et al. 2016)</w:t>
      </w:r>
      <w:r w:rsidR="00B72C44">
        <w:fldChar w:fldCharType="end"/>
      </w:r>
      <w:r w:rsidR="00B121BB">
        <w:t xml:space="preserve">.  </w:t>
      </w:r>
      <w:r>
        <w:t>S</w:t>
      </w:r>
      <w:r w:rsidR="000F4C32">
        <w:t>teller and California s</w:t>
      </w:r>
      <w:r w:rsidR="0095601D">
        <w:t>ea lion diet</w:t>
      </w:r>
      <w:r>
        <w:t xml:space="preserve"> data</w:t>
      </w:r>
      <w:r w:rsidR="0095601D">
        <w:t xml:space="preserve"> in Puget Sound </w:t>
      </w:r>
      <w:r w:rsidR="00600AA1">
        <w:t xml:space="preserve">are </w:t>
      </w:r>
      <w:r w:rsidR="0095601D">
        <w:t xml:space="preserve">dominated by frequency of occurrence (FO) studies </w:t>
      </w:r>
      <w:r w:rsidR="00A35DB1">
        <w:t>(</w:t>
      </w:r>
      <w:proofErr w:type="spellStart"/>
      <w:r w:rsidR="00A35DB1">
        <w:t>Scordino</w:t>
      </w:r>
      <w:proofErr w:type="spellEnd"/>
      <w:r w:rsidR="00A35DB1">
        <w:t xml:space="preserve"> et al. 2014)</w:t>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w:t>
      </w:r>
      <w:r w:rsidR="007D66E7">
        <w:lastRenderedPageBreak/>
        <w:t xml:space="preserve">of times prey </w:t>
      </w:r>
      <w:r w:rsidR="00956C30">
        <w:t xml:space="preserve">that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9A7402">
        <w:t xml:space="preserve">Because the data </w:t>
      </w:r>
      <w:r w:rsidR="00956C30">
        <w:t xml:space="preserve">collected by </w:t>
      </w:r>
      <w:r w:rsidR="009A7402">
        <w:t xml:space="preserve">Thomas et al. (2016) </w:t>
      </w:r>
      <w:r w:rsidR="00956C30">
        <w:t xml:space="preserve">for harbor seals </w:t>
      </w:r>
      <w:r w:rsidR="009A7402">
        <w:t>has both aggregated genus-level information from FO data and the species</w:t>
      </w:r>
      <w:r w:rsidR="00956C30">
        <w:t>-</w:t>
      </w:r>
      <w:r w:rsidR="009A7402">
        <w:t xml:space="preserve">level information from genetic data, we </w:t>
      </w:r>
      <w:r w:rsidR="00B065FD">
        <w:t xml:space="preserve">estimated </w:t>
      </w:r>
      <w:r w:rsidR="00E71FC0">
        <w:t xml:space="preserve">the </w:t>
      </w:r>
      <w:r w:rsidR="00956C30">
        <w:t xml:space="preserve">Chinook salmon </w:t>
      </w:r>
      <w:r w:rsidR="00B065FD">
        <w:t>conversion factor</w:t>
      </w:r>
      <w:r w:rsidR="00E71FC0">
        <w:t>s</w:t>
      </w:r>
      <w:r w:rsidR="00B065FD">
        <w:t xml:space="preserve"> </w:t>
      </w:r>
      <w:r w:rsidR="003F15BA">
        <w:t xml:space="preserve">between FO </w:t>
      </w:r>
      <w:r w:rsidR="00E71FC0">
        <w:t xml:space="preserve">and genetic </w:t>
      </w:r>
      <w:r w:rsidR="003F15BA">
        <w:t>data</w:t>
      </w:r>
      <w:r w:rsidR="00D64D1C">
        <w:t xml:space="preserve"> </w:t>
      </w:r>
      <w:r w:rsidR="00956C30">
        <w:t xml:space="preserve">to be </w:t>
      </w:r>
      <w:r w:rsidR="009A7402">
        <w:t xml:space="preserve">equal to </w:t>
      </w:r>
      <w:r w:rsidR="00B065FD">
        <w:t xml:space="preserve">0.25 </w:t>
      </w:r>
      <w:r w:rsidR="009A7402">
        <w:t xml:space="preserve">for juveniles </w:t>
      </w:r>
      <w:r w:rsidR="00B065FD">
        <w:t>and 0.16</w:t>
      </w:r>
      <w:r w:rsidR="009A7402">
        <w:t xml:space="preserve"> </w:t>
      </w:r>
      <w:r w:rsidR="00E71FC0">
        <w:t xml:space="preserve">for </w:t>
      </w:r>
      <w:r w:rsidR="009A7402">
        <w:t>adult</w:t>
      </w:r>
      <w:r w:rsidR="00E71FC0">
        <w:t>s</w:t>
      </w:r>
      <w:r w:rsidR="00B065FD">
        <w:t xml:space="preserve">.  </w:t>
      </w:r>
      <w:r w:rsidR="006E1FBB">
        <w:t>That</w:t>
      </w:r>
      <w:r w:rsidR="00956C30">
        <w:t xml:space="preserve"> is</w:t>
      </w:r>
      <w:r w:rsidR="006E1FBB">
        <w:t>,</w:t>
      </w:r>
      <w:r w:rsidR="00956C30">
        <w:t xml:space="preserve"> for every four percent of juvenile salmon FO in a </w:t>
      </w:r>
      <w:proofErr w:type="spellStart"/>
      <w:r w:rsidR="00956C30">
        <w:t>pinniped</w:t>
      </w:r>
      <w:proofErr w:type="spellEnd"/>
      <w:r w:rsidR="00956C30">
        <w:t xml:space="preserve"> diet, there is one percent of </w:t>
      </w:r>
      <w:r w:rsidR="00090F57">
        <w:t xml:space="preserve">juvenile </w:t>
      </w:r>
      <w:r w:rsidR="00956C30">
        <w:t xml:space="preserve">Chinook salmon in the </w:t>
      </w:r>
      <w:proofErr w:type="spellStart"/>
      <w:r w:rsidR="00956C30">
        <w:t>pinniped</w:t>
      </w:r>
      <w:proofErr w:type="spellEnd"/>
      <w:r w:rsidR="00956C30">
        <w:t xml:space="preserve"> diet.  </w:t>
      </w:r>
      <w:r w:rsidR="00B065FD">
        <w:t>After applying these conversion factor</w:t>
      </w:r>
      <w:r w:rsidR="00425D94">
        <w:t>s</w:t>
      </w:r>
      <w:r w:rsidR="00B065FD">
        <w:t xml:space="preserve"> to </w:t>
      </w:r>
      <w:r w:rsidR="00425D94">
        <w:t xml:space="preserve">the </w:t>
      </w:r>
      <w:r w:rsidR="006E1FBB">
        <w:t xml:space="preserve">raw </w:t>
      </w:r>
      <w:r w:rsidR="009A7402">
        <w:t xml:space="preserve">FO </w:t>
      </w:r>
      <w:r w:rsidR="00425D94">
        <w:t xml:space="preserve">data </w:t>
      </w:r>
      <w:r w:rsidR="009A7402">
        <w:t xml:space="preserve">collected </w:t>
      </w:r>
      <w:r w:rsidR="004537E9">
        <w:t xml:space="preserve">by </w:t>
      </w:r>
      <w:proofErr w:type="spellStart"/>
      <w:r w:rsidR="002275A9">
        <w:t>Scordino</w:t>
      </w:r>
      <w:proofErr w:type="spellEnd"/>
      <w:r w:rsidR="002275A9">
        <w:t xml:space="preserve"> et al. </w:t>
      </w:r>
      <w:r w:rsidR="00D64D1C">
        <w:t>(</w:t>
      </w:r>
      <w:r w:rsidR="002275A9">
        <w:t>2014)</w:t>
      </w:r>
      <w:r w:rsidR="004537E9">
        <w:t xml:space="preserve"> for sea lions</w:t>
      </w:r>
      <w:r w:rsidR="00D40066">
        <w:t xml:space="preserve">, </w:t>
      </w:r>
      <w:r w:rsidR="00425D94">
        <w:t xml:space="preserve">the </w:t>
      </w:r>
      <w:r w:rsidR="009A7402">
        <w:t>estimated</w:t>
      </w:r>
      <w:r w:rsidR="00D64D1C">
        <w:t xml:space="preserve"> </w:t>
      </w:r>
      <w:r w:rsidR="009A7402">
        <w:t xml:space="preserve">of </w:t>
      </w:r>
      <w:r w:rsidR="00D40066">
        <w:t xml:space="preserve">Chinook </w:t>
      </w:r>
      <w:r w:rsidR="00B2256F">
        <w:t xml:space="preserve">salmon </w:t>
      </w:r>
      <w:r w:rsidR="00D40066">
        <w:t>diet percentages</w:t>
      </w:r>
      <w:r w:rsidR="00B065FD">
        <w:t xml:space="preserve"> </w:t>
      </w:r>
      <w:r w:rsidR="00425D94">
        <w:t xml:space="preserve">are </w:t>
      </w:r>
      <w:r w:rsidR="006E1FBB">
        <w:t xml:space="preserve">equal to </w:t>
      </w:r>
      <w:r w:rsidR="00425D94">
        <w:t xml:space="preserve">1.0% juveniles and 5.3% adults for California sea lions, </w:t>
      </w:r>
      <w:r w:rsidR="00B065FD">
        <w:t xml:space="preserve">and </w:t>
      </w:r>
      <w:r w:rsidR="00425D94">
        <w:t xml:space="preserve">2.0% juveniles and 4.5% adults for </w:t>
      </w:r>
      <w:r w:rsidR="00B065FD">
        <w:t>Steller sea lions</w:t>
      </w:r>
      <w:r w:rsidR="00D40066">
        <w:t xml:space="preserve">.  This approach relies on the assumption that the relationship between salmon bone FO and Chinook salmon diet fraction is the same for all three </w:t>
      </w:r>
      <w:proofErr w:type="spellStart"/>
      <w:r w:rsidR="00D40066">
        <w:t>pinniped</w:t>
      </w:r>
      <w:proofErr w:type="spellEnd"/>
      <w:r w:rsidR="00D40066">
        <w:t xml:space="preserve"> species. While this is a large assumption, it is reasonable given their common habitat and the absence of superior diet information. </w:t>
      </w:r>
    </w:p>
    <w:p w14:paraId="5B34F2DD" w14:textId="79FA54CA" w:rsidR="00026852" w:rsidRDefault="00026852" w:rsidP="00492B4B">
      <w:pPr>
        <w:pStyle w:val="Compact"/>
        <w:spacing w:before="0" w:after="0"/>
      </w:pPr>
      <w:r>
        <w:t>The energy content of the different ages of Chinook salmon was based on work by O'Neil</w:t>
      </w:r>
      <w:r w:rsidR="00600AA1">
        <w:t>l</w:t>
      </w:r>
      <w:r>
        <w:t xml:space="preserve">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188541BE" w:rsidR="00026852" w:rsidRDefault="00026852" w:rsidP="00492B4B">
      <w:pPr>
        <w:pStyle w:val="equation"/>
        <w:spacing w:after="0"/>
      </w:pPr>
      <w:bookmarkStart w:id="11" w:name="_Ref444632732"/>
      <w:r>
        <w:t xml:space="preserve">Equation </w:t>
      </w:r>
      <w:bookmarkEnd w:id="11"/>
      <w:r w:rsidR="00456FA8">
        <w:t>9</w:t>
      </w:r>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es</m:t>
            </m:r>
          </m:num>
          <m:den>
            <m:r>
              <m:rPr>
                <m:sty m:val="p"/>
              </m:rPr>
              <w:rPr>
                <w:rFonts w:ascii="Cambria Math" w:hAnsi="Cambria Math"/>
              </w:rPr>
              <m:t xml:space="preserve">1 </m:t>
            </m:r>
            <m:r>
              <w:rPr>
                <w:rFonts w:ascii="Cambria Math" w:hAnsi="Cambria Math"/>
              </w:rPr>
              <m:t>cal</m:t>
            </m:r>
          </m:den>
        </m:f>
      </m:oMath>
    </w:p>
    <w:p w14:paraId="67463A44" w14:textId="36A596BB" w:rsidR="00C85ED0" w:rsidRDefault="00026852" w:rsidP="00492B4B">
      <w:pPr>
        <w:spacing w:before="0" w:after="0"/>
        <w:ind w:firstLine="0"/>
      </w:pPr>
      <w:proofErr w:type="gramStart"/>
      <w:r>
        <w:t>where</w:t>
      </w:r>
      <w:proofErr w:type="gramEnd"/>
      <w:r>
        <w:t xml:space="preserve">, </w:t>
      </w:r>
      <m:oMath>
        <m:r>
          <w:rPr>
            <w:rFonts w:ascii="Cambria Math" w:hAnsi="Cambria Math"/>
          </w:rPr>
          <m:t>l(a)</m:t>
        </m:r>
      </m:oMath>
      <w:r>
        <w:t xml:space="preserve"> is the average length-at-age for the Puget Sound populations</w:t>
      </w:r>
      <w:r w:rsidR="00B12339">
        <w:t xml:space="preserve"> (Table 4)</w:t>
      </w:r>
      <w:r>
        <w:t xml:space="preserve">. </w:t>
      </w:r>
      <w:r w:rsidR="00CC7998">
        <w:t>The conversion of energy content to a common currency (</w:t>
      </w:r>
      <w:proofErr w:type="spellStart"/>
      <w:r w:rsidR="00CC7998">
        <w:t>smolt</w:t>
      </w:r>
      <w:proofErr w:type="spellEnd"/>
      <w:r w:rsidR="00CC7998">
        <w:t xml:space="preserve"> equivalents) makes comparison possible across predators that target different aged prey. For example, a</w:t>
      </w:r>
      <w:r w:rsidR="000E6E37">
        <w:t xml:space="preserve"> five year old salmon </w:t>
      </w:r>
      <w:r w:rsidR="009A5D6E">
        <w:t xml:space="preserve">(ocean age 4) </w:t>
      </w:r>
      <w:r w:rsidR="000E6E37">
        <w:t xml:space="preserve">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w:t>
      </w:r>
      <w:proofErr w:type="spellStart"/>
      <w:r w:rsidR="000E6E37">
        <w:t>smolts</w:t>
      </w:r>
      <w:proofErr w:type="spellEnd"/>
      <w:r w:rsidR="008E1452">
        <w:t xml:space="preserve"> </w:t>
      </w:r>
      <w:r w:rsidR="009A5D6E">
        <w:t xml:space="preserve">(ocean age 0) </w:t>
      </w:r>
      <w:r w:rsidR="008E1452">
        <w:t xml:space="preserve">that are </w:t>
      </w:r>
      <w:r w:rsidR="00014A85">
        <w:t>9.0</w:t>
      </w:r>
      <w:r w:rsidR="008E1452">
        <w:t xml:space="preserve"> cm long</w:t>
      </w:r>
      <w:r w:rsidR="00CC7998">
        <w:t xml:space="preserve"> (Table 4)</w:t>
      </w:r>
      <w:r w:rsidR="00C85ED0">
        <w:t xml:space="preserve">.  </w:t>
      </w:r>
    </w:p>
    <w:p w14:paraId="5C87394C" w14:textId="0994480C" w:rsidR="00411654" w:rsidRDefault="0057532A" w:rsidP="00492B4B">
      <w:pPr>
        <w:spacing w:before="0" w:after="0"/>
      </w:pPr>
      <w:r>
        <w:lastRenderedPageBreak/>
        <w:t xml:space="preserve">The rapid increase in energy content from </w:t>
      </w:r>
      <w:proofErr w:type="spellStart"/>
      <w:r>
        <w:t>smolt</w:t>
      </w:r>
      <w:proofErr w:type="spellEnd"/>
      <w:r>
        <w:t xml:space="preserve"> to age one can have major implications on the number of salmon consumed</w:t>
      </w:r>
      <w:r w:rsidR="00C85ED0">
        <w:t xml:space="preserve">.  To account for the growth of </w:t>
      </w:r>
      <w:proofErr w:type="spellStart"/>
      <w:r w:rsidR="00C85ED0">
        <w:t>smolts</w:t>
      </w:r>
      <w:proofErr w:type="spellEnd"/>
      <w:r w:rsidR="00C85ED0">
        <w:t xml:space="preserve"> </w:t>
      </w:r>
      <w:r w:rsidR="000E6E37">
        <w:t>during the</w:t>
      </w:r>
      <w:r w:rsidR="006B24C2">
        <w:t>ir</w:t>
      </w:r>
      <w:r w:rsidR="000E6E37">
        <w:t xml:space="preserve"> time in inland waters</w:t>
      </w:r>
      <w:r w:rsidR="00C85ED0">
        <w:t xml:space="preserve"> we use</w:t>
      </w:r>
      <w:r w:rsidR="001B494E">
        <w:t>d</w:t>
      </w:r>
      <w:r w:rsidR="00C85ED0">
        <w:t xml:space="preserve"> </w:t>
      </w:r>
      <w:r w:rsidR="00B12339">
        <w:t xml:space="preserve">previously developed </w:t>
      </w:r>
      <w:r w:rsidR="007B70B3">
        <w:t xml:space="preserve">models to approximate juvenile Chinook </w:t>
      </w:r>
      <w:r w:rsidR="00391191">
        <w:t xml:space="preserve">salmon </w:t>
      </w:r>
      <w:r w:rsidR="007B70B3">
        <w:t xml:space="preserve">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w:t>
      </w:r>
      <w:r w:rsidR="004C3CF9">
        <w:t xml:space="preserve">hatchery </w:t>
      </w:r>
      <w:proofErr w:type="spellStart"/>
      <w:r w:rsidR="00AC4AB3">
        <w:t>smolts</w:t>
      </w:r>
      <w:proofErr w:type="spellEnd"/>
      <w:r w:rsidR="00AC4AB3">
        <w:t xml:space="preserve"> in Puget Sound are about </w:t>
      </w:r>
      <w:r w:rsidR="00014A85">
        <w:t>9.0</w:t>
      </w:r>
      <w:r w:rsidR="00AC4AB3">
        <w:t xml:space="preserve"> </w:t>
      </w:r>
      <w:r w:rsidR="0026173A">
        <w:t>cm</w:t>
      </w:r>
      <w:r w:rsidR="00AC4AB3">
        <w:t xml:space="preserve"> during th</w:t>
      </w:r>
      <w:r w:rsidR="00B12339">
        <w:t xml:space="preserve">eir release in </w:t>
      </w:r>
      <w:r w:rsidR="00AC4AB3">
        <w:t xml:space="preserve">spring and reach about 14-15 cm by September.  </w:t>
      </w:r>
      <w:r w:rsidR="00B12339">
        <w:t xml:space="preserve">Over </w:t>
      </w:r>
      <w:r w:rsidR="000F001B">
        <w:t>their first year, w</w:t>
      </w:r>
      <w:r w:rsidR="00AC4AB3">
        <w:t xml:space="preserve">e </w:t>
      </w:r>
      <w:r w:rsidR="000F001B">
        <w:t xml:space="preserve">allowed the </w:t>
      </w:r>
      <w:r w:rsidR="00AC4AB3">
        <w:t xml:space="preserve">length of the </w:t>
      </w:r>
      <w:proofErr w:type="spellStart"/>
      <w:r w:rsidR="00AC4AB3">
        <w:t>smolts</w:t>
      </w:r>
      <w:proofErr w:type="spellEnd"/>
      <w:r w:rsidR="00AC4AB3">
        <w:t xml:space="preserve"> </w:t>
      </w:r>
      <w:r w:rsidR="000F001B">
        <w:t xml:space="preserve">to increase </w:t>
      </w:r>
      <w:r w:rsidR="00AC4AB3">
        <w:t xml:space="preserve">by about 2.5 cm a month, such that the </w:t>
      </w:r>
      <w:proofErr w:type="spellStart"/>
      <w:r w:rsidR="00AC4AB3">
        <w:t>smolts</w:t>
      </w:r>
      <w:proofErr w:type="spellEnd"/>
      <w:r w:rsidR="00AC4AB3">
        <w:t xml:space="preserve"> </w:t>
      </w:r>
      <w:r w:rsidR="00793D49">
        <w:t xml:space="preserve">become </w:t>
      </w:r>
      <w:r w:rsidR="00AC4AB3">
        <w:t xml:space="preserve">~40 cm </w:t>
      </w:r>
      <w:r w:rsidR="00793D49">
        <w:t xml:space="preserve">juveniles </w:t>
      </w:r>
      <w:r w:rsidR="00AC4AB3">
        <w:t xml:space="preserve">by the following spring.  </w:t>
      </w:r>
      <w:r w:rsidR="00A737A6">
        <w:t xml:space="preserve">By assuming only a single size at release, this model simplifies many of the stock-specific </w:t>
      </w:r>
      <w:r w:rsidR="00EC1978">
        <w:t xml:space="preserve">differences </w:t>
      </w:r>
      <w:r w:rsidR="00A737A6">
        <w:t>related to migration timing</w:t>
      </w:r>
      <w:r w:rsidR="00EC1978">
        <w:t xml:space="preserve"> and</w:t>
      </w:r>
      <w:r w:rsidR="00A737A6">
        <w:t xml:space="preserve"> juvenile life histories (i.e., </w:t>
      </w:r>
      <w:r w:rsidR="00EC1978">
        <w:t>yearling vs. sub-yearling</w:t>
      </w:r>
      <w:r w:rsidR="004C3CF9">
        <w:t>, or hatchery vs. wild</w:t>
      </w:r>
      <w:r w:rsidR="00EC1978">
        <w:t>)</w:t>
      </w:r>
      <w:r w:rsidR="00090852">
        <w:t xml:space="preserve">, and treats all salmon in </w:t>
      </w:r>
      <w:r w:rsidR="000F001B">
        <w:t>Washington state inland waters</w:t>
      </w:r>
      <w:r w:rsidR="00090852">
        <w:t xml:space="preserve"> as originating from a single stock</w:t>
      </w:r>
      <w:r w:rsidR="00EC1978">
        <w:t xml:space="preserve">.  </w:t>
      </w:r>
      <w:r w:rsidR="003674DC">
        <w:t xml:space="preserve">To </w:t>
      </w:r>
      <w:r w:rsidR="00EC1978">
        <w:t xml:space="preserve">further </w:t>
      </w:r>
      <w:r w:rsidR="003674DC">
        <w:t>simplify our</w:t>
      </w:r>
      <w:r w:rsidR="00AC4AB3">
        <w:t xml:space="preserve"> model, w</w:t>
      </w:r>
      <w:r w:rsidR="00FF635C">
        <w:t>e do not assume any intra-annu</w:t>
      </w:r>
      <w:r w:rsidR="001B494E">
        <w:t>al</w:t>
      </w:r>
      <w:r w:rsidR="00FF635C">
        <w:t xml:space="preserve"> growth for salmon ages one to four.</w:t>
      </w:r>
    </w:p>
    <w:p w14:paraId="4643D03E" w14:textId="2A364A39" w:rsidR="008D29B7" w:rsidRDefault="00671FF8" w:rsidP="00492B4B">
      <w:pPr>
        <w:spacing w:before="0" w:after="0"/>
      </w:pPr>
      <w:r>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E5753A">
        <w:t xml:space="preserve"> and </w:t>
      </w:r>
      <w:r w:rsidR="00041617">
        <w:t>Ford and El</w:t>
      </w:r>
      <w:r w:rsidR="00E5753A">
        <w:t xml:space="preserve">lis </w:t>
      </w:r>
      <w:r w:rsidR="00E5753A">
        <w:fldChar w:fldCharType="begin"/>
      </w:r>
      <w:r w:rsidR="00E5753A">
        <w:instrText xml:space="preserve"> ADDIN ZOTERO_ITEM CSL_CITATION {"citationID":"28ajdmgo1n","properties":{"formattedCitation":"(2006)","plainCitation":"(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uppress-author":true}],"schema":"https://github.com/citation-style-language/schema/raw/master/csl-citation.json"} </w:instrText>
      </w:r>
      <w:r w:rsidR="00E5753A">
        <w:fldChar w:fldCharType="separate"/>
      </w:r>
      <w:r w:rsidR="00E5753A" w:rsidRPr="00E5753A">
        <w:t>(2006)</w:t>
      </w:r>
      <w:r w:rsidR="00E5753A">
        <w:fldChar w:fldCharType="end"/>
      </w:r>
      <w:r w:rsidR="00C613A0">
        <w:t xml:space="preserve"> for killer whales, Thomas et al</w:t>
      </w:r>
      <w:r w:rsidR="00C613A0" w:rsidRPr="00492B4B">
        <w:t>. (2016) for harbor seals, a</w:t>
      </w:r>
      <w:r w:rsidR="00411654" w:rsidRPr="00492B4B">
        <w:t xml:space="preserve">nd Wiles </w:t>
      </w:r>
      <w:r w:rsidR="0011785A" w:rsidRPr="00492B4B">
        <w:fldChar w:fldCharType="begin"/>
      </w:r>
      <w:r w:rsidR="0011785A" w:rsidRPr="00492B4B">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rsidRPr="00492B4B">
        <w:fldChar w:fldCharType="separate"/>
      </w:r>
      <w:r w:rsidR="0011785A" w:rsidRPr="00492B4B">
        <w:t>(2015)</w:t>
      </w:r>
      <w:r w:rsidR="0011785A" w:rsidRPr="00492B4B">
        <w:fldChar w:fldCharType="end"/>
      </w:r>
      <w:r w:rsidR="00411654" w:rsidRPr="00492B4B">
        <w:t xml:space="preserve"> </w:t>
      </w:r>
      <w:r w:rsidR="00C613A0" w:rsidRPr="00492B4B">
        <w:t>for Steller and California sea lions</w:t>
      </w:r>
      <w:r w:rsidR="00A35A83" w:rsidRPr="00492B4B">
        <w:t xml:space="preserve"> (</w:t>
      </w:r>
      <w:r w:rsidR="00FA2AB3" w:rsidRPr="00492B4B">
        <w:fldChar w:fldCharType="begin"/>
      </w:r>
      <w:r w:rsidR="00FA2AB3" w:rsidRPr="00492B4B">
        <w:instrText xml:space="preserve"> REF _Ref444590605 \h </w:instrText>
      </w:r>
      <w:r w:rsidR="00FA2AB3" w:rsidRPr="00492B4B">
        <w:fldChar w:fldCharType="separate"/>
      </w:r>
      <w:r w:rsidR="00731691">
        <w:t xml:space="preserve">Table </w:t>
      </w:r>
      <w:r w:rsidR="00731691">
        <w:rPr>
          <w:noProof/>
        </w:rPr>
        <w:t>5</w:t>
      </w:r>
      <w:r w:rsidR="00FA2AB3" w:rsidRPr="00492B4B">
        <w:fldChar w:fldCharType="end"/>
      </w:r>
      <w:r w:rsidR="00A35A83" w:rsidRPr="00492B4B">
        <w:t>)</w:t>
      </w:r>
      <w:r w:rsidR="00C613A0" w:rsidRPr="00492B4B">
        <w:t xml:space="preserve">.  Killer whales feed </w:t>
      </w:r>
      <w:r w:rsidR="00FF635C" w:rsidRPr="00492B4B">
        <w:t xml:space="preserve">almost </w:t>
      </w:r>
      <w:r w:rsidR="00C613A0" w:rsidRPr="00492B4B">
        <w:t>exclusively on mature salmon</w:t>
      </w:r>
      <w:r w:rsidR="00FF635C" w:rsidRPr="00492B4B">
        <w:t xml:space="preserve"> and the age composition </w:t>
      </w:r>
      <w:r w:rsidR="00E5753A" w:rsidRPr="00492B4B">
        <w:t xml:space="preserve">(based on years in the ocean) </w:t>
      </w:r>
      <w:r w:rsidR="00FF635C" w:rsidRPr="00492B4B">
        <w:t>of Chinook</w:t>
      </w:r>
      <w:r w:rsidR="00E5753A" w:rsidRPr="00492B4B">
        <w:t xml:space="preserve"> </w:t>
      </w:r>
      <w:r w:rsidR="00391191">
        <w:t xml:space="preserve">salmon </w:t>
      </w:r>
      <w:r w:rsidR="00FF635C" w:rsidRPr="00492B4B">
        <w:t xml:space="preserve">in their diet is </w:t>
      </w:r>
      <w:r w:rsidR="00D40066" w:rsidRPr="00492B4B">
        <w:t>2</w:t>
      </w:r>
      <w:r w:rsidR="00C613A0" w:rsidRPr="00492B4B">
        <w:t xml:space="preserve">% age one, </w:t>
      </w:r>
      <w:r w:rsidR="00D40066" w:rsidRPr="00492B4B">
        <w:t>18</w:t>
      </w:r>
      <w:r w:rsidR="00C613A0" w:rsidRPr="00492B4B">
        <w:t>% age two</w:t>
      </w:r>
      <w:r w:rsidR="00C613A0">
        <w:t xml:space="preserve">, </w:t>
      </w:r>
      <w:r w:rsidR="00D40066">
        <w:t>55</w:t>
      </w:r>
      <w:r w:rsidR="00C613A0">
        <w:t xml:space="preserve">% age three, and </w:t>
      </w:r>
      <w:r w:rsidR="00D40066">
        <w:t>25</w:t>
      </w:r>
      <w:r w:rsidR="00C613A0">
        <w:t xml:space="preserve">% age </w:t>
      </w:r>
      <w:r w:rsidR="00FF635C">
        <w:t>four</w:t>
      </w:r>
      <w:r w:rsidR="000F001B">
        <w:t xml:space="preserve"> </w:t>
      </w:r>
      <w:r w:rsidR="001B5B16">
        <w:fldChar w:fldCharType="begin"/>
      </w:r>
      <w:r w:rsidR="005C0F4B">
        <w:instrText xml:space="preserve"> ADDIN ZOTERO_ITEM CSL_CITATION {"citationID":"Voej6AcI","properties":{"formattedCitation":"(Ford and Ellis 2006, Hanson et al. 2010)","plainCitation":"(Ford and Ellis 2006, Hanson et al. 2010)"},"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1B5B16">
        <w:fldChar w:fldCharType="separate"/>
      </w:r>
      <w:r w:rsidR="005C0F4B" w:rsidRPr="005C0F4B">
        <w:t>(Ford and Ellis 2006, Hanson et al. 2010)</w:t>
      </w:r>
      <w:r w:rsidR="001B5B16">
        <w:fldChar w:fldCharType="end"/>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proofErr w:type="spellStart"/>
      <w:r w:rsidR="00C613A0">
        <w:t>pinnipeds</w:t>
      </w:r>
      <w:proofErr w:type="spellEnd"/>
      <w:r w:rsidR="00C613A0">
        <w:t xml:space="preserve">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F001B">
        <w:t>Previous studies have estimated that a</w:t>
      </w:r>
      <w:r w:rsidR="00043F48">
        <w:t>pproximately 31% of the Chinook</w:t>
      </w:r>
      <w:r w:rsidR="00A20D6C">
        <w:t xml:space="preserve"> salmon</w:t>
      </w:r>
      <w:r w:rsidR="00043F48">
        <w:t xml:space="preserve"> </w:t>
      </w:r>
      <w:r w:rsidR="00180882">
        <w:t xml:space="preserve">in </w:t>
      </w:r>
      <w:r w:rsidR="00043F48">
        <w:t>har</w:t>
      </w:r>
      <w:r w:rsidR="00180882">
        <w:t>bor seal diet</w:t>
      </w:r>
      <w:r w:rsidR="000F001B">
        <w:t xml:space="preserve"> </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w:t>
      </w:r>
      <w:r w:rsidR="00816AD5">
        <w:lastRenderedPageBreak/>
        <w:t xml:space="preserve">diets for </w:t>
      </w:r>
      <w:r w:rsidR="00043F48">
        <w:t>Steller and California sea lion</w:t>
      </w:r>
      <w:r w:rsidR="00816AD5">
        <w:t xml:space="preserve">s, respectively, </w:t>
      </w:r>
      <w:r w:rsidR="00065AFE">
        <w:t xml:space="preserve">are juveniles </w:t>
      </w:r>
      <w:r w:rsidR="00C94803">
        <w:fldChar w:fldCharType="begin"/>
      </w:r>
      <w:r w:rsidR="00C17569">
        <w:instrText xml:space="preserve"> ADDIN ZOTERO_ITEM CSL_CITATION {"citationID":"XDx8YLcW","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17569" w:rsidRPr="00C17569">
        <w:t>(Scordino et al. 2014)</w:t>
      </w:r>
      <w:r w:rsidR="00C94803">
        <w:fldChar w:fldCharType="end"/>
      </w:r>
      <w:r w:rsidR="00043F48">
        <w:t xml:space="preserve">.  </w:t>
      </w:r>
      <w:r w:rsidR="00E877A0">
        <w:t xml:space="preserve">Without additional information about the size of the adult Chinook </w:t>
      </w:r>
      <w:r w:rsidR="00391191">
        <w:t xml:space="preserve">salmon </w:t>
      </w:r>
      <w:r w:rsidR="00E877A0">
        <w:t xml:space="preserve">in the </w:t>
      </w:r>
      <w:proofErr w:type="spellStart"/>
      <w:r w:rsidR="00AE029F">
        <w:t>pinniped</w:t>
      </w:r>
      <w:proofErr w:type="spellEnd"/>
      <w:r w:rsidR="00AE029F">
        <w:t xml:space="preserve"> </w:t>
      </w:r>
      <w:r w:rsidR="00E877A0">
        <w:t xml:space="preserve">diets, we assume that the </w:t>
      </w:r>
      <w:r w:rsidR="00DE05F8">
        <w:t xml:space="preserve">adult Chinook </w:t>
      </w:r>
      <w:r w:rsidR="00391191">
        <w:t xml:space="preserve">salmon </w:t>
      </w:r>
      <w:r w:rsidR="00E877A0">
        <w:t xml:space="preserve">diet fraction </w:t>
      </w:r>
      <w:r w:rsidR="00DE05F8">
        <w:t>is distributed evenly across the four adult age classes</w:t>
      </w:r>
      <w:r w:rsidR="00A35A83">
        <w:t xml:space="preserve">.  </w:t>
      </w:r>
      <w:r w:rsidR="008D29B7">
        <w:t xml:space="preserve">  </w:t>
      </w:r>
    </w:p>
    <w:p w14:paraId="54937EFA" w14:textId="3623E5B8" w:rsidR="005455AE" w:rsidRPr="00D40E2C" w:rsidRDefault="00EF77A7" w:rsidP="00492B4B">
      <w:pPr>
        <w:pStyle w:val="Heading2"/>
        <w:spacing w:before="0"/>
      </w:pPr>
      <w:bookmarkStart w:id="12" w:name="chinook-population-dynamics-and-movement"/>
      <w:bookmarkEnd w:id="12"/>
      <w:r w:rsidRPr="00D40E2C">
        <w:t xml:space="preserve">Chinook </w:t>
      </w:r>
      <w:r w:rsidR="00391191">
        <w:t xml:space="preserve">salmon </w:t>
      </w:r>
      <w:r w:rsidRPr="00D40E2C">
        <w:t>population dynamics and movement</w:t>
      </w:r>
    </w:p>
    <w:p w14:paraId="4A104278" w14:textId="17896CB4" w:rsidR="007F43BD" w:rsidRDefault="00346A54" w:rsidP="00492B4B">
      <w:pPr>
        <w:pStyle w:val="Compact"/>
        <w:spacing w:before="0" w:after="0"/>
      </w:pPr>
      <w:r w:rsidRPr="00492B4B">
        <w:t xml:space="preserve">To quantify effects </w:t>
      </w:r>
      <w:r w:rsidR="00DB6224" w:rsidRPr="00492B4B">
        <w:t xml:space="preserve">of </w:t>
      </w:r>
      <w:proofErr w:type="spellStart"/>
      <w:r w:rsidR="00DB6224" w:rsidRPr="00492B4B">
        <w:t>smolt</w:t>
      </w:r>
      <w:proofErr w:type="spellEnd"/>
      <w:r w:rsidR="00DB6224" w:rsidRPr="00492B4B">
        <w:t xml:space="preserve"> consumption</w:t>
      </w:r>
      <w:r w:rsidR="00FD5A6D" w:rsidRPr="00492B4B">
        <w:t xml:space="preserve"> on the future returns of mature fish</w:t>
      </w:r>
      <w:r w:rsidRPr="00492B4B">
        <w:t>, we adopt</w:t>
      </w:r>
      <w:r w:rsidR="009B71D7" w:rsidRPr="00492B4B">
        <w:t>ed</w:t>
      </w:r>
      <w:r w:rsidRPr="00492B4B">
        <w:t xml:space="preserve"> a simple forward projection </w:t>
      </w:r>
      <w:r w:rsidR="007F43BD" w:rsidRPr="00492B4B">
        <w:t>model</w:t>
      </w:r>
      <w:r w:rsidRPr="00492B4B">
        <w:t xml:space="preserve">. </w:t>
      </w:r>
      <w:r w:rsidR="007F43BD" w:rsidRPr="00492B4B">
        <w:t xml:space="preserve">This is a single stock model </w:t>
      </w:r>
      <w:r w:rsidR="000F001B">
        <w:t xml:space="preserve">with </w:t>
      </w:r>
      <w:r w:rsidR="007F43BD" w:rsidRPr="00492B4B">
        <w:t xml:space="preserve">annual time-steps, and </w:t>
      </w:r>
      <w:r w:rsidR="004A5A25" w:rsidRPr="00492B4B">
        <w:t xml:space="preserve">is </w:t>
      </w:r>
      <w:r w:rsidR="007F43BD" w:rsidRPr="00492B4B">
        <w:t xml:space="preserve">meant to act as a starting point for </w:t>
      </w:r>
      <w:r w:rsidR="009F3B40" w:rsidRPr="00492B4B">
        <w:t xml:space="preserve">a </w:t>
      </w:r>
      <w:r w:rsidR="007F43BD" w:rsidRPr="00492B4B">
        <w:t xml:space="preserve">future, more complex </w:t>
      </w:r>
      <w:r w:rsidR="007F43BD">
        <w:t xml:space="preserve">multi-stock Chinook </w:t>
      </w:r>
      <w:r w:rsidR="00C9757F">
        <w:t xml:space="preserve">projection </w:t>
      </w:r>
      <w:r w:rsidR="007F43BD">
        <w:t xml:space="preserve">model.  </w:t>
      </w:r>
    </w:p>
    <w:p w14:paraId="52343B37" w14:textId="5E8DCC28" w:rsidR="002570AB" w:rsidRDefault="009F3B40" w:rsidP="00492B4B">
      <w:pPr>
        <w:spacing w:before="0" w:after="0"/>
      </w:pPr>
      <w:r>
        <w:t>T</w:t>
      </w:r>
      <w:r w:rsidR="00EF77A7">
        <w:t xml:space="preserve">he annual consumption </w:t>
      </w:r>
      <w:r w:rsidR="004A5A25">
        <w:t xml:space="preserve">of </w:t>
      </w:r>
      <w:proofErr w:type="spellStart"/>
      <w:r w:rsidR="00EF77A7">
        <w:t>smolts</w:t>
      </w:r>
      <w:proofErr w:type="spellEnd"/>
      <w:r w:rsidR="00EF77A7">
        <w:t xml:space="preserve"> </w:t>
      </w:r>
      <w:r w:rsidR="004A5A25">
        <w:t xml:space="preserve">by </w:t>
      </w:r>
      <w:r w:rsidR="00B94A7B">
        <w:t xml:space="preserve">the </w:t>
      </w:r>
      <w:proofErr w:type="spellStart"/>
      <w:r w:rsidR="00341C99">
        <w:t>pinniped</w:t>
      </w:r>
      <w:proofErr w:type="spellEnd"/>
      <w:r w:rsidR="00341C99">
        <w:t xml:space="preserve"> </w:t>
      </w:r>
      <w:r w:rsidR="00EF77A7">
        <w:t>population</w:t>
      </w:r>
      <w:r w:rsidR="00B94A7B">
        <w:t>s</w:t>
      </w:r>
      <w:proofErr w:type="gramStart"/>
      <w:r w:rsidR="00EF77A7">
        <w:t xml:space="preserve">, </w:t>
      </w:r>
      <w:proofErr w:type="gramEnd"/>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w:t>
      </w:r>
      <w:r w:rsidR="00341C99">
        <w:rPr>
          <w:i/>
        </w:rPr>
        <w:t>h</w:t>
      </w:r>
      <w:r w:rsidR="00341C99">
        <w:t xml:space="preserve"> is the predator type</w:t>
      </w:r>
      <w:r>
        <w:t>.</w:t>
      </w:r>
      <w:r w:rsidR="00EF77A7">
        <w:t xml:space="preserve"> </w:t>
      </w:r>
      <w:r w:rsidR="00EE34F5">
        <w:t>Comparing the effects of predation across predators with different preferences (</w:t>
      </w:r>
      <w:proofErr w:type="spellStart"/>
      <w:r w:rsidR="00EE34F5">
        <w:t>smolts</w:t>
      </w:r>
      <w:proofErr w:type="spellEnd"/>
      <w:r w:rsidR="00EE34F5">
        <w:t xml:space="preserve">, adults) requires using a common currency, and accounting for the survival between juvenile and adult stages. In order to compare these effects on the same scale, the adult equivalent of </w:t>
      </w:r>
      <w:proofErr w:type="spellStart"/>
      <w:r w:rsidR="00EE34F5">
        <w:t>smolt</w:t>
      </w:r>
      <w:proofErr w:type="spellEnd"/>
      <w:r w:rsidR="00EE34F5">
        <w:t xml:space="preserve"> consumption was estimated </w:t>
      </w:r>
      <w:r w:rsidR="00D961EC">
        <w:t xml:space="preserve">by </w:t>
      </w:r>
      <w:r w:rsidR="001913FF">
        <w:t xml:space="preserve">subjecting </w:t>
      </w:r>
      <w:proofErr w:type="spellStart"/>
      <w:r w:rsidR="001913FF">
        <w:t>smolts</w:t>
      </w:r>
      <w:proofErr w:type="spellEnd"/>
      <w:r w:rsidR="001913FF">
        <w:t xml:space="preserve"> that would have been lost to predation to natural mortality and maturation. </w:t>
      </w:r>
      <w:r w:rsidR="00C9757F">
        <w:t xml:space="preserve">We did not assume mortality was compensatory; fish that would have been lost to predation were subjected to the same natural mortality rates as fish that escaped predation. </w:t>
      </w:r>
      <w:r w:rsidR="001913FF">
        <w:t xml:space="preserve">Survival and maturation are a function </w:t>
      </w:r>
      <w:r>
        <w:t xml:space="preserve">of the age-specific </w:t>
      </w:r>
      <w:r w:rsidR="00273376">
        <w:t>rates</w:t>
      </w:r>
      <w:r>
        <w:t>,</w:t>
      </w:r>
      <w:r w:rsidR="003739F7">
        <w:t xml:space="preserve"> </w:t>
      </w:r>
    </w:p>
    <w:p w14:paraId="6647E4B3" w14:textId="00DE06E2" w:rsidR="00DB6224" w:rsidRDefault="00DB6224" w:rsidP="00492B4B">
      <w:pPr>
        <w:spacing w:before="0" w:after="0"/>
      </w:pPr>
      <w:r>
        <w:t xml:space="preserve">Equation </w:t>
      </w:r>
      <w:r w:rsidR="00456FA8">
        <w:t>10</w:t>
      </w:r>
      <w:r>
        <w:t>.</w:t>
      </w:r>
      <w:r>
        <w:tab/>
      </w:r>
      <w:r>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r</m:t>
                </m:r>
              </m:e>
              <m:sub>
                <m:r>
                  <w:rPr>
                    <w:rFonts w:ascii="Cambria Math" w:hAnsi="Cambria Math"/>
                  </w:rPr>
                  <m:t>a</m:t>
                </m:r>
              </m:sub>
            </m:sSub>
          </m:e>
        </m:d>
        <m:r>
          <m:rPr>
            <m:sty m:val="p"/>
          </m:rPr>
          <w:rPr>
            <w:rFonts w:ascii="Cambria Math" w:hAnsi="Cambria Math"/>
          </w:rPr>
          <m:t>, ∀</m:t>
        </m:r>
        <m:r>
          <w:rPr>
            <w:rFonts w:ascii="Cambria Math" w:hAnsi="Cambria Math"/>
          </w:rPr>
          <m:t>a</m:t>
        </m:r>
        <m:r>
          <m:rPr>
            <m:sty m:val="p"/>
          </m:rPr>
          <w:rPr>
            <w:rFonts w:ascii="Cambria Math" w:hAnsi="Cambria Math"/>
          </w:rPr>
          <m:t>&gt;0</m:t>
        </m:r>
      </m:oMath>
    </w:p>
    <w:p w14:paraId="40F070C6" w14:textId="43BBF8EC" w:rsidR="005455AE" w:rsidRPr="00C178B3" w:rsidRDefault="00EF77A7" w:rsidP="00492B4B">
      <w:pPr>
        <w:pStyle w:val="Compact"/>
        <w:spacing w:before="0" w:after="0"/>
        <w:ind w:firstLine="0"/>
      </w:pPr>
      <w:proofErr w:type="gramStart"/>
      <w:r>
        <w:t>where</w:t>
      </w:r>
      <w:proofErr w:type="gramEnd"/>
      <w:r>
        <w:t xml:space="preserv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E5753A">
        <w:t xml:space="preserve">adult Chinook salmon </w:t>
      </w:r>
      <w:r w:rsidR="00C178B3">
        <w:t xml:space="preserve">returning to </w:t>
      </w:r>
      <w:r>
        <w:t xml:space="preserve">inland </w:t>
      </w:r>
      <w:r>
        <w:lastRenderedPageBreak/>
        <w:t xml:space="preserve">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60BAB23D" w:rsidR="00213DBA" w:rsidRPr="00213DBA" w:rsidRDefault="00213DBA" w:rsidP="00492B4B">
      <w:pPr>
        <w:spacing w:before="0" w:after="0"/>
      </w:pPr>
      <w:r>
        <w:t xml:space="preserve">Equation </w:t>
      </w:r>
      <w:r w:rsidR="001A7D5D">
        <w:t>11</w:t>
      </w:r>
      <w:r w:rsidR="00DB6224">
        <w:t>.</w:t>
      </w:r>
      <w:r w:rsidR="00DB6224">
        <w:tab/>
      </w:r>
      <w:r w:rsidR="00DB6224">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IW</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a</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e>
        </m:nary>
      </m:oMath>
    </w:p>
    <w:p w14:paraId="63234427" w14:textId="4ADD87BE" w:rsidR="005455AE" w:rsidRDefault="00846800" w:rsidP="00492B4B">
      <w:pPr>
        <w:spacing w:before="0" w:after="0"/>
      </w:pPr>
      <w:r>
        <w:t>There are 2</w:t>
      </w:r>
      <w:r w:rsidR="00273376">
        <w:t>1</w:t>
      </w:r>
      <w:r>
        <w:t xml:space="preserve"> distinct stocks of Chinook salmon in Puget Sound</w:t>
      </w:r>
      <w:r w:rsidR="00617D09">
        <w:t xml:space="preserve"> (Ward et al. 2015)</w:t>
      </w:r>
      <w:r>
        <w:t xml:space="preserve">, each of them with varying levels of </w:t>
      </w:r>
      <w:r w:rsidR="00EF77A7">
        <w:t xml:space="preserve">ocean survival and age composition </w:t>
      </w:r>
      <w:r>
        <w:fldChar w:fldCharType="begin"/>
      </w:r>
      <w:r>
        <w:instrText xml:space="preserve"> ADDIN ZOTERO_ITEM CSL_CITATION {"citationID":"1t1iruukms","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fldChar w:fldCharType="separate"/>
      </w:r>
      <w:r w:rsidRPr="00846800">
        <w:t>(Myers et al. 1998)</w:t>
      </w:r>
      <w:r>
        <w:fldChar w:fldCharType="end"/>
      </w:r>
      <w:r w:rsidR="00EF77A7">
        <w:t xml:space="preserve">. </w:t>
      </w:r>
      <w:r w:rsidR="00972462">
        <w:t>C</w:t>
      </w:r>
      <w:r w:rsidR="00346A54">
        <w:t>oarse e</w:t>
      </w:r>
      <w:r w:rsidR="00EF77A7">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1983)</w:t>
      </w:r>
      <w:r w:rsidR="00C94803">
        <w:fldChar w:fldCharType="end"/>
      </w:r>
      <w:r w:rsidR="00EF77A7">
        <w:t>: the bi-monthly instan</w:t>
      </w:r>
      <w:r w:rsidR="00FD5A6D">
        <w:t>tan</w:t>
      </w:r>
      <w:r w:rsidR="00EF77A7">
        <w:t xml:space="preserve">eous mortality rates </w:t>
      </w:r>
      <w:r w:rsidR="00972462">
        <w:t>were estimated as</w:t>
      </w:r>
      <w:r w:rsidR="00EF77A7">
        <w:t xml:space="preserve"> 0.035, 0.015, and 0.0075 for ocean ages 1, 2, and 3+, respectively. These translate into annual survival estimates of 0.43, 0.69, and 0.83</w:t>
      </w:r>
      <w:r>
        <w:t xml:space="preserve">, which are estimates </w:t>
      </w:r>
      <w:r w:rsidR="00BD0F73">
        <w:t xml:space="preserve">of the </w:t>
      </w:r>
      <w:r>
        <w:t xml:space="preserve">aggregated </w:t>
      </w:r>
      <w:r w:rsidR="00BD0F73">
        <w:t xml:space="preserve">sources of natural mortality, </w:t>
      </w:r>
      <w:r>
        <w:t xml:space="preserve">and not attributable to any </w:t>
      </w:r>
      <w:r w:rsidR="00BD0F73">
        <w:t xml:space="preserve">species-specific sources of mortality.  </w:t>
      </w:r>
      <w:r w:rsidR="002F5641">
        <w:t xml:space="preserve">While these estimates are lower than the Chinook Fishery and Assessment Model (FRAM, </w:t>
      </w:r>
      <w:r w:rsidR="0093340A" w:rsidRPr="001E4BC1">
        <w:t>Clemons et al. 2006</w:t>
      </w:r>
      <w:r w:rsidR="002F5641">
        <w:t>), o</w:t>
      </w:r>
      <w:r>
        <w:t xml:space="preserve">ur goal was to roughly match the average age composition </w:t>
      </w:r>
      <w:r w:rsidR="00856F28">
        <w:t xml:space="preserve">seen across stocks in Myers et al. </w:t>
      </w:r>
      <w:r w:rsidR="00856F28">
        <w:fldChar w:fldCharType="begin"/>
      </w:r>
      <w:r w:rsidR="00856F28">
        <w:instrText xml:space="preserve"> ADDIN ZOTERO_ITEM CSL_CITATION {"citationID":"1gma4gi6im","properties":{"formattedCitation":"(1998)","plainCitation":"(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uppress-author":true}],"schema":"https://github.com/citation-style-language/schema/raw/master/csl-citation.json"} </w:instrText>
      </w:r>
      <w:r w:rsidR="00856F28">
        <w:fldChar w:fldCharType="separate"/>
      </w:r>
      <w:r w:rsidR="00856F28" w:rsidRPr="00856F28">
        <w:t>(1998)</w:t>
      </w:r>
      <w:r w:rsidR="00856F28">
        <w:fldChar w:fldCharType="end"/>
      </w:r>
      <w:r w:rsidR="00856F28">
        <w:t xml:space="preserve"> prior to the large increases in the </w:t>
      </w:r>
      <w:proofErr w:type="spellStart"/>
      <w:r w:rsidR="00856F28">
        <w:t>pinniped</w:t>
      </w:r>
      <w:proofErr w:type="spellEnd"/>
      <w:r w:rsidR="00856F28">
        <w:t xml:space="preserve"> populations within Puget Sound</w:t>
      </w:r>
      <w:r w:rsidR="009A50B1">
        <w:t>, and treat the Chinook salmon population in Puget Sound as a single stock</w:t>
      </w:r>
      <w:r w:rsidR="00EF77A7">
        <w:t>.</w:t>
      </w:r>
      <w:r w:rsidR="00856F28">
        <w:t xml:space="preserve">  </w:t>
      </w:r>
      <w:r w:rsidR="000B0E28">
        <w:t>We assume</w:t>
      </w:r>
      <w:r w:rsidR="00E41171">
        <w:t>d</w:t>
      </w:r>
      <w:r w:rsidR="000B0E28">
        <w:t xml:space="preserve"> </w:t>
      </w:r>
      <w:r w:rsidR="00D54A1F">
        <w:t>a single aggregate population</w:t>
      </w:r>
      <w:r w:rsidR="000B0E28">
        <w:t xml:space="preserve"> with </w:t>
      </w:r>
      <w:r w:rsidR="00856F28">
        <w:t xml:space="preserve">conditional </w:t>
      </w:r>
      <w:r w:rsidR="000B0E28">
        <w:t xml:space="preserve">probabilities </w:t>
      </w:r>
      <w:r w:rsidR="00856F28">
        <w:t xml:space="preserve">of maturing at </w:t>
      </w:r>
      <w:r w:rsidR="000B0E28">
        <w:t>ocean ages 1, 2, 3, and 4</w:t>
      </w:r>
      <w:r w:rsidR="002843CE">
        <w:t xml:space="preserve"> equal to</w:t>
      </w:r>
      <w:r w:rsidR="00856F28">
        <w:t xml:space="preserve"> 0.02, 0.</w:t>
      </w:r>
      <w:r w:rsidR="00EB51C9">
        <w:t>4</w:t>
      </w:r>
      <w:r w:rsidR="00856F28">
        <w:t>5, 0.8</w:t>
      </w:r>
      <w:r w:rsidR="00EB51C9">
        <w:t>5</w:t>
      </w:r>
      <w:r w:rsidR="00856F28">
        <w:t>, 1.0, respectively</w:t>
      </w:r>
      <w:r w:rsidR="000B0E28">
        <w:t xml:space="preserve">. </w:t>
      </w:r>
      <w:r w:rsidR="002843CE">
        <w:t xml:space="preserve">From </w:t>
      </w:r>
      <w:r w:rsidR="003B2470">
        <w:t>these survival and proportion-at-age estimates</w:t>
      </w:r>
      <w:r w:rsidR="002843CE">
        <w:t>,</w:t>
      </w:r>
      <w:r w:rsidR="000B0E28">
        <w:t xml:space="preserve"> </w:t>
      </w:r>
      <w:r w:rsidR="00856F28">
        <w:t xml:space="preserve">the average age </w:t>
      </w:r>
      <w:r w:rsidR="002843CE">
        <w:t xml:space="preserve">distribution </w:t>
      </w:r>
      <w:r w:rsidR="00856F28">
        <w:t>(by ocean ages one to four) of adult fish returning to Puget Sound would be 0.0</w:t>
      </w:r>
      <w:r w:rsidR="00EB51C9">
        <w:t>5</w:t>
      </w:r>
      <w:r w:rsidR="00856F28">
        <w:t>, 0.5</w:t>
      </w:r>
      <w:r w:rsidR="00EB51C9">
        <w:t>2</w:t>
      </w:r>
      <w:r w:rsidR="00856F28">
        <w:t>, 0.3</w:t>
      </w:r>
      <w:r w:rsidR="00EB51C9">
        <w:t>7</w:t>
      </w:r>
      <w:r w:rsidR="00856F28">
        <w:t>, and 0.0</w:t>
      </w:r>
      <w:r w:rsidR="00EB51C9">
        <w:t>6</w:t>
      </w:r>
      <w:r w:rsidR="00856F28">
        <w:t>.</w:t>
      </w:r>
      <w:r w:rsidR="001B5B16">
        <w:t xml:space="preserve">  </w:t>
      </w:r>
      <w:r w:rsidR="00EB51C9">
        <w:t xml:space="preserve">These estimates are similar to the age composition of returning Puget Sound Chinook salmon averaged across stocks </w:t>
      </w:r>
      <w:r w:rsidR="00EB51C9">
        <w:fldChar w:fldCharType="begin"/>
      </w:r>
      <w:r w:rsidR="00EB51C9">
        <w:instrText xml:space="preserve"> ADDIN ZOTERO_ITEM CSL_CITATION {"citationID":"2m7mmdio1e","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EB51C9">
        <w:fldChar w:fldCharType="separate"/>
      </w:r>
      <w:r w:rsidR="00EB51C9" w:rsidRPr="00EB51C9">
        <w:t>(Myers et al. 1998)</w:t>
      </w:r>
      <w:r w:rsidR="00EB51C9">
        <w:fldChar w:fldCharType="end"/>
      </w:r>
      <w:r w:rsidR="00EB51C9">
        <w:t xml:space="preserve">.  </w:t>
      </w:r>
      <w:r w:rsidR="001B5B16">
        <w:t>For our forward projection model, we assume</w:t>
      </w:r>
      <w:r w:rsidR="002F5641">
        <w:t>d</w:t>
      </w:r>
      <w:r w:rsidR="001B5B16">
        <w:t xml:space="preserve"> these ratios </w:t>
      </w:r>
      <w:r w:rsidR="002F5641">
        <w:t xml:space="preserve">were </w:t>
      </w:r>
      <w:r w:rsidR="001B5B16">
        <w:t xml:space="preserve">constant for </w:t>
      </w:r>
      <w:r w:rsidR="0005458E">
        <w:t xml:space="preserve">each </w:t>
      </w:r>
      <w:r w:rsidR="001B5B16">
        <w:t>cohort and year.</w:t>
      </w:r>
    </w:p>
    <w:p w14:paraId="6C04F878" w14:textId="08D8191D" w:rsidR="005564EA" w:rsidRDefault="005564EA" w:rsidP="005564EA">
      <w:pPr>
        <w:pStyle w:val="Heading2"/>
        <w:spacing w:before="0"/>
      </w:pPr>
      <w:r>
        <w:lastRenderedPageBreak/>
        <w:t>Sensitivity analysis</w:t>
      </w:r>
    </w:p>
    <w:p w14:paraId="72DDC9CA" w14:textId="499F2AE9" w:rsidR="00A47A9E" w:rsidRDefault="00A47A9E" w:rsidP="00A47A9E">
      <w:r>
        <w:t xml:space="preserve">We </w:t>
      </w:r>
      <w:r w:rsidR="001A075C">
        <w:t xml:space="preserve">evaluated </w:t>
      </w:r>
      <w:r w:rsidRPr="00CA74C1">
        <w:t xml:space="preserve">the sensitivity of the bioenergetics model </w:t>
      </w:r>
      <w:r w:rsidR="003629A3" w:rsidRPr="00CA74C1">
        <w:t>output</w:t>
      </w:r>
      <w:r w:rsidR="006863CE">
        <w:t xml:space="preserve"> to input parameters</w:t>
      </w:r>
      <w:r w:rsidR="001A075C">
        <w:t xml:space="preserve"> </w:t>
      </w:r>
      <w:r w:rsidR="006863CE">
        <w:t>u</w:t>
      </w:r>
      <w:r w:rsidR="00FE51C0">
        <w:t xml:space="preserve">sing </w:t>
      </w:r>
      <w:r w:rsidR="003629A3" w:rsidRPr="00FE51C0">
        <w:t>the method</w:t>
      </w:r>
      <w:r w:rsidR="00FE51C0">
        <w:t>s</w:t>
      </w:r>
      <w:r w:rsidR="003629A3" w:rsidRPr="00FE51C0">
        <w:t xml:space="preserve"> of </w:t>
      </w:r>
      <w:r w:rsidRPr="00FE51C0">
        <w:t>individual parameter perturbation (IPP) and relative partial sums of squares (RPSS) as described in</w:t>
      </w:r>
      <w:r w:rsidR="00FE51C0">
        <w:t xml:space="preserve"> Bartell et al. </w:t>
      </w:r>
      <w:r w:rsidR="00FE51C0">
        <w:fldChar w:fldCharType="begin"/>
      </w:r>
      <w:r w:rsidR="00FE51C0">
        <w:instrText xml:space="preserve"> ADDIN ZOTERO_ITEM CSL_CITATION {"citationID":"h34lda8pa","properties":{"formattedCitation":"(1986)","plainCitation":"(1986)"},"citationItems":[{"id":1145,"uris":["http://zotero.org/users/local/DW6AEAS0/items/DFHP3CNX"],"uri":["http://zotero.org/users/local/DW6AEAS0/items/DFHP3CNX"],"itemData":{"id":1145,"type":"article-journal","title":"Individual parameter perturbation and error analysis of fish bioenergetics models","container-title":"Canadian Journal of Fisheries and Aquatic Sciences","page":"160–168","volume":"43","issue":"1","source":"Google Scholar","author":[{"family":"Bartell","given":"S. M."},{"family":"Breck","given":"J. E."},{"family":"Gardner","given":"R. H."},{"family":"Brenkert","given":"A. L."}],"issued":{"date-parts":[["1986"]]}},"suppress-author":true}],"schema":"https://github.com/citation-style-language/schema/raw/master/csl-citation.json"} </w:instrText>
      </w:r>
      <w:r w:rsidR="00FE51C0">
        <w:fldChar w:fldCharType="separate"/>
      </w:r>
      <w:r w:rsidR="00FE51C0" w:rsidRPr="00FE51C0">
        <w:t>(1986)</w:t>
      </w:r>
      <w:r w:rsidR="00FE51C0">
        <w:fldChar w:fldCharType="end"/>
      </w:r>
      <w:r w:rsidR="00FE51C0">
        <w:t xml:space="preserve"> and Harvey </w:t>
      </w:r>
      <w:r w:rsidR="00FE51C0">
        <w:fldChar w:fldCharType="begin"/>
      </w:r>
      <w:r w:rsidR="00FE51C0">
        <w:instrText xml:space="preserve"> ADDIN ZOTERO_ITEM CSL_CITATION {"citationID":"1cdmtfcnhf","properties":{"formattedCitation":"(2009)","plainCitation":"(2009)"},"citationItems":[{"id":1143,"uris":["http://zotero.org/users/local/DW6AEAS0/items/445B4M79"],"uri":["http://zotero.org/users/local/DW6AEAS0/items/445B4M79"],"itemData":{"id":1143,"type":"article-journal","title":"Effects of temperature change on demersal fishes in the California Current: a bioenergetics approach","container-title":"Canadian Journal of Fisheries and Aquatic Sciences","page":"1449–1461","volume":"66","issue":"9","source":"Google Scholar","shortTitle":"Effects of temperature change on demersal fishes in the California Current","author":[{"family":"Harvey","given":"Chris J."}],"issued":{"date-parts":[["2009"]]}},"suppress-author":true}],"schema":"https://github.com/citation-style-language/schema/raw/master/csl-citation.json"} </w:instrText>
      </w:r>
      <w:r w:rsidR="00FE51C0">
        <w:fldChar w:fldCharType="separate"/>
      </w:r>
      <w:r w:rsidR="00FE51C0" w:rsidRPr="00FE51C0">
        <w:t>(2009)</w:t>
      </w:r>
      <w:r w:rsidR="00FE51C0">
        <w:fldChar w:fldCharType="end"/>
      </w:r>
      <w:r w:rsidR="006863CE">
        <w:t xml:space="preserve">.  Though our model predicts consumption for years 1970-2015, for simplicity </w:t>
      </w:r>
      <w:r w:rsidR="002A0EA0">
        <w:t>the sensitivity analysis focused</w:t>
      </w:r>
      <w:r w:rsidR="006863CE">
        <w:t xml:space="preserve"> on </w:t>
      </w:r>
      <w:r w:rsidR="006863CE" w:rsidRPr="003629A3">
        <w:t>number</w:t>
      </w:r>
      <w:r w:rsidR="006863CE">
        <w:t>s</w:t>
      </w:r>
      <w:r w:rsidR="006863CE" w:rsidRPr="003629A3">
        <w:t xml:space="preserve"> a</w:t>
      </w:r>
      <w:r w:rsidR="006863CE" w:rsidRPr="00CA74C1">
        <w:t>nd biomass of Chinook salmon consumed in 2015</w:t>
      </w:r>
      <w:r w:rsidR="009D78B6">
        <w:t>, summed over all four predators</w:t>
      </w:r>
      <w:r w:rsidR="006863CE">
        <w:t xml:space="preserve">. </w:t>
      </w:r>
      <w:r w:rsidR="006863CE" w:rsidRPr="00FE51C0">
        <w:t xml:space="preserve"> </w:t>
      </w:r>
      <w:r w:rsidR="006863CE">
        <w:t>These me</w:t>
      </w:r>
      <w:r w:rsidR="006863CE" w:rsidRPr="006C3215">
        <w:t>thods</w:t>
      </w:r>
      <w:r w:rsidR="00CA74C1" w:rsidRPr="006C3215">
        <w:t xml:space="preserve"> </w:t>
      </w:r>
      <w:r w:rsidRPr="006C3215">
        <w:t>test</w:t>
      </w:r>
      <w:r w:rsidR="00CA74C1" w:rsidRPr="006C3215">
        <w:t xml:space="preserve"> sensitivities of </w:t>
      </w:r>
      <w:r w:rsidR="00FE51C0" w:rsidRPr="006C3215">
        <w:t xml:space="preserve">model </w:t>
      </w:r>
      <w:r w:rsidR="00CA74C1" w:rsidRPr="006C3215">
        <w:t xml:space="preserve">output </w:t>
      </w:r>
      <w:r w:rsidRPr="006C3215">
        <w:t xml:space="preserve">to </w:t>
      </w:r>
      <w:r w:rsidR="00CA74C1" w:rsidRPr="006C3215">
        <w:t xml:space="preserve">model input CVs of </w:t>
      </w:r>
      <w:r w:rsidRPr="006C3215">
        <w:t xml:space="preserve">2%, 10% and 20%.  </w:t>
      </w:r>
      <w:r w:rsidR="006C3215" w:rsidRPr="00A03CA5">
        <w:rPr>
          <w:bCs/>
        </w:rPr>
        <w:t xml:space="preserve">IPP measures the variance in the 2015 consumption estimates after perturbing a particular parameter, and the RPSS uses multiple linear regression to measure how much of the variance in the 2015 consumption estimates can be explained by a particular input relative to </w:t>
      </w:r>
      <w:r w:rsidR="00B05858">
        <w:rPr>
          <w:bCs/>
        </w:rPr>
        <w:t xml:space="preserve">the variance explained by </w:t>
      </w:r>
      <w:r w:rsidR="006C3215" w:rsidRPr="00A03CA5">
        <w:rPr>
          <w:bCs/>
        </w:rPr>
        <w:t>all inputs being examined.  The sum across all the RPSS for the different model inputs being tested is equal to the R</w:t>
      </w:r>
      <w:r w:rsidR="006C3215" w:rsidRPr="00A03CA5">
        <w:rPr>
          <w:bCs/>
          <w:vertAlign w:val="superscript"/>
        </w:rPr>
        <w:t>2</w:t>
      </w:r>
      <w:r w:rsidR="006C3215" w:rsidRPr="00A03CA5">
        <w:rPr>
          <w:bCs/>
        </w:rPr>
        <w:t xml:space="preserve">.  For either the IPP or RPSS, larger values imply that </w:t>
      </w:r>
      <w:r w:rsidR="00B05858">
        <w:rPr>
          <w:bCs/>
        </w:rPr>
        <w:t xml:space="preserve">the model is more sensitive to </w:t>
      </w:r>
      <w:r w:rsidR="006C3215" w:rsidRPr="00A03CA5">
        <w:rPr>
          <w:bCs/>
        </w:rPr>
        <w:t>a particular input.</w:t>
      </w:r>
      <w:r w:rsidR="007B2CEB">
        <w:t xml:space="preserve">  </w:t>
      </w:r>
      <w:r w:rsidRPr="00D33920">
        <w:t xml:space="preserve">Several of the </w:t>
      </w:r>
      <w:r w:rsidR="00B57C20" w:rsidRPr="00D33920">
        <w:t xml:space="preserve">model inputs </w:t>
      </w:r>
      <w:r w:rsidRPr="00D33920">
        <w:t>are not parameter</w:t>
      </w:r>
      <w:r w:rsidR="00B57C20" w:rsidRPr="00D33920">
        <w:t>s</w:t>
      </w:r>
      <w:r w:rsidRPr="00D33920">
        <w:t>, but a</w:t>
      </w:r>
      <w:r w:rsidR="003C3C3C">
        <w:t>re</w:t>
      </w:r>
      <w:r w:rsidRPr="00D33920">
        <w:t xml:space="preserve"> </w:t>
      </w:r>
      <w:r w:rsidR="002F5641">
        <w:t xml:space="preserve">a </w:t>
      </w:r>
      <w:r w:rsidRPr="00D33920">
        <w:t xml:space="preserve">vector of </w:t>
      </w:r>
      <w:r w:rsidR="00B57C20" w:rsidRPr="00D33920">
        <w:t xml:space="preserve">outputs from </w:t>
      </w:r>
      <w:r w:rsidR="002F2804">
        <w:t>previous</w:t>
      </w:r>
      <w:r w:rsidR="00B57C20" w:rsidRPr="00D33920">
        <w:t xml:space="preserve"> studies</w:t>
      </w:r>
      <w:r w:rsidR="003C3C3C">
        <w:rPr>
          <w:rFonts w:eastAsiaTheme="minorEastAsia"/>
        </w:rPr>
        <w:t>, and in these cases we</w:t>
      </w:r>
      <w:r w:rsidR="00B57C20">
        <w:rPr>
          <w:rFonts w:eastAsiaTheme="minorEastAsia"/>
        </w:rPr>
        <w:t xml:space="preserve"> treat</w:t>
      </w:r>
      <w:r w:rsidR="003C3C3C">
        <w:rPr>
          <w:rFonts w:eastAsiaTheme="minorEastAsia"/>
        </w:rPr>
        <w:t>ed</w:t>
      </w:r>
      <w:r w:rsidR="00B57C20">
        <w:rPr>
          <w:rFonts w:eastAsiaTheme="minorEastAsia"/>
        </w:rPr>
        <w:t xml:space="preserve"> deviations for a particular vector of model inputs as affecting all elements of the vector equally.  For example, if the random deviate </w:t>
      </w:r>
      <w:r w:rsidR="00371AE9">
        <w:rPr>
          <w:rFonts w:eastAsiaTheme="minorEastAsia"/>
        </w:rPr>
        <w:t xml:space="preserve">for </w:t>
      </w:r>
      <w:r w:rsidR="00B57C20">
        <w:rPr>
          <w:rFonts w:eastAsiaTheme="minorEastAsia"/>
        </w:rPr>
        <w:t xml:space="preserve">killer whale mass was +10% </w:t>
      </w:r>
      <w:r w:rsidR="00CA2130">
        <w:rPr>
          <w:rFonts w:eastAsiaTheme="minorEastAsia"/>
        </w:rPr>
        <w:t xml:space="preserve">for </w:t>
      </w:r>
      <w:r w:rsidR="00CA74C1">
        <w:rPr>
          <w:rFonts w:eastAsiaTheme="minorEastAsia"/>
        </w:rPr>
        <w:t>a particular simulation</w:t>
      </w:r>
      <w:r w:rsidR="00B57C20">
        <w:rPr>
          <w:rFonts w:eastAsiaTheme="minorEastAsia"/>
        </w:rPr>
        <w:t xml:space="preserve">, the </w:t>
      </w:r>
      <w:r w:rsidR="00CA2130">
        <w:rPr>
          <w:rFonts w:eastAsiaTheme="minorEastAsia"/>
        </w:rPr>
        <w:t xml:space="preserve">masses of all </w:t>
      </w:r>
      <w:r w:rsidR="00B57C20">
        <w:rPr>
          <w:rFonts w:eastAsiaTheme="minorEastAsia"/>
        </w:rPr>
        <w:t>killer whale ages would increase by +10%</w:t>
      </w:r>
      <w:r>
        <w:t xml:space="preserve">.  </w:t>
      </w:r>
      <w:r w:rsidR="00F54810">
        <w:t xml:space="preserve">We tested model sensitivity to </w:t>
      </w:r>
      <w:r w:rsidR="00FB6E2C">
        <w:t xml:space="preserve">two attributes related to salmon, length when they enter the ocean </w:t>
      </w:r>
      <w:r w:rsidR="004F3076">
        <w:t>(</w:t>
      </w:r>
      <w:proofErr w:type="spellStart"/>
      <w:r w:rsidR="004F3076">
        <w:t>smolt</w:t>
      </w:r>
      <w:proofErr w:type="spellEnd"/>
      <w:r w:rsidR="004F3076">
        <w:t xml:space="preserve"> length) </w:t>
      </w:r>
      <w:r w:rsidR="00FB6E2C">
        <w:t xml:space="preserve">and intercept for the condition factor (i.e., </w:t>
      </w:r>
      <w:r w:rsidR="004F3076">
        <w:t xml:space="preserve">salmon condition; </w:t>
      </w:r>
      <w:r w:rsidR="001A7D5D">
        <w:t>0.000011 in Equation 9</w:t>
      </w:r>
      <w:r w:rsidR="00FB6E2C">
        <w:t>)</w:t>
      </w:r>
      <w:r w:rsidR="004F3076">
        <w:t xml:space="preserve">, and five attributes related to the </w:t>
      </w:r>
      <w:proofErr w:type="spellStart"/>
      <w:r w:rsidR="00475E20">
        <w:t>pinnipeds</w:t>
      </w:r>
      <w:proofErr w:type="spellEnd"/>
      <w:r w:rsidR="004F3076">
        <w:t xml:space="preserve">: </w:t>
      </w:r>
      <w:proofErr w:type="spellStart"/>
      <w:r w:rsidR="004F3076">
        <w:t>Kl</w:t>
      </w:r>
      <w:r w:rsidR="003C3C3C">
        <w:t>ei</w:t>
      </w:r>
      <w:r w:rsidR="004F3076">
        <w:t>ber</w:t>
      </w:r>
      <w:proofErr w:type="spellEnd"/>
      <w:r w:rsidR="004F3076">
        <w:t xml:space="preserve"> multiplier (</w:t>
      </w:r>
      <m:oMath>
        <m:r>
          <w:rPr>
            <w:rFonts w:ascii="Cambria Math" w:hAnsi="Cambria Math"/>
          </w:rPr>
          <m:t>α</m:t>
        </m:r>
      </m:oMath>
      <w:r w:rsidR="004F3076">
        <w:t>), population abundanc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rsidR="004F3076">
        <w:t>), fraction of Chinook salm</w:t>
      </w:r>
      <w:r w:rsidR="001A7D5D">
        <w:t xml:space="preserve">on in the diet, </w:t>
      </w:r>
      <w:r w:rsidR="001A7D5D">
        <w:lastRenderedPageBreak/>
        <w:t>composition of a</w:t>
      </w:r>
      <w:r w:rsidR="004F3076">
        <w:t xml:space="preserve">ge-0 salmon in the diets, and </w:t>
      </w:r>
      <w:proofErr w:type="spellStart"/>
      <w:r w:rsidR="00776AB2">
        <w:t>pinniped</w:t>
      </w:r>
      <w:proofErr w:type="spellEnd"/>
      <w:r w:rsidR="00776AB2">
        <w:t xml:space="preserve"> </w:t>
      </w:r>
      <w:r w:rsidR="004F3076">
        <w:t>weight-at-age.</w:t>
      </w:r>
      <w:r w:rsidR="00475E20">
        <w:t xml:space="preserve"> Because southern resident killer whales do not target age-0 </w:t>
      </w:r>
      <w:proofErr w:type="spellStart"/>
      <w:r w:rsidR="00475E20">
        <w:t>smolts</w:t>
      </w:r>
      <w:proofErr w:type="spellEnd"/>
      <w:r w:rsidR="00475E20">
        <w:t xml:space="preserve"> and their abundance is known without error, we only examined model sensitivity to their </w:t>
      </w:r>
      <w:proofErr w:type="spellStart"/>
      <w:r w:rsidR="00475E20">
        <w:t>Kl</w:t>
      </w:r>
      <w:r w:rsidR="003C3C3C">
        <w:t>ei</w:t>
      </w:r>
      <w:r w:rsidR="00475E20">
        <w:t>ber</w:t>
      </w:r>
      <w:proofErr w:type="spellEnd"/>
      <w:r w:rsidR="00475E20">
        <w:t xml:space="preserve"> multiplier, abundance, and weight-at-age.</w:t>
      </w:r>
    </w:p>
    <w:p w14:paraId="25ABC615" w14:textId="482EB4E4" w:rsidR="005564EA" w:rsidRDefault="00F95408" w:rsidP="00F16870">
      <w:r>
        <w:t>Distinct from model sensitivity, there is also substantial uncertainty in key parameters and data sources, for insta</w:t>
      </w:r>
      <w:r w:rsidR="00B156D3">
        <w:t xml:space="preserve">nce related to diet fractions, </w:t>
      </w:r>
      <w:proofErr w:type="spellStart"/>
      <w:r>
        <w:t>pinniped</w:t>
      </w:r>
      <w:proofErr w:type="spellEnd"/>
      <w:r>
        <w:t xml:space="preserve"> abundance, and bioenergetics parameters</w:t>
      </w:r>
      <w:r w:rsidR="00E153D1">
        <w:t xml:space="preserve">; </w:t>
      </w:r>
      <w:r w:rsidR="002A0EA0">
        <w:t>in many cases these uncertainties exceed the 20% CVs tested in systematic sensitivity tests such as IPP or RPSS</w:t>
      </w:r>
      <w:r>
        <w:t xml:space="preserve">. We therefore explored </w:t>
      </w:r>
      <w:r w:rsidR="00190655">
        <w:t xml:space="preserve">the </w:t>
      </w:r>
      <w:r w:rsidR="00B156D3">
        <w:t xml:space="preserve">predicted </w:t>
      </w:r>
      <w:r w:rsidR="00600048">
        <w:t>number</w:t>
      </w:r>
      <w:r w:rsidR="00847A8D">
        <w:t xml:space="preserve"> and biomass of Chinook salmon consum</w:t>
      </w:r>
      <w:r w:rsidR="00600048">
        <w:t xml:space="preserve">ed </w:t>
      </w:r>
      <w:r w:rsidR="002537E8">
        <w:t>for all years</w:t>
      </w:r>
      <w:r w:rsidR="00B156D3">
        <w:t xml:space="preserve">, varying </w:t>
      </w:r>
      <w:r w:rsidR="002A0EA0">
        <w:t xml:space="preserve">two-way combinations of </w:t>
      </w:r>
      <w:r w:rsidR="00847A8D">
        <w:t>the following model inputs</w:t>
      </w:r>
      <w:r w:rsidR="00B32DE9">
        <w:t>, each by +/- 50</w:t>
      </w:r>
      <w:proofErr w:type="gramStart"/>
      <w:r w:rsidR="00B32DE9">
        <w:t xml:space="preserve">% </w:t>
      </w:r>
      <w:r w:rsidR="00B953C1">
        <w:t>:</w:t>
      </w:r>
      <w:proofErr w:type="gramEnd"/>
      <w:r w:rsidR="00190655">
        <w:t xml:space="preserve"> </w:t>
      </w:r>
      <w:r w:rsidR="00B953C1">
        <w:t xml:space="preserve">1) </w:t>
      </w:r>
      <w:r w:rsidR="00190655">
        <w:t xml:space="preserve">the </w:t>
      </w:r>
      <w:r w:rsidR="00B953C1">
        <w:t xml:space="preserve">length of the </w:t>
      </w:r>
      <w:r w:rsidR="00FF3A6B">
        <w:t xml:space="preserve">juvenile Chinook </w:t>
      </w:r>
      <w:r w:rsidR="00391191">
        <w:t xml:space="preserve">salmon </w:t>
      </w:r>
      <w:r w:rsidR="005564EA">
        <w:t xml:space="preserve">between April and June, </w:t>
      </w:r>
      <w:r w:rsidR="00B953C1">
        <w:t xml:space="preserve">2) </w:t>
      </w:r>
      <w:r w:rsidR="005564EA">
        <w:t xml:space="preserve">the fraction of Chinook </w:t>
      </w:r>
      <w:r w:rsidR="00391191">
        <w:t xml:space="preserve">salmon </w:t>
      </w:r>
      <w:proofErr w:type="spellStart"/>
      <w:r w:rsidR="00B953C1">
        <w:t>smolts</w:t>
      </w:r>
      <w:proofErr w:type="spellEnd"/>
      <w:r w:rsidR="00B953C1">
        <w:t xml:space="preserve"> </w:t>
      </w:r>
      <w:r w:rsidR="005564EA">
        <w:t xml:space="preserve">in the predator diets, </w:t>
      </w:r>
      <w:r w:rsidR="00B953C1">
        <w:t>3)</w:t>
      </w:r>
      <w:r w:rsidR="00FF3A6B">
        <w:t xml:space="preserve"> </w:t>
      </w:r>
      <w:r w:rsidR="005564EA">
        <w:t xml:space="preserve">total </w:t>
      </w:r>
      <w:proofErr w:type="spellStart"/>
      <w:r w:rsidR="005564EA">
        <w:t>pinniped</w:t>
      </w:r>
      <w:proofErr w:type="spellEnd"/>
      <w:r w:rsidR="005564EA">
        <w:t xml:space="preserve"> abundance, and </w:t>
      </w:r>
      <w:r w:rsidR="00B953C1">
        <w:t xml:space="preserve">4) </w:t>
      </w:r>
      <w:r w:rsidR="005564EA">
        <w:t>predator activity multipliers (</w:t>
      </w:r>
      <w:r w:rsidR="005564EA">
        <w:rPr>
          <w:rFonts w:ascii="Cambria Math" w:hAnsi="Cambria Math"/>
        </w:rPr>
        <w:t>𝛼</w:t>
      </w:r>
      <w:r w:rsidR="005564EA">
        <w:t xml:space="preserve"> in Equation </w:t>
      </w:r>
      <w:r w:rsidR="0052110F">
        <w:t xml:space="preserve">3).  </w:t>
      </w:r>
      <w:r w:rsidR="003D383C">
        <w:t xml:space="preserve">When changing the fraction of </w:t>
      </w:r>
      <w:proofErr w:type="spellStart"/>
      <w:r w:rsidR="003D383C">
        <w:t>smolts</w:t>
      </w:r>
      <w:proofErr w:type="spellEnd"/>
      <w:r w:rsidR="003D383C">
        <w:t xml:space="preserve"> in the predator diets, we assumed that </w:t>
      </w:r>
      <w:r w:rsidR="00D251B3">
        <w:t xml:space="preserve">the </w:t>
      </w:r>
      <w:r w:rsidR="003D383C">
        <w:t xml:space="preserve">difference was applied evenly over the other Chinook </w:t>
      </w:r>
      <w:r w:rsidR="00391191">
        <w:t xml:space="preserve">salmon </w:t>
      </w:r>
      <w:r w:rsidR="003D383C">
        <w:t>age classes.  For instance, a 50% decrease in harbor seal</w:t>
      </w:r>
      <w:r w:rsidR="006A7CD5">
        <w:t xml:space="preserve"> </w:t>
      </w:r>
      <w:proofErr w:type="spellStart"/>
      <w:r w:rsidR="006A7CD5">
        <w:t>smolt</w:t>
      </w:r>
      <w:proofErr w:type="spellEnd"/>
      <w:r w:rsidR="006A7CD5">
        <w:t xml:space="preserve"> fraction results</w:t>
      </w:r>
      <w:r w:rsidR="003D383C">
        <w:t xml:space="preserve"> in a 4% increase in the diet fractions of the other </w:t>
      </w:r>
      <w:r w:rsidR="00F13004">
        <w:t xml:space="preserve">four </w:t>
      </w:r>
      <w:r w:rsidR="003D383C">
        <w:t>Chinook</w:t>
      </w:r>
      <w:r w:rsidR="00391191">
        <w:t xml:space="preserve"> salmon</w:t>
      </w:r>
      <w:r w:rsidR="003D383C">
        <w:t xml:space="preserve"> </w:t>
      </w:r>
      <w:r w:rsidR="0057248B">
        <w:t xml:space="preserve">adult </w:t>
      </w:r>
      <w:r w:rsidR="003D383C">
        <w:t xml:space="preserve">ages.  </w:t>
      </w:r>
    </w:p>
    <w:p w14:paraId="02985DC1" w14:textId="77777777" w:rsidR="005455AE" w:rsidRPr="002D7FF6" w:rsidRDefault="00EF77A7" w:rsidP="00492B4B">
      <w:pPr>
        <w:pStyle w:val="Heading1"/>
        <w:spacing w:before="0"/>
      </w:pPr>
      <w:bookmarkStart w:id="13" w:name="results"/>
      <w:bookmarkEnd w:id="13"/>
      <w:r w:rsidRPr="002D7FF6">
        <w:t>Results</w:t>
      </w:r>
    </w:p>
    <w:p w14:paraId="2A516D63" w14:textId="77777777" w:rsidR="005455AE" w:rsidRPr="00D40E2C" w:rsidRDefault="00EF77A7" w:rsidP="00492B4B">
      <w:pPr>
        <w:pStyle w:val="Heading2"/>
        <w:spacing w:before="0"/>
      </w:pPr>
      <w:bookmarkStart w:id="14" w:name="daily-consumption-rates"/>
      <w:bookmarkEnd w:id="14"/>
      <w:r w:rsidRPr="00D40E2C">
        <w:t>Daily consumption rates</w:t>
      </w:r>
    </w:p>
    <w:p w14:paraId="129FAD01" w14:textId="1FB54964" w:rsidR="00EC5813" w:rsidRPr="00350BB6" w:rsidRDefault="007E1979" w:rsidP="00350BB6">
      <w:pPr>
        <w:rPr>
          <w:b/>
          <w:i/>
        </w:rPr>
      </w:pPr>
      <w:r>
        <w:t xml:space="preserve">The daily energetic demands for male and female predators in </w:t>
      </w:r>
      <w:r w:rsidR="00D251B3">
        <w:t xml:space="preserve">Washington state </w:t>
      </w:r>
      <w:r>
        <w:t xml:space="preserve">inland </w:t>
      </w:r>
      <w:r w:rsidR="007627AF">
        <w:t xml:space="preserve">waters </w:t>
      </w:r>
      <w:r w:rsidRPr="004D0CE9">
        <w:t xml:space="preserve">ranged </w:t>
      </w:r>
      <w:r w:rsidRPr="00185271">
        <w:t>from 3,539 kcal</w:t>
      </w:r>
      <w:r w:rsidRPr="004D0CE9">
        <w:t xml:space="preserve"> </w:t>
      </w:r>
      <w:r w:rsidR="00906D5F" w:rsidRPr="00185271">
        <w:t>(</w:t>
      </w:r>
      <w:r w:rsidR="00680B82" w:rsidRPr="00731691">
        <w:t>1.48 x 10</w:t>
      </w:r>
      <w:r w:rsidR="00680B82" w:rsidRPr="00731691">
        <w:rPr>
          <w:vertAlign w:val="superscript"/>
        </w:rPr>
        <w:t>4</w:t>
      </w:r>
      <w:r w:rsidR="00906D5F" w:rsidRPr="004D0CE9">
        <w:t xml:space="preserve"> </w:t>
      </w:r>
      <w:r w:rsidR="00680B82" w:rsidRPr="00731691">
        <w:t>k</w:t>
      </w:r>
      <w:r w:rsidR="00906D5F" w:rsidRPr="004D0CE9">
        <w:t>J</w:t>
      </w:r>
      <w:r w:rsidR="00906D5F" w:rsidRPr="00185271">
        <w:t>)</w:t>
      </w:r>
      <w:r w:rsidR="00906D5F" w:rsidRPr="00CF51B8">
        <w:t xml:space="preserve"> </w:t>
      </w:r>
      <w:r w:rsidRPr="00CF51B8">
        <w:t xml:space="preserve">for female harbor seals to </w:t>
      </w:r>
      <w:r w:rsidR="00F54228" w:rsidRPr="00F40B8D">
        <w:t>247,364</w:t>
      </w:r>
      <w:r w:rsidRPr="00F40B8D">
        <w:t xml:space="preserve"> kcal</w:t>
      </w:r>
      <w:r w:rsidR="00761816" w:rsidRPr="00BB3B8B">
        <w:t xml:space="preserve"> (1</w:t>
      </w:r>
      <w:r w:rsidR="00680B82" w:rsidRPr="00731691">
        <w:t>.03x 10</w:t>
      </w:r>
      <w:r w:rsidR="00761816" w:rsidRPr="00731691">
        <w:rPr>
          <w:vertAlign w:val="superscript"/>
        </w:rPr>
        <w:t>6</w:t>
      </w:r>
      <w:r w:rsidR="00761816" w:rsidRPr="004D0CE9">
        <w:t xml:space="preserve"> </w:t>
      </w:r>
      <w:r w:rsidR="00680B82" w:rsidRPr="00731691">
        <w:t>k</w:t>
      </w:r>
      <w:r w:rsidR="00761816" w:rsidRPr="004D0CE9">
        <w:t>J)</w:t>
      </w:r>
      <w:r>
        <w:t xml:space="preserve"> for male killer whales (</w:t>
      </w:r>
      <w:fldSimple w:instr=" REF _Ref444596282 ">
        <w:r w:rsidR="00731691">
          <w:t xml:space="preserve">Table </w:t>
        </w:r>
        <w:r w:rsidR="00731691">
          <w:rPr>
            <w:noProof/>
          </w:rPr>
          <w:t>6</w:t>
        </w:r>
      </w:fldSimple>
      <w:r>
        <w:t xml:space="preserve">).  </w:t>
      </w:r>
      <w:r w:rsidR="000C2FD4" w:rsidRPr="00350BB6">
        <w:t xml:space="preserve">The peak period of </w:t>
      </w:r>
      <w:r w:rsidR="000C2FD4" w:rsidRPr="00350BB6">
        <w:lastRenderedPageBreak/>
        <w:t xml:space="preserve">occupancy within inland waters varies among predators (Figure A-3), thus estimates of the average number of juvenile Chinook salmon consumed daily by </w:t>
      </w:r>
      <w:proofErr w:type="spellStart"/>
      <w:r w:rsidR="000C2FD4" w:rsidRPr="00350BB6">
        <w:t>pinnipeds</w:t>
      </w:r>
      <w:proofErr w:type="spellEnd"/>
      <w:r w:rsidR="000C2FD4" w:rsidRPr="00350BB6">
        <w:t xml:space="preserve"> is affected by the growth of Chinook salmon throughout the year.  Based on their period of peak occupancy within inland waters, </w:t>
      </w:r>
      <w:r w:rsidR="00A96D2C">
        <w:t xml:space="preserve">numbers consumed </w:t>
      </w:r>
      <w:r w:rsidR="000C2FD4" w:rsidRPr="00350BB6">
        <w:t xml:space="preserve">ranged from 0.24 individual fish for male California sea lions during the winter months, to 5.4 </w:t>
      </w:r>
      <w:proofErr w:type="spellStart"/>
      <w:r w:rsidR="000C2FD4" w:rsidRPr="00350BB6">
        <w:t>smolts</w:t>
      </w:r>
      <w:proofErr w:type="spellEnd"/>
      <w:r w:rsidR="000C2FD4" w:rsidRPr="00350BB6">
        <w:t xml:space="preserve"> per day for male and female harbor seals during the spring and summer months (</w:t>
      </w:r>
      <w:r w:rsidR="000C2FD4" w:rsidRPr="00350BB6">
        <w:fldChar w:fldCharType="begin"/>
      </w:r>
      <w:r w:rsidR="000C2FD4" w:rsidRPr="00350BB6">
        <w:instrText xml:space="preserve"> REF _Ref444596282 \h  \* MERGEFORMAT </w:instrText>
      </w:r>
      <w:r w:rsidR="000C2FD4" w:rsidRPr="00350BB6">
        <w:fldChar w:fldCharType="separate"/>
      </w:r>
      <w:r w:rsidR="000C2FD4" w:rsidRPr="00350BB6">
        <w:t xml:space="preserve">Table </w:t>
      </w:r>
      <w:r w:rsidR="000C2FD4" w:rsidRPr="00350BB6">
        <w:rPr>
          <w:noProof/>
        </w:rPr>
        <w:t>6</w:t>
      </w:r>
      <w:r w:rsidR="000C2FD4" w:rsidRPr="00350BB6">
        <w:fldChar w:fldCharType="end"/>
      </w:r>
      <w:r w:rsidR="000C2FD4" w:rsidRPr="00350BB6">
        <w:t>).</w:t>
      </w:r>
      <w:r w:rsidR="00EF77A7">
        <w:t xml:space="preserve"> The daily consumption </w:t>
      </w:r>
      <w:r w:rsidR="007627AF">
        <w:t xml:space="preserve">of </w:t>
      </w:r>
      <w:r w:rsidR="000E6978">
        <w:t xml:space="preserve">adult Chinook </w:t>
      </w:r>
      <w:r w:rsidR="00391191">
        <w:t>salmon</w:t>
      </w:r>
      <w:r w:rsidR="009B779C">
        <w:t xml:space="preserve"> (not including adult equivalents)</w:t>
      </w:r>
      <w:r w:rsidR="00391191">
        <w:t xml:space="preserve"> </w:t>
      </w:r>
      <w:r w:rsidR="000E6978">
        <w:t>across all predators range</w:t>
      </w:r>
      <w:r w:rsidR="007627AF">
        <w:t>d</w:t>
      </w:r>
      <w:r w:rsidR="000E6978">
        <w:t xml:space="preserve"> from 0.0</w:t>
      </w:r>
      <w:r w:rsidR="00FC026C">
        <w:t>2</w:t>
      </w:r>
      <w:r w:rsidR="000E6978">
        <w:t xml:space="preserve"> for male and female harbor seals to </w:t>
      </w:r>
      <w:r w:rsidR="00F54228">
        <w:t>14.1</w:t>
      </w:r>
      <w:r w:rsidR="000E6978">
        <w:t xml:space="preserve"> for male killer whales.  Consumption e</w:t>
      </w:r>
      <w:r w:rsidR="000635AB">
        <w:t xml:space="preserve">stimates </w:t>
      </w:r>
      <w:r w:rsidR="00EF77A7">
        <w:t xml:space="preserve">for male predators of a given age </w:t>
      </w:r>
      <w:r w:rsidR="00C16294">
        <w:t xml:space="preserve">were </w:t>
      </w:r>
      <w:r w:rsidR="00EF77A7">
        <w:t xml:space="preserve">consistently higher than females because of </w:t>
      </w:r>
      <w:r w:rsidR="009B779C">
        <w:t>sexual dimorphism</w:t>
      </w:r>
      <w:r>
        <w:t xml:space="preserve">. </w:t>
      </w:r>
      <w:r w:rsidR="00D251B3">
        <w:t xml:space="preserve"> E</w:t>
      </w:r>
      <w:r w:rsidR="000E6978">
        <w:t>xception</w:t>
      </w:r>
      <w:r w:rsidR="006B3C73">
        <w:t>s</w:t>
      </w:r>
      <w:r w:rsidR="000E6978">
        <w:t xml:space="preserve"> </w:t>
      </w:r>
      <w:r w:rsidR="006B3C73">
        <w:t xml:space="preserve">were </w:t>
      </w:r>
      <w:r w:rsidR="00D251B3">
        <w:t>tha</w:t>
      </w:r>
      <w:r w:rsidR="00862207">
        <w:t>t</w:t>
      </w:r>
      <w:r>
        <w:t xml:space="preserve"> </w:t>
      </w:r>
      <w:r w:rsidR="00F423D7">
        <w:t xml:space="preserve">peak </w:t>
      </w:r>
      <w:r>
        <w:t xml:space="preserve">energetic demands of female harbor </w:t>
      </w:r>
      <w:r w:rsidR="007627AF">
        <w:t xml:space="preserve">seals </w:t>
      </w:r>
      <w:r>
        <w:t>d</w:t>
      </w:r>
      <w:r w:rsidR="000E6978">
        <w:t>uring lactation and pup rearing</w:t>
      </w:r>
      <w:r w:rsidR="00862207">
        <w:t xml:space="preserve"> were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492B4B">
      <w:pPr>
        <w:pStyle w:val="Heading2"/>
        <w:spacing w:before="0"/>
      </w:pPr>
      <w:bookmarkStart w:id="15" w:name="annual-consumption-rates"/>
      <w:bookmarkStart w:id="16" w:name="comparing-numbers-to-biomass-consumed"/>
      <w:bookmarkEnd w:id="15"/>
      <w:bookmarkEnd w:id="16"/>
      <w:r w:rsidRPr="00D40E2C">
        <w:t>Comparing numbers to biomass consumed</w:t>
      </w:r>
    </w:p>
    <w:p w14:paraId="069308C8" w14:textId="787EC4FC" w:rsidR="00A30AC1" w:rsidRDefault="00EF77A7" w:rsidP="007F0163">
      <w:pPr>
        <w:spacing w:before="0" w:after="0"/>
      </w:pPr>
      <w:r>
        <w:t xml:space="preserve">The time-series of Chinook </w:t>
      </w:r>
      <w:r w:rsidR="008F65EC">
        <w:t xml:space="preserve">salmon </w:t>
      </w:r>
      <w:r>
        <w:t xml:space="preserve">consumption </w:t>
      </w:r>
      <w:r w:rsidR="00130F69">
        <w:t>by</w:t>
      </w:r>
      <w:r>
        <w:t xml:space="preserve"> predator</w:t>
      </w:r>
      <w:r w:rsidR="00F73B3E">
        <w:t>s</w:t>
      </w:r>
      <w:r>
        <w:t xml:space="preserve"> </w:t>
      </w:r>
      <w:r w:rsidR="00F1527F">
        <w:t xml:space="preserve">showed </w:t>
      </w:r>
      <w:r>
        <w:t xml:space="preserve">considerable differences depending on whether </w:t>
      </w:r>
      <w:r w:rsidR="00130F69">
        <w:t>the unit of currency is</w:t>
      </w:r>
      <w:r>
        <w:t xml:space="preserve"> numbers (</w:t>
      </w:r>
      <w:fldSimple w:instr=" REF _Ref444604249 ">
        <w:r w:rsidR="00731691">
          <w:t xml:space="preserve">Figure </w:t>
        </w:r>
        <w:r w:rsidR="00731691">
          <w:rPr>
            <w:noProof/>
          </w:rPr>
          <w:t>1</w:t>
        </w:r>
      </w:fldSimple>
      <w:r>
        <w:t xml:space="preserve">, </w:t>
      </w:r>
      <w:r w:rsidR="00F559E2">
        <w:t>left</w:t>
      </w:r>
      <w:r>
        <w:t>) or biomass (</w:t>
      </w:r>
      <w:fldSimple w:instr=" REF _Ref444604249 ">
        <w:r w:rsidR="00731691">
          <w:t xml:space="preserve">Figure </w:t>
        </w:r>
        <w:r w:rsidR="00731691">
          <w:rPr>
            <w:noProof/>
          </w:rPr>
          <w:t>1</w:t>
        </w:r>
      </w:fldSimple>
      <w:r>
        <w:t xml:space="preserve">, </w:t>
      </w:r>
      <w:r w:rsidR="00F559E2">
        <w:t>right</w:t>
      </w:r>
      <w:r>
        <w:t xml:space="preserve">). </w:t>
      </w:r>
      <w:r w:rsidR="000E6978">
        <w:t>Summed across all seasons, b</w:t>
      </w:r>
      <w:r>
        <w:t xml:space="preserve">eginning in 1970 harbor seals </w:t>
      </w:r>
      <w:r w:rsidR="000E6978">
        <w:t xml:space="preserve">were </w:t>
      </w:r>
      <w:r w:rsidR="00130F69">
        <w:t xml:space="preserve">estimated to </w:t>
      </w:r>
      <w:r w:rsidR="008F65EC">
        <w:t>consume</w:t>
      </w:r>
      <w:r w:rsidR="000E6978">
        <w:t xml:space="preserve"> a total of </w:t>
      </w:r>
      <w:r w:rsidR="00FC026C">
        <w:t>1.1 million</w:t>
      </w:r>
      <w:r>
        <w:t xml:space="preserve"> </w:t>
      </w:r>
      <w:r w:rsidR="0074220B">
        <w:t xml:space="preserve">individual </w:t>
      </w:r>
      <w:r w:rsidR="000E6978">
        <w:t>Chinook</w:t>
      </w:r>
      <w:r w:rsidR="00391191">
        <w:t xml:space="preserve"> salmon</w:t>
      </w:r>
      <w:r>
        <w:t xml:space="preserve">, approximately </w:t>
      </w:r>
      <w:r w:rsidR="00735F7D">
        <w:t>t</w:t>
      </w:r>
      <w:r w:rsidR="00FC026C">
        <w:t>hirteen</w:t>
      </w:r>
      <w:r>
        <w:t xml:space="preserve"> times greater </w:t>
      </w:r>
      <w:r w:rsidR="00130F69">
        <w:t xml:space="preserve">in number </w:t>
      </w:r>
      <w:r>
        <w:t xml:space="preserve">than the </w:t>
      </w:r>
      <w:r w:rsidR="002E5E7D">
        <w:t>84</w:t>
      </w:r>
      <w:r>
        <w:t>,</w:t>
      </w:r>
      <w:r w:rsidR="002E5E7D">
        <w:t>5</w:t>
      </w:r>
      <w:r>
        <w:t xml:space="preserve">00 </w:t>
      </w:r>
      <w:r w:rsidR="000E6978">
        <w:t xml:space="preserve">Chinook salmon </w:t>
      </w:r>
      <w:r>
        <w:t xml:space="preserve">consumed by killer whales that year. By </w:t>
      </w:r>
      <w:r w:rsidR="007F3736">
        <w:t>2015</w:t>
      </w:r>
      <w:r w:rsidR="002237E2">
        <w:t>,</w:t>
      </w:r>
      <w:r>
        <w:t xml:space="preserve"> the number </w:t>
      </w:r>
      <w:r w:rsidR="002237E2">
        <w:t xml:space="preserve">of </w:t>
      </w:r>
      <w:r w:rsidR="000E6978">
        <w:t xml:space="preserve">Chinook </w:t>
      </w:r>
      <w:r w:rsidR="00303103">
        <w:t xml:space="preserve">salmon </w:t>
      </w:r>
      <w:r>
        <w:t xml:space="preserve">consumed by harbor seals </w:t>
      </w:r>
      <w:r w:rsidR="000E6978">
        <w:t>was</w:t>
      </w:r>
      <w:r>
        <w:t xml:space="preserve"> estimated to have increased to </w:t>
      </w:r>
      <w:r w:rsidR="007F3736">
        <w:t>8.6</w:t>
      </w:r>
      <w:r w:rsidR="00FC026C">
        <w:t xml:space="preserve"> million</w:t>
      </w:r>
      <w:r w:rsidR="002237E2">
        <w:t>, or</w:t>
      </w:r>
      <w:r>
        <w:t xml:space="preserve"> </w:t>
      </w:r>
      <w:r w:rsidR="00FA4A13">
        <w:t xml:space="preserve">more than </w:t>
      </w:r>
      <w:r w:rsidR="007F3736">
        <w:t xml:space="preserve">104 </w:t>
      </w:r>
      <w:r w:rsidR="00FA4A13">
        <w:t xml:space="preserve">times the </w:t>
      </w:r>
      <w:r w:rsidR="002E5E7D">
        <w:t>8</w:t>
      </w:r>
      <w:r w:rsidR="003925E0">
        <w:t>3</w:t>
      </w:r>
      <w:r>
        <w:t>,</w:t>
      </w:r>
      <w:r w:rsidR="003925E0">
        <w:t>2</w:t>
      </w:r>
      <w:r>
        <w:t xml:space="preserve">00 </w:t>
      </w:r>
      <w:r w:rsidR="00FA4A13">
        <w:t>Chinook</w:t>
      </w:r>
      <w:r>
        <w:t xml:space="preserve"> </w:t>
      </w:r>
      <w:r w:rsidR="00391191">
        <w:t xml:space="preserve">salmon </w:t>
      </w:r>
      <w:r w:rsidR="002237E2">
        <w:t xml:space="preserve">estimated to be </w:t>
      </w:r>
      <w:r>
        <w:t>consumed by killer whales.</w:t>
      </w:r>
      <w:r w:rsidR="00FA4A13">
        <w:t xml:space="preserve">  </w:t>
      </w:r>
      <w:r w:rsidR="00862207">
        <w:t>One of our sensitivity tests included</w:t>
      </w:r>
      <w:r w:rsidR="00A30AC1">
        <w:t xml:space="preserve"> </w:t>
      </w:r>
      <w:r w:rsidR="00F559E2">
        <w:t xml:space="preserve">a </w:t>
      </w:r>
      <w:r w:rsidR="00A30AC1">
        <w:t xml:space="preserve">scenario </w:t>
      </w:r>
      <w:r w:rsidR="00F559E2">
        <w:t xml:space="preserve">in which </w:t>
      </w:r>
      <w:r w:rsidR="00A30AC1">
        <w:lastRenderedPageBreak/>
        <w:t>harbor seal populations declined by 4% annually</w:t>
      </w:r>
      <w:r w:rsidR="00DB65D9">
        <w:t xml:space="preserve"> after 1999</w:t>
      </w:r>
      <w:r w:rsidR="00862207">
        <w:t xml:space="preserve"> – this </w:t>
      </w:r>
      <w:r w:rsidR="00D91D6A">
        <w:t>resul</w:t>
      </w:r>
      <w:r w:rsidR="00862207">
        <w:t>ts</w:t>
      </w:r>
      <w:r w:rsidR="00D91D6A">
        <w:t xml:space="preserve"> in </w:t>
      </w:r>
      <w:r w:rsidR="0051183C">
        <w:t xml:space="preserve">a </w:t>
      </w:r>
      <w:r w:rsidR="00D91D6A">
        <w:t xml:space="preserve">decline in total </w:t>
      </w:r>
      <w:r w:rsidR="00862207">
        <w:t xml:space="preserve">harbor seal </w:t>
      </w:r>
      <w:r w:rsidR="00D91D6A">
        <w:t xml:space="preserve">Chinook salmon consumption in 2015 to 4.1 million </w:t>
      </w:r>
      <w:r w:rsidR="004C3CF9">
        <w:t>individuals (Appendix Figure A-5</w:t>
      </w:r>
      <w:r w:rsidR="00D91D6A">
        <w:t xml:space="preserve">).  </w:t>
      </w:r>
      <w:r w:rsidR="00345C9C">
        <w:t xml:space="preserve">In 2015, estimated consumption of </w:t>
      </w:r>
      <w:r w:rsidR="00862207">
        <w:t xml:space="preserve">numbers of </w:t>
      </w:r>
      <w:r w:rsidR="00345C9C">
        <w:t>Chinook salmon by Steller and California sea lions was closer to that of killer whales</w:t>
      </w:r>
      <w:r w:rsidR="007D538F">
        <w:t>,</w:t>
      </w:r>
      <w:r w:rsidR="00E33B4C">
        <w:t xml:space="preserve"> </w:t>
      </w:r>
      <w:r w:rsidR="007D538F">
        <w:t>with</w:t>
      </w:r>
      <w:r w:rsidR="00467FA4">
        <w:t xml:space="preserve"> </w:t>
      </w:r>
      <w:r w:rsidR="007D1CC5">
        <w:t>10</w:t>
      </w:r>
      <w:r w:rsidR="002E5E7D">
        <w:t>4</w:t>
      </w:r>
      <w:r w:rsidR="00FF66B2">
        <w:t>,000</w:t>
      </w:r>
      <w:r w:rsidR="007D1CC5">
        <w:t xml:space="preserve"> </w:t>
      </w:r>
      <w:r w:rsidR="00467FA4">
        <w:t xml:space="preserve">and </w:t>
      </w:r>
      <w:r w:rsidR="007F3736">
        <w:t>55</w:t>
      </w:r>
      <w:r w:rsidR="00FF66B2">
        <w:t>,</w:t>
      </w:r>
      <w:r w:rsidR="00FC026C">
        <w:t>7</w:t>
      </w:r>
      <w:r w:rsidR="00FF66B2">
        <w:t>00</w:t>
      </w:r>
      <w:r w:rsidR="007D1CC5">
        <w:t xml:space="preserve"> </w:t>
      </w:r>
      <w:r w:rsidR="007D538F">
        <w:t>individuals consumed</w:t>
      </w:r>
      <w:r w:rsidR="00FF66B2">
        <w:t>, respectively</w:t>
      </w:r>
      <w:r w:rsidR="0074220B">
        <w:t xml:space="preserve">.  </w:t>
      </w:r>
      <w:r w:rsidR="00862207">
        <w:t xml:space="preserve">Because the killer whale population has remained relatively constant over the last 40 years, the </w:t>
      </w:r>
      <w:r w:rsidR="004B6788">
        <w:t xml:space="preserve">estimated </w:t>
      </w:r>
      <w:r w:rsidR="004C3CF9">
        <w:t xml:space="preserve">annual </w:t>
      </w:r>
      <w:r w:rsidR="00467FA4">
        <w:t xml:space="preserve">biomass of Chinook salmon consumed has </w:t>
      </w:r>
      <w:r w:rsidR="009E4D66">
        <w:t>also remained nearly constant</w:t>
      </w:r>
      <w:r w:rsidR="00467FA4">
        <w:t xml:space="preserve">, ranging from </w:t>
      </w:r>
      <w:r w:rsidR="004C3CF9">
        <w:t xml:space="preserve">576 </w:t>
      </w:r>
      <w:r w:rsidR="00467FA4">
        <w:t xml:space="preserve">to </w:t>
      </w:r>
      <w:r w:rsidR="004C3CF9">
        <w:t>567</w:t>
      </w:r>
      <w:r w:rsidR="00F559E2">
        <w:t xml:space="preserve"> </w:t>
      </w:r>
      <w:r w:rsidR="00467FA4">
        <w:t>metric tons between 1970 and 2015</w:t>
      </w:r>
      <w:r w:rsidR="009E4D66">
        <w:t>. Over this same time period,</w:t>
      </w:r>
      <w:r w:rsidR="004172A9">
        <w:t xml:space="preserve"> the </w:t>
      </w:r>
      <w:r w:rsidR="004B6788">
        <w:t xml:space="preserve">estimated </w:t>
      </w:r>
      <w:r w:rsidR="004172A9">
        <w:t xml:space="preserve">consumption by </w:t>
      </w:r>
      <w:proofErr w:type="spellStart"/>
      <w:r w:rsidR="004172A9">
        <w:t>pinnipeds</w:t>
      </w:r>
      <w:proofErr w:type="spellEnd"/>
      <w:r w:rsidR="004172A9">
        <w:t xml:space="preserve"> has </w:t>
      </w:r>
      <w:r w:rsidR="004172A9" w:rsidRPr="007E29AB">
        <w:t xml:space="preserve">increased </w:t>
      </w:r>
      <w:r w:rsidR="004172A9" w:rsidRPr="0092400F">
        <w:t xml:space="preserve">from </w:t>
      </w:r>
      <w:r w:rsidR="004C3CF9" w:rsidRPr="0092400F">
        <w:t>68</w:t>
      </w:r>
      <w:r w:rsidR="004172A9" w:rsidRPr="0092400F">
        <w:t xml:space="preserve"> to </w:t>
      </w:r>
      <w:r w:rsidR="004C3CF9" w:rsidRPr="007E29AB">
        <w:t xml:space="preserve">625 </w:t>
      </w:r>
      <w:r w:rsidR="004172A9" w:rsidRPr="0092400F">
        <w:t xml:space="preserve">metric tons. </w:t>
      </w:r>
      <w:r w:rsidR="00467FA4" w:rsidRPr="0092400F">
        <w:t xml:space="preserve">  </w:t>
      </w:r>
      <w:r w:rsidR="004172A9" w:rsidRPr="0092400F">
        <w:t xml:space="preserve">The </w:t>
      </w:r>
      <w:r w:rsidR="00467FA4" w:rsidRPr="0092400F">
        <w:t xml:space="preserve">ratio </w:t>
      </w:r>
      <w:r w:rsidR="008F65EC" w:rsidRPr="0092400F">
        <w:t xml:space="preserve">of </w:t>
      </w:r>
      <w:r w:rsidR="00217DA8">
        <w:t xml:space="preserve">biomass </w:t>
      </w:r>
      <w:r w:rsidR="009E4D66">
        <w:t>consumed</w:t>
      </w:r>
      <w:r w:rsidR="009E4D66" w:rsidRPr="0092400F">
        <w:t xml:space="preserve"> </w:t>
      </w:r>
      <w:r w:rsidR="008F65EC" w:rsidRPr="0092400F">
        <w:t xml:space="preserve">by </w:t>
      </w:r>
      <w:r w:rsidR="00467FA4" w:rsidRPr="0092400F">
        <w:t>killer whale</w:t>
      </w:r>
      <w:r w:rsidR="008F65EC" w:rsidRPr="0092400F">
        <w:t>s</w:t>
      </w:r>
      <w:r w:rsidR="00467FA4" w:rsidRPr="0092400F">
        <w:t xml:space="preserve"> </w:t>
      </w:r>
      <w:r w:rsidR="00D6110A" w:rsidRPr="0092400F">
        <w:t xml:space="preserve">to </w:t>
      </w:r>
      <w:proofErr w:type="spellStart"/>
      <w:r w:rsidR="00467FA4" w:rsidRPr="0092400F">
        <w:t>pinniped</w:t>
      </w:r>
      <w:r w:rsidR="008F65EC" w:rsidRPr="0092400F">
        <w:t>s</w:t>
      </w:r>
      <w:proofErr w:type="spellEnd"/>
      <w:r w:rsidR="00D6110A" w:rsidRPr="0092400F">
        <w:t xml:space="preserve"> </w:t>
      </w:r>
      <w:r w:rsidR="00467FA4" w:rsidRPr="0092400F">
        <w:t>during the</w:t>
      </w:r>
      <w:r w:rsidR="00467FA4">
        <w:t xml:space="preserve"> summer months </w:t>
      </w:r>
      <w:r w:rsidR="008F65EC">
        <w:t>(</w:t>
      </w:r>
      <w:r w:rsidR="004B6D85">
        <w:t xml:space="preserve">May through September </w:t>
      </w:r>
      <w:r w:rsidR="00467FA4">
        <w:t xml:space="preserve">when whales are </w:t>
      </w:r>
      <w:r w:rsidR="004B6D85">
        <w:t xml:space="preserve">most likely </w:t>
      </w:r>
      <w:r w:rsidR="00467FA4">
        <w:t>present</w:t>
      </w:r>
      <w:r w:rsidR="008F65EC">
        <w:t>)</w:t>
      </w:r>
      <w:r w:rsidR="00050954">
        <w:t xml:space="preserve"> has decreased </w:t>
      </w:r>
      <w:r w:rsidR="00DC2434">
        <w:t xml:space="preserve">from </w:t>
      </w:r>
      <w:r w:rsidR="004C3CF9">
        <w:t>26</w:t>
      </w:r>
      <w:r w:rsidR="00DC2434">
        <w:t xml:space="preserve">:1 </w:t>
      </w:r>
      <w:r w:rsidR="00050954">
        <w:t xml:space="preserve">in 1970 </w:t>
      </w:r>
      <w:r w:rsidR="00127342">
        <w:t xml:space="preserve">to </w:t>
      </w:r>
      <w:r w:rsidR="004C3CF9">
        <w:t>3</w:t>
      </w:r>
      <w:r w:rsidR="005C281A">
        <w:t>:1</w:t>
      </w:r>
      <w:r w:rsidR="00127342">
        <w:t xml:space="preserve"> by </w:t>
      </w:r>
      <w:r w:rsidR="00050954">
        <w:t xml:space="preserve">2015.  </w:t>
      </w:r>
    </w:p>
    <w:p w14:paraId="6D0969E4" w14:textId="08CD5540" w:rsidR="00141126" w:rsidRDefault="009E4D66" w:rsidP="00492B4B">
      <w:pPr>
        <w:spacing w:before="0" w:after="0"/>
      </w:pPr>
      <w:r>
        <w:t>In inland Washington State waters, k</w:t>
      </w:r>
      <w:r w:rsidR="00141126">
        <w:t xml:space="preserve">iller whales are nearly absent during the </w:t>
      </w:r>
      <w:r w:rsidR="00864220">
        <w:t xml:space="preserve">late fall through winter </w:t>
      </w:r>
      <w:r w:rsidR="00141126">
        <w:t xml:space="preserve">months, and as a result their consumption of Chinook </w:t>
      </w:r>
      <w:r w:rsidR="001E30C7">
        <w:t xml:space="preserve">salmon </w:t>
      </w:r>
      <w:r w:rsidR="00141126">
        <w:t xml:space="preserve">decreases from an average </w:t>
      </w:r>
      <w:r w:rsidR="00D171CD">
        <w:t>5</w:t>
      </w:r>
      <w:r w:rsidR="004C3CF9">
        <w:t xml:space="preserve">54 </w:t>
      </w:r>
      <w:r w:rsidR="00141126">
        <w:t xml:space="preserve">metric tons </w:t>
      </w:r>
      <w:r w:rsidR="00864220">
        <w:t>during spring and summer</w:t>
      </w:r>
      <w:r w:rsidR="003C35FC">
        <w:t xml:space="preserve"> in 2015</w:t>
      </w:r>
      <w:r w:rsidR="00864220">
        <w:t xml:space="preserve">, </w:t>
      </w:r>
      <w:r w:rsidR="00141126">
        <w:t>to just 1</w:t>
      </w:r>
      <w:r w:rsidR="00E158EE">
        <w:t>3</w:t>
      </w:r>
      <w:r w:rsidR="00141126">
        <w:t xml:space="preserve"> metric tons</w:t>
      </w:r>
      <w:r w:rsidR="00864220">
        <w:t xml:space="preserve"> during the fall and winter</w:t>
      </w:r>
      <w:r>
        <w:t xml:space="preserve"> (Fig</w:t>
      </w:r>
      <w:r w:rsidR="0051183C">
        <w:t>ure</w:t>
      </w:r>
      <w:r>
        <w:t xml:space="preserve"> 1)</w:t>
      </w:r>
      <w:r w:rsidR="00141126">
        <w:t>.  Conversely, sea lion abundance peaks during the fall and winter months</w:t>
      </w:r>
      <w:r>
        <w:t xml:space="preserve"> (when killer whales are rarely present in large numbers)</w:t>
      </w:r>
      <w:r w:rsidR="00141126">
        <w:t>, and consequently their consumption</w:t>
      </w:r>
      <w:r w:rsidR="00864220">
        <w:t xml:space="preserve"> decreased from </w:t>
      </w:r>
      <w:r w:rsidR="00DA7906">
        <w:t>5</w:t>
      </w:r>
      <w:r w:rsidR="00E158EE">
        <w:t>4</w:t>
      </w:r>
      <w:r w:rsidR="007D1CC5">
        <w:t xml:space="preserve">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D171CD">
        <w:t>3</w:t>
      </w:r>
      <w:r w:rsidR="007D1CC5">
        <w:t xml:space="preserve"> </w:t>
      </w:r>
      <w:r w:rsidR="001E30C7">
        <w:t xml:space="preserve">metric tons </w:t>
      </w:r>
      <w:r w:rsidR="00864220">
        <w:t xml:space="preserve">during </w:t>
      </w:r>
      <w:r w:rsidR="00CC173B">
        <w:t>spring and summer</w:t>
      </w:r>
      <w:r w:rsidR="00141126">
        <w:t xml:space="preserve">.  </w:t>
      </w:r>
      <w:r w:rsidR="000A0DAF">
        <w:t xml:space="preserve">Harbor seals are </w:t>
      </w:r>
      <w:r>
        <w:t xml:space="preserve">year-round residents, </w:t>
      </w:r>
      <w:r w:rsidR="000A0DAF">
        <w:t xml:space="preserve">and </w:t>
      </w:r>
      <w:r>
        <w:t>th</w:t>
      </w:r>
      <w:r w:rsidR="000A0DAF">
        <w:t>eir</w:t>
      </w:r>
      <w:r>
        <w:t xml:space="preserve"> consumption of </w:t>
      </w:r>
      <w:r w:rsidR="000A0DAF">
        <w:t xml:space="preserve">Chinook salmon </w:t>
      </w:r>
      <w:r w:rsidR="00141126">
        <w:t xml:space="preserve">is </w:t>
      </w:r>
      <w:r w:rsidR="00CC173B">
        <w:t xml:space="preserve">evenly </w:t>
      </w:r>
      <w:r w:rsidR="00141126">
        <w:t>distributed</w:t>
      </w:r>
      <w:r w:rsidR="000A0DAF">
        <w:t xml:space="preserve"> throughout the year</w:t>
      </w:r>
      <w:r w:rsidR="00CC173B">
        <w:t>, with</w:t>
      </w:r>
      <w:r w:rsidR="00141126">
        <w:t xml:space="preserve"> </w:t>
      </w:r>
      <w:r w:rsidR="00CC173B">
        <w:t xml:space="preserve">between </w:t>
      </w:r>
      <w:r w:rsidR="00DA7906">
        <w:t>38</w:t>
      </w:r>
      <w:r w:rsidR="00E158EE">
        <w:t>.0</w:t>
      </w:r>
      <w:r w:rsidR="00CC173B">
        <w:t xml:space="preserve"> to </w:t>
      </w:r>
      <w:r w:rsidR="00DA7906">
        <w:t>55</w:t>
      </w:r>
      <w:r w:rsidR="006B3189">
        <w:t>.0</w:t>
      </w:r>
      <w:r w:rsidR="00CC173B">
        <w:t xml:space="preserve"> tons per month depending on their breeding/pupping activity</w:t>
      </w:r>
      <w:r w:rsidR="00141126">
        <w:t>.</w:t>
      </w:r>
    </w:p>
    <w:p w14:paraId="2A0D02DE" w14:textId="77777777" w:rsidR="00614862" w:rsidRDefault="00614862" w:rsidP="00614862">
      <w:pPr>
        <w:spacing w:before="0" w:after="0"/>
        <w:ind w:firstLine="0"/>
        <w:rPr>
          <w:b/>
        </w:rPr>
      </w:pPr>
      <w:bookmarkStart w:id="17" w:name="genetic-verses-frequency-of-occurence-di"/>
      <w:bookmarkStart w:id="18" w:name="harbor-seal-effects-on-future-returns"/>
      <w:bookmarkEnd w:id="17"/>
      <w:bookmarkEnd w:id="18"/>
      <w:r w:rsidRPr="00F16870">
        <w:rPr>
          <w:b/>
        </w:rPr>
        <w:t>Sensitivity analysis</w:t>
      </w:r>
    </w:p>
    <w:p w14:paraId="5C1D0745" w14:textId="22A1BF70" w:rsidR="00A90C74" w:rsidRPr="00D33920" w:rsidRDefault="00371AE9" w:rsidP="00614862">
      <w:pPr>
        <w:spacing w:before="0" w:after="0"/>
        <w:ind w:firstLine="0"/>
      </w:pPr>
      <w:r>
        <w:rPr>
          <w:b/>
        </w:rPr>
        <w:lastRenderedPageBreak/>
        <w:tab/>
      </w:r>
      <w:r w:rsidR="00D61625">
        <w:t>T</w:t>
      </w:r>
      <w:r>
        <w:t xml:space="preserve">he </w:t>
      </w:r>
      <w:r w:rsidR="00E07347">
        <w:t xml:space="preserve">systematic </w:t>
      </w:r>
      <w:r>
        <w:t xml:space="preserve">IPP </w:t>
      </w:r>
      <w:r w:rsidR="00D51E00">
        <w:t xml:space="preserve">(Figure </w:t>
      </w:r>
      <w:r w:rsidR="0051183C">
        <w:t>2</w:t>
      </w:r>
      <w:r w:rsidR="00D51E00">
        <w:t xml:space="preserve">) </w:t>
      </w:r>
      <w:r>
        <w:t xml:space="preserve">and RPSS </w:t>
      </w:r>
      <w:r w:rsidR="000571F8">
        <w:t xml:space="preserve">(Figure </w:t>
      </w:r>
      <w:r w:rsidR="00B07690">
        <w:t>3</w:t>
      </w:r>
      <w:r w:rsidR="00D51E00">
        <w:t xml:space="preserve">) </w:t>
      </w:r>
      <w:r>
        <w:t>sensitivity tests</w:t>
      </w:r>
      <w:r w:rsidR="00D61625">
        <w:t xml:space="preserve"> identified that model predictions of</w:t>
      </w:r>
      <w:r>
        <w:t xml:space="preserve"> the numbers of Chinook salmon consumed in 2015 </w:t>
      </w:r>
      <w:r w:rsidR="0076745C">
        <w:t>were</w:t>
      </w:r>
      <w:r>
        <w:t xml:space="preserve"> most sensitive to </w:t>
      </w:r>
      <w:proofErr w:type="spellStart"/>
      <w:r>
        <w:t>smolt</w:t>
      </w:r>
      <w:proofErr w:type="spellEnd"/>
      <w:r>
        <w:t xml:space="preserve"> length</w:t>
      </w:r>
      <w:r w:rsidR="001215BB">
        <w:t>, and the prediction</w:t>
      </w:r>
      <w:r w:rsidR="0076745C">
        <w:t>s</w:t>
      </w:r>
      <w:r w:rsidR="001215BB">
        <w:t xml:space="preserve"> of biomas</w:t>
      </w:r>
      <w:r w:rsidR="0076745C">
        <w:t>s consumed were</w:t>
      </w:r>
      <w:r w:rsidR="001215BB">
        <w:t xml:space="preserve"> most sensitive to </w:t>
      </w:r>
      <w:r w:rsidR="00D51E00">
        <w:t>the intercept for Chinook salmon condition factor</w:t>
      </w:r>
      <w:r w:rsidR="001C3DA9">
        <w:t xml:space="preserve"> (</w:t>
      </w:r>
      <w:r w:rsidR="00987961">
        <w:t xml:space="preserve">green bars </w:t>
      </w:r>
      <w:r w:rsidR="001215BB">
        <w:t xml:space="preserve">in </w:t>
      </w:r>
      <w:r w:rsidR="00586955">
        <w:t xml:space="preserve">Figures </w:t>
      </w:r>
      <w:r w:rsidR="0051183C">
        <w:t>2</w:t>
      </w:r>
      <w:r w:rsidR="001C3DA9">
        <w:t>)</w:t>
      </w:r>
      <w:r w:rsidR="00D51E00">
        <w:t xml:space="preserve">.  </w:t>
      </w:r>
      <w:r w:rsidR="00233267">
        <w:t xml:space="preserve">Model predictions </w:t>
      </w:r>
      <w:r w:rsidR="009A2ECE">
        <w:t>were</w:t>
      </w:r>
      <w:r w:rsidR="009E4D66">
        <w:t xml:space="preserve"> </w:t>
      </w:r>
      <w:r w:rsidR="000B4854">
        <w:t xml:space="preserve">more </w:t>
      </w:r>
      <w:r w:rsidR="00D51E00">
        <w:t xml:space="preserve">sensitive to </w:t>
      </w:r>
      <w:r w:rsidR="003A3116">
        <w:t xml:space="preserve">parameterization of </w:t>
      </w:r>
      <w:r w:rsidR="00D51E00">
        <w:t>harbor seal</w:t>
      </w:r>
      <w:r w:rsidR="009E4D66">
        <w:t xml:space="preserve">s </w:t>
      </w:r>
      <w:r w:rsidR="009A2ECE">
        <w:t>than they we</w:t>
      </w:r>
      <w:r w:rsidR="003A3116">
        <w:t xml:space="preserve">re </w:t>
      </w:r>
      <w:r w:rsidR="00233267">
        <w:t>to parameterization of</w:t>
      </w:r>
      <w:r w:rsidR="003A3116">
        <w:t xml:space="preserve"> other </w:t>
      </w:r>
      <w:r w:rsidR="009E4D66">
        <w:t>marine mammal predators</w:t>
      </w:r>
      <w:r w:rsidR="004A0839">
        <w:t xml:space="preserve">. However, </w:t>
      </w:r>
      <w:r w:rsidR="00E16385">
        <w:t xml:space="preserve">total </w:t>
      </w:r>
      <w:r w:rsidR="00D26E19">
        <w:t>b</w:t>
      </w:r>
      <w:r w:rsidR="008A41B7">
        <w:t xml:space="preserve">iomass consumed </w:t>
      </w:r>
      <w:r w:rsidR="00E16385">
        <w:t>respond</w:t>
      </w:r>
      <w:r w:rsidR="009A2ECE">
        <w:t>ed</w:t>
      </w:r>
      <w:r w:rsidR="00E16385">
        <w:t xml:space="preserve"> substantially when parameter</w:t>
      </w:r>
      <w:r w:rsidR="004A0839">
        <w:t>s</w:t>
      </w:r>
      <w:r w:rsidR="00D26E19">
        <w:t xml:space="preserve"> for </w:t>
      </w:r>
      <w:r w:rsidR="00D51E00">
        <w:t>killer whale</w:t>
      </w:r>
      <w:r w:rsidR="00BD0C3D">
        <w:t>s</w:t>
      </w:r>
      <w:r w:rsidR="00E16385">
        <w:t xml:space="preserve"> </w:t>
      </w:r>
      <w:r w:rsidR="009A2ECE">
        <w:t>had</w:t>
      </w:r>
      <w:r w:rsidR="00E16385">
        <w:t xml:space="preserve"> a high CV of 20% </w:t>
      </w:r>
      <w:r w:rsidR="00586955">
        <w:t xml:space="preserve">(grey bars in Figures </w:t>
      </w:r>
      <w:r w:rsidR="0051183C">
        <w:t>2</w:t>
      </w:r>
      <w:r w:rsidR="00B07690">
        <w:t xml:space="preserve"> and 3</w:t>
      </w:r>
      <w:r w:rsidR="00D51E00">
        <w:t>)</w:t>
      </w:r>
      <w:r w:rsidR="00E16385">
        <w:t xml:space="preserve">. </w:t>
      </w:r>
    </w:p>
    <w:p w14:paraId="4719E708" w14:textId="76A35D72" w:rsidR="0093188D" w:rsidRPr="0096086A" w:rsidRDefault="00AA73DD" w:rsidP="00626569">
      <w:pPr>
        <w:spacing w:before="0" w:after="0"/>
      </w:pPr>
      <w:r>
        <w:t xml:space="preserve">The </w:t>
      </w:r>
      <w:r w:rsidR="00E705B7">
        <w:t xml:space="preserve">effects of uncertainty in </w:t>
      </w:r>
      <w:r w:rsidR="00E07347">
        <w:t xml:space="preserve">key </w:t>
      </w:r>
      <w:r w:rsidR="00E705B7">
        <w:t xml:space="preserve">inputs and data </w:t>
      </w:r>
      <w:r>
        <w:t xml:space="preserve">is </w:t>
      </w:r>
      <w:r w:rsidR="00E74E11">
        <w:t xml:space="preserve">shown as </w:t>
      </w:r>
      <w:r>
        <w:t xml:space="preserve">a </w:t>
      </w:r>
      <w:r w:rsidR="00C13420">
        <w:t xml:space="preserve">3x3 contingency plot </w:t>
      </w:r>
      <w:r w:rsidR="00730722">
        <w:t>based on</w:t>
      </w:r>
      <w:r w:rsidR="00E74E11">
        <w:t xml:space="preserve"> </w:t>
      </w:r>
      <w:r w:rsidR="0045482B">
        <w:t xml:space="preserve">changes in the predator </w:t>
      </w:r>
      <w:r w:rsidR="00EB0DF3">
        <w:t xml:space="preserve">characteristics </w:t>
      </w:r>
      <w:r w:rsidR="0045482B">
        <w:t xml:space="preserve">(Figures A-6 and A-7) and </w:t>
      </w:r>
      <w:r w:rsidR="00E74E11">
        <w:t>Chinook salmon characteristics (</w:t>
      </w:r>
      <w:r w:rsidR="0045482B">
        <w:t xml:space="preserve">Figure A-8).  </w:t>
      </w:r>
      <w:r w:rsidR="00EB0DF3">
        <w:t xml:space="preserve">A 50% increase or decrease in </w:t>
      </w:r>
      <w:r w:rsidR="0045482B">
        <w:t xml:space="preserve">either the predator activity multipliers or the predator abundance led to </w:t>
      </w:r>
      <w:r w:rsidR="004A24FD">
        <w:t xml:space="preserve">the same </w:t>
      </w:r>
      <w:r w:rsidR="0045482B">
        <w:t xml:space="preserve">proportional changes in the biomass </w:t>
      </w:r>
      <w:r w:rsidR="00626569">
        <w:t xml:space="preserve">(Figure A-6) or number (Figure A-7) </w:t>
      </w:r>
      <w:r w:rsidR="0045482B">
        <w:t xml:space="preserve">of Chinook </w:t>
      </w:r>
      <w:r w:rsidR="00391191">
        <w:t xml:space="preserve">salmon </w:t>
      </w:r>
      <w:r w:rsidR="0045482B">
        <w:t xml:space="preserve">consumed.  </w:t>
      </w:r>
      <w:r w:rsidR="00FB1504">
        <w:t xml:space="preserve">Conversely, there </w:t>
      </w:r>
      <w:r w:rsidR="00040FB5">
        <w:t>wa</w:t>
      </w:r>
      <w:r w:rsidR="00FB1504">
        <w:t xml:space="preserve">s a </w:t>
      </w:r>
      <w:r w:rsidR="0093188D">
        <w:t xml:space="preserve">non-linear response </w:t>
      </w:r>
      <w:r w:rsidR="00730722">
        <w:t>in the number</w:t>
      </w:r>
      <w:r w:rsidR="00FB1504">
        <w:t xml:space="preserve"> of Chinook salmon consumed </w:t>
      </w:r>
      <w:r w:rsidR="006E0F7F">
        <w:t xml:space="preserve">as a function of </w:t>
      </w:r>
      <w:proofErr w:type="spellStart"/>
      <w:r w:rsidR="00730722">
        <w:t>smolt</w:t>
      </w:r>
      <w:proofErr w:type="spellEnd"/>
      <w:r w:rsidR="00730722">
        <w:t xml:space="preserve"> length </w:t>
      </w:r>
      <w:r w:rsidR="006E0F7F">
        <w:t xml:space="preserve">(Figure A-8); a </w:t>
      </w:r>
      <w:r w:rsidR="0093188D">
        <w:t xml:space="preserve">50% </w:t>
      </w:r>
      <w:r w:rsidR="006E0F7F">
        <w:t>decrease</w:t>
      </w:r>
      <w:r w:rsidR="0093188D">
        <w:t xml:space="preserve"> </w:t>
      </w:r>
      <w:r w:rsidR="00730722">
        <w:t xml:space="preserve">in </w:t>
      </w:r>
      <w:proofErr w:type="spellStart"/>
      <w:r w:rsidR="00730722">
        <w:t>smolt</w:t>
      </w:r>
      <w:proofErr w:type="spellEnd"/>
      <w:r w:rsidR="00730722">
        <w:t xml:space="preserve"> length </w:t>
      </w:r>
      <w:r w:rsidR="006E0F7F">
        <w:t xml:space="preserve">led to an ~300% </w:t>
      </w:r>
      <w:r w:rsidR="0093188D">
        <w:t>increase</w:t>
      </w:r>
      <w:r w:rsidR="00D352BB">
        <w:t xml:space="preserve"> in</w:t>
      </w:r>
      <w:r w:rsidR="0093188D">
        <w:t xml:space="preserve"> the number of Chinook </w:t>
      </w:r>
      <w:r w:rsidR="00391191">
        <w:t xml:space="preserve">salmon </w:t>
      </w:r>
      <w:r w:rsidR="0093188D">
        <w:t>consumed</w:t>
      </w:r>
      <w:r w:rsidR="006E0F7F">
        <w:t xml:space="preserve"> (left column </w:t>
      </w:r>
      <w:r w:rsidR="00A2682C">
        <w:t xml:space="preserve">relative to middle column </w:t>
      </w:r>
      <w:r w:rsidR="006E0F7F">
        <w:t xml:space="preserve">Figure A-8), whereas a 50% increase in </w:t>
      </w:r>
      <w:proofErr w:type="spellStart"/>
      <w:r w:rsidR="006E0F7F">
        <w:t>smolt</w:t>
      </w:r>
      <w:proofErr w:type="spellEnd"/>
      <w:r w:rsidR="006E0F7F">
        <w:t xml:space="preserve"> length led to a ~50% decrease in the number of Chinook</w:t>
      </w:r>
      <w:r w:rsidR="00391191">
        <w:t xml:space="preserve"> salmon</w:t>
      </w:r>
      <w:r w:rsidR="006E0F7F">
        <w:t xml:space="preserve"> consumed (right column </w:t>
      </w:r>
      <w:r w:rsidR="00A2682C">
        <w:t xml:space="preserve">to middle column </w:t>
      </w:r>
      <w:r w:rsidR="006E0F7F">
        <w:t>Figure A-8)</w:t>
      </w:r>
      <w:r w:rsidR="0093188D">
        <w:t xml:space="preserve">.  </w:t>
      </w:r>
      <w:r w:rsidR="00391510">
        <w:t>Similar to the changes in the predator abundance and predator activity, c</w:t>
      </w:r>
      <w:r w:rsidR="00CE6631">
        <w:t xml:space="preserve">hanges in the </w:t>
      </w:r>
      <w:proofErr w:type="spellStart"/>
      <w:r w:rsidR="00CE6631">
        <w:t>smolt</w:t>
      </w:r>
      <w:proofErr w:type="spellEnd"/>
      <w:r w:rsidR="00CE6631">
        <w:t xml:space="preserve"> fraction in the </w:t>
      </w:r>
      <w:proofErr w:type="spellStart"/>
      <w:r w:rsidR="00CE6631">
        <w:t>pinnipeds</w:t>
      </w:r>
      <w:proofErr w:type="spellEnd"/>
      <w:r w:rsidR="00CE6631">
        <w:t xml:space="preserve"> diets led to </w:t>
      </w:r>
      <w:r w:rsidR="004A24FD">
        <w:t>the same proportional change</w:t>
      </w:r>
      <w:r w:rsidR="00EE28D6">
        <w:t xml:space="preserve"> in the number</w:t>
      </w:r>
      <w:r w:rsidR="00CE6631">
        <w:t xml:space="preserve"> of </w:t>
      </w:r>
      <w:proofErr w:type="spellStart"/>
      <w:r w:rsidR="00CE6631">
        <w:t>smolts</w:t>
      </w:r>
      <w:proofErr w:type="spellEnd"/>
      <w:r w:rsidR="00CE6631">
        <w:t xml:space="preserve"> consumed.</w:t>
      </w:r>
      <w:r w:rsidR="00391510">
        <w:t xml:space="preserve">  </w:t>
      </w:r>
    </w:p>
    <w:p w14:paraId="46568D1A" w14:textId="71C811C5" w:rsidR="005455AE" w:rsidRPr="00D40E2C" w:rsidRDefault="00EA154C" w:rsidP="00492B4B">
      <w:pPr>
        <w:pStyle w:val="Heading2"/>
        <w:spacing w:before="0"/>
      </w:pPr>
      <w:proofErr w:type="spellStart"/>
      <w:r>
        <w:lastRenderedPageBreak/>
        <w:t>Pinniped</w:t>
      </w:r>
      <w:proofErr w:type="spellEnd"/>
      <w:r w:rsidR="00EF77A7" w:rsidRPr="00D40E2C">
        <w:t xml:space="preserve"> effects on future returns</w:t>
      </w:r>
    </w:p>
    <w:p w14:paraId="4276AD3D" w14:textId="3239E0D0" w:rsidR="00E76541" w:rsidRDefault="00E76541" w:rsidP="00492B4B">
      <w:pPr>
        <w:spacing w:before="0" w:after="0"/>
      </w:pPr>
      <w:r>
        <w:t xml:space="preserve">Between 1970 and 2015, most of the </w:t>
      </w:r>
      <w:r w:rsidR="00235FC7">
        <w:t xml:space="preserve">estimated increase in </w:t>
      </w:r>
      <w:r>
        <w:t xml:space="preserve">consumption </w:t>
      </w:r>
      <w:r w:rsidR="00E55455">
        <w:t xml:space="preserve">on salmon </w:t>
      </w:r>
      <w:r>
        <w:t xml:space="preserve">resulted from </w:t>
      </w:r>
      <w:proofErr w:type="spellStart"/>
      <w:r>
        <w:t>pinniped</w:t>
      </w:r>
      <w:proofErr w:type="spellEnd"/>
      <w:r>
        <w:t xml:space="preserve"> </w:t>
      </w:r>
      <w:r w:rsidRPr="004F0D41">
        <w:t xml:space="preserve">predation on </w:t>
      </w:r>
      <w:r w:rsidR="00E55455">
        <w:t xml:space="preserve">juvenile salmon </w:t>
      </w:r>
      <w:proofErr w:type="spellStart"/>
      <w:r w:rsidRPr="004F0D41">
        <w:t>smolts</w:t>
      </w:r>
      <w:proofErr w:type="spellEnd"/>
      <w:r w:rsidR="008F7B7A" w:rsidRPr="004F0D41">
        <w:t xml:space="preserve"> (</w:t>
      </w:r>
      <w:r w:rsidR="008F7B7A" w:rsidRPr="00CD5823">
        <w:t xml:space="preserve">Figure </w:t>
      </w:r>
      <w:r w:rsidR="00B07690">
        <w:t>4</w:t>
      </w:r>
      <w:r w:rsidR="008F7B7A" w:rsidRPr="00CD5823">
        <w:t>)</w:t>
      </w:r>
      <w:r w:rsidRPr="00CD5823">
        <w:t>.</w:t>
      </w:r>
      <w:r w:rsidRPr="004F0D41">
        <w:t xml:space="preserve">  </w:t>
      </w:r>
      <w:proofErr w:type="spellStart"/>
      <w:r w:rsidRPr="004F0D41">
        <w:t>Smolt</w:t>
      </w:r>
      <w:proofErr w:type="spellEnd"/>
      <w:r>
        <w:t xml:space="preserve"> consumption for harbor seals </w:t>
      </w:r>
      <w:r w:rsidR="00235FC7">
        <w:t>was estimated to increase</w:t>
      </w:r>
      <w:r>
        <w:t xml:space="preserve"> from </w:t>
      </w:r>
      <w:r w:rsidR="00C245DA">
        <w:t>1</w:t>
      </w:r>
      <w:r w:rsidR="00050125">
        <w:t>.1</w:t>
      </w:r>
      <w:r w:rsidR="00F559E2">
        <w:t xml:space="preserve"> </w:t>
      </w:r>
      <w:r w:rsidR="00050125">
        <w:t>million</w:t>
      </w:r>
      <w:r w:rsidR="00C245DA">
        <w:t xml:space="preserve"> in 1970</w:t>
      </w:r>
      <w:r>
        <w:t xml:space="preserve"> to </w:t>
      </w:r>
      <w:r w:rsidR="003D47E1">
        <w:t xml:space="preserve">a peak of </w:t>
      </w:r>
      <w:r w:rsidR="00050125">
        <w:t>7.8 million</w:t>
      </w:r>
      <w:r w:rsidR="003D47E1">
        <w:t xml:space="preserve"> in </w:t>
      </w:r>
      <w:r w:rsidR="00050125">
        <w:t>2015</w:t>
      </w:r>
      <w:r>
        <w:t xml:space="preserve">, while consumption of adult Chinook </w:t>
      </w:r>
      <w:r w:rsidR="00391191">
        <w:t xml:space="preserve">salmon </w:t>
      </w:r>
      <w:r>
        <w:t>increased from 1</w:t>
      </w:r>
      <w:r w:rsidR="00050125">
        <w:t>0,400</w:t>
      </w:r>
      <w:r>
        <w:t xml:space="preserve"> to </w:t>
      </w:r>
      <w:r w:rsidR="00050125">
        <w:t>89</w:t>
      </w:r>
      <w:r w:rsidR="003D47E1">
        <w:t>,</w:t>
      </w:r>
      <w:r w:rsidR="00050125">
        <w:t>000</w:t>
      </w:r>
      <w:r>
        <w:t xml:space="preserve">.  The </w:t>
      </w:r>
      <w:r w:rsidR="003D47E1">
        <w:t xml:space="preserve">combined </w:t>
      </w:r>
      <w:proofErr w:type="spellStart"/>
      <w:r>
        <w:t>smolt</w:t>
      </w:r>
      <w:proofErr w:type="spellEnd"/>
      <w:r>
        <w:t xml:space="preserve"> consumption by Steller and California sea lions </w:t>
      </w:r>
      <w:r w:rsidR="00235FC7">
        <w:t xml:space="preserve">was estimated to </w:t>
      </w:r>
      <w:r w:rsidR="003D47E1">
        <w:t xml:space="preserve">have </w:t>
      </w:r>
      <w:r w:rsidR="00235FC7">
        <w:t>increase</w:t>
      </w:r>
      <w:r w:rsidR="003D47E1">
        <w:t>d</w:t>
      </w:r>
      <w:r w:rsidR="00235FC7">
        <w:t xml:space="preserve"> </w:t>
      </w:r>
      <w:r>
        <w:t xml:space="preserve">from </w:t>
      </w:r>
      <w:r w:rsidR="003D47E1">
        <w:t xml:space="preserve">1,800 </w:t>
      </w:r>
      <w:r>
        <w:t xml:space="preserve">in 1970 to </w:t>
      </w:r>
      <w:r w:rsidR="00050125">
        <w:t>143</w:t>
      </w:r>
      <w:r w:rsidR="003D47E1">
        <w:t>,</w:t>
      </w:r>
      <w:r w:rsidR="00050125">
        <w:t>9</w:t>
      </w:r>
      <w:r w:rsidR="003D47E1">
        <w:t>00</w:t>
      </w:r>
      <w:r w:rsidR="007957F2">
        <w:t xml:space="preserve"> in 2015</w:t>
      </w:r>
      <w:r w:rsidR="003110B9">
        <w:t>, w</w:t>
      </w:r>
      <w:r w:rsidR="007957F2">
        <w:t>hile t</w:t>
      </w:r>
      <w:r w:rsidR="00A66625">
        <w:t>he</w:t>
      </w:r>
      <w:r w:rsidR="007957F2">
        <w:t>ir</w:t>
      </w:r>
      <w:r w:rsidR="00A66625">
        <w:t xml:space="preserve"> </w:t>
      </w:r>
      <w:r>
        <w:t xml:space="preserve">consumption of adult Chinook </w:t>
      </w:r>
      <w:r w:rsidR="005D01E0">
        <w:t xml:space="preserve">salmon </w:t>
      </w:r>
      <w:r>
        <w:t xml:space="preserve">increased from </w:t>
      </w:r>
      <w:r w:rsidR="00A66625">
        <w:t>4</w:t>
      </w:r>
      <w:r w:rsidR="00050125">
        <w:t>2</w:t>
      </w:r>
      <w:r w:rsidR="00A66625">
        <w:t xml:space="preserve"> </w:t>
      </w:r>
      <w:r w:rsidR="007957F2">
        <w:t xml:space="preserve">in 1970 to </w:t>
      </w:r>
      <w:r w:rsidR="00C245DA">
        <w:t>1</w:t>
      </w:r>
      <w:r w:rsidR="00050125">
        <w:t>4</w:t>
      </w:r>
      <w:r w:rsidR="00C245DA">
        <w:t>,</w:t>
      </w:r>
      <w:r w:rsidR="00050125">
        <w:t>4</w:t>
      </w:r>
      <w:r w:rsidR="007957F2">
        <w:t>00 in 2015</w:t>
      </w:r>
      <w:r>
        <w:t>.</w:t>
      </w:r>
    </w:p>
    <w:p w14:paraId="012A02F7" w14:textId="37D44BF5" w:rsidR="00614862" w:rsidRDefault="00A90C60" w:rsidP="00614862">
      <w:pPr>
        <w:spacing w:before="0" w:after="0"/>
      </w:pPr>
      <w:r>
        <w:t>Based on our simple salmon life history model</w:t>
      </w:r>
      <w:r w:rsidR="009A50B1">
        <w:t xml:space="preserve">, which does not include density dependent mortality or </w:t>
      </w:r>
      <w:r w:rsidR="006C7863">
        <w:t xml:space="preserve">compensatory mortality from </w:t>
      </w:r>
      <w:r w:rsidR="009A50B1">
        <w:t>predat</w:t>
      </w:r>
      <w:r w:rsidR="00E25737">
        <w:t>ion</w:t>
      </w:r>
      <w:r w:rsidR="009A50B1">
        <w:t xml:space="preserve"> (e.g., </w:t>
      </w:r>
      <w:proofErr w:type="spellStart"/>
      <w:r w:rsidR="004612BC">
        <w:t>piscivorous</w:t>
      </w:r>
      <w:proofErr w:type="spellEnd"/>
      <w:r w:rsidR="009A50B1">
        <w:t xml:space="preserve"> birds, porpoises, etc.)</w:t>
      </w:r>
      <w:r>
        <w:t xml:space="preserve">, </w:t>
      </w:r>
      <w:r w:rsidR="00E5753A">
        <w:t xml:space="preserve">we estimate the adult equivalents </w:t>
      </w:r>
      <w:r w:rsidR="003E50C6">
        <w:t xml:space="preserve">from </w:t>
      </w:r>
      <w:proofErr w:type="spellStart"/>
      <w:r w:rsidR="003E50C6">
        <w:t>smolt</w:t>
      </w:r>
      <w:proofErr w:type="spellEnd"/>
      <w:r w:rsidR="003E50C6">
        <w:t xml:space="preserve"> consumption by </w:t>
      </w:r>
      <w:proofErr w:type="spellStart"/>
      <w:r w:rsidR="003E50C6">
        <w:t>pinnipeds</w:t>
      </w:r>
      <w:proofErr w:type="spellEnd"/>
      <w:r w:rsidR="003E50C6">
        <w:t xml:space="preserve">.  </w:t>
      </w:r>
      <w:r w:rsidR="00E25737" w:rsidRPr="00C94F84">
        <w:t xml:space="preserve">Our results suggest </w:t>
      </w:r>
      <w:r w:rsidR="003E50C6" w:rsidRPr="00C94F84">
        <w:t xml:space="preserve">that </w:t>
      </w:r>
      <w:r w:rsidR="00E25737" w:rsidRPr="00C94F84">
        <w:t xml:space="preserve">the </w:t>
      </w:r>
      <w:r w:rsidR="00B670BC" w:rsidRPr="00C94F84">
        <w:t xml:space="preserve">total </w:t>
      </w:r>
      <w:r w:rsidRPr="00C94F84">
        <w:t xml:space="preserve">adult </w:t>
      </w:r>
      <w:r w:rsidR="000F75E5" w:rsidRPr="00C94F84">
        <w:t xml:space="preserve">returns </w:t>
      </w:r>
      <w:r w:rsidR="00B670BC" w:rsidRPr="00C94F84">
        <w:t xml:space="preserve">within </w:t>
      </w:r>
      <w:r w:rsidR="00BD0C3D">
        <w:t>Washington State inland waters</w:t>
      </w:r>
      <w:r w:rsidR="00B670BC" w:rsidRPr="00C94F84">
        <w:t xml:space="preserve"> during 2015 would be </w:t>
      </w:r>
      <w:r w:rsidR="003E50C6" w:rsidRPr="00C94F84">
        <w:t xml:space="preserve">diminished by </w:t>
      </w:r>
      <w:r w:rsidR="001740D0" w:rsidRPr="00C94F84">
        <w:t>1</w:t>
      </w:r>
      <w:r w:rsidR="003C35FC" w:rsidRPr="00C94F84">
        <w:t>,</w:t>
      </w:r>
      <w:r w:rsidR="00817832">
        <w:t>0</w:t>
      </w:r>
      <w:r w:rsidRPr="00C94F84">
        <w:t xml:space="preserve">00 </w:t>
      </w:r>
      <w:r w:rsidR="003E50C6" w:rsidRPr="00C94F84">
        <w:t xml:space="preserve">individuals due to </w:t>
      </w:r>
      <w:r w:rsidRPr="00C94F84">
        <w:t xml:space="preserve">California sea lions, </w:t>
      </w:r>
      <w:r w:rsidR="00817832">
        <w:t>1</w:t>
      </w:r>
      <w:r w:rsidR="001740D0" w:rsidRPr="00C94F84">
        <w:t>,</w:t>
      </w:r>
      <w:r w:rsidR="00817832">
        <w:t>9</w:t>
      </w:r>
      <w:r w:rsidRPr="00C94F84">
        <w:t xml:space="preserve">00 </w:t>
      </w:r>
      <w:r w:rsidR="003E50C6" w:rsidRPr="00C94F84">
        <w:t>due to</w:t>
      </w:r>
      <w:r w:rsidRPr="00C94F84">
        <w:t xml:space="preserve"> Steller sea lions, and </w:t>
      </w:r>
      <w:r w:rsidR="00033E8A">
        <w:t>1</w:t>
      </w:r>
      <w:r w:rsidR="00817832">
        <w:t>58</w:t>
      </w:r>
      <w:r w:rsidRPr="00C94F84">
        <w:t>,</w:t>
      </w:r>
      <w:r w:rsidR="00817832">
        <w:t>7</w:t>
      </w:r>
      <w:r w:rsidR="00F17ABC" w:rsidRPr="00C94F84">
        <w:t xml:space="preserve">00 </w:t>
      </w:r>
      <w:r w:rsidR="003E50C6" w:rsidRPr="00C94F84">
        <w:t xml:space="preserve">due to </w:t>
      </w:r>
      <w:r w:rsidRPr="00C94F84">
        <w:t>harbor seals</w:t>
      </w:r>
      <w:r w:rsidR="005453B9">
        <w:t xml:space="preserve"> (Figure </w:t>
      </w:r>
      <w:r w:rsidR="00B07690">
        <w:t>4</w:t>
      </w:r>
      <w:r w:rsidR="005453B9">
        <w:t>a-c)</w:t>
      </w:r>
      <w:r w:rsidRPr="00C94F84">
        <w:t>.</w:t>
      </w:r>
      <w:r>
        <w:t xml:space="preserve">  </w:t>
      </w:r>
      <w:bookmarkStart w:id="19" w:name="_Ref439828227"/>
      <w:r w:rsidR="000F75E5">
        <w:t xml:space="preserve">Summed across all </w:t>
      </w:r>
      <w:proofErr w:type="spellStart"/>
      <w:r w:rsidR="000F75E5">
        <w:t>pinnipeds</w:t>
      </w:r>
      <w:proofErr w:type="spellEnd"/>
      <w:r w:rsidR="000F75E5">
        <w:t>, t</w:t>
      </w:r>
      <w:r w:rsidR="00645B74">
        <w:t xml:space="preserve">he total annual potential </w:t>
      </w:r>
      <w:r w:rsidR="0097733E">
        <w:t xml:space="preserve">mortality </w:t>
      </w:r>
      <w:r w:rsidR="00F17ABC">
        <w:t xml:space="preserve">increased </w:t>
      </w:r>
      <w:r w:rsidR="00645B74">
        <w:t xml:space="preserve">from </w:t>
      </w:r>
      <w:r w:rsidR="00817832">
        <w:t>18,800</w:t>
      </w:r>
      <w:r w:rsidR="00645B74">
        <w:t xml:space="preserve"> in 1970 to </w:t>
      </w:r>
      <w:r w:rsidR="00817832">
        <w:t>161</w:t>
      </w:r>
      <w:r w:rsidR="00F17ABC">
        <w:t>,</w:t>
      </w:r>
      <w:r w:rsidR="00817832">
        <w:t>6</w:t>
      </w:r>
      <w:r w:rsidR="00F17ABC">
        <w:t>00 in 2015</w:t>
      </w:r>
      <w:r w:rsidR="00645B74">
        <w:t xml:space="preserve">.  </w:t>
      </w:r>
      <w:r w:rsidR="009F2944">
        <w:t>T</w:t>
      </w:r>
      <w:r w:rsidR="009F656A">
        <w:t>he t</w:t>
      </w:r>
      <w:r w:rsidR="009F2944">
        <w:t xml:space="preserve">otal potential </w:t>
      </w:r>
      <w:r w:rsidR="0097733E">
        <w:t xml:space="preserve">mortality </w:t>
      </w:r>
      <w:r w:rsidR="002409EF">
        <w:t xml:space="preserve">expressed as adult equivalents </w:t>
      </w:r>
      <w:r w:rsidR="009F2944">
        <w:t xml:space="preserve">from </w:t>
      </w:r>
      <w:proofErr w:type="spellStart"/>
      <w:r w:rsidR="009F2944">
        <w:t>pinniped</w:t>
      </w:r>
      <w:proofErr w:type="spellEnd"/>
      <w:r w:rsidR="009F2944">
        <w:t xml:space="preserve"> predation in 2015 is </w:t>
      </w:r>
      <w:r w:rsidR="00050125">
        <w:t xml:space="preserve">double </w:t>
      </w:r>
      <w:r w:rsidR="009F2944">
        <w:t xml:space="preserve">the estimated </w:t>
      </w:r>
      <w:r w:rsidR="00935AA7">
        <w:t xml:space="preserve">consumption of </w:t>
      </w:r>
      <w:r w:rsidR="00F17ABC">
        <w:t>83,2</w:t>
      </w:r>
      <w:r w:rsidR="00935AA7">
        <w:t xml:space="preserve">00 </w:t>
      </w:r>
      <w:r w:rsidR="00AD209A">
        <w:t xml:space="preserve">adult </w:t>
      </w:r>
      <w:r w:rsidR="00935AA7">
        <w:t xml:space="preserve">Chinook </w:t>
      </w:r>
      <w:r w:rsidR="005D01E0">
        <w:t xml:space="preserve">salmon </w:t>
      </w:r>
      <w:r w:rsidR="009F2944">
        <w:t>by killer whale</w:t>
      </w:r>
      <w:r w:rsidR="005D01E0">
        <w:t>s</w:t>
      </w:r>
      <w:r w:rsidR="009F2944">
        <w:t xml:space="preserve"> (Figure </w:t>
      </w:r>
      <w:r w:rsidR="00B07690">
        <w:t>4</w:t>
      </w:r>
      <w:r w:rsidR="009F2944">
        <w:t>d).</w:t>
      </w:r>
      <w:r w:rsidR="00961656">
        <w:t xml:space="preserve">  The estimates are similar to the commercial (Figure </w:t>
      </w:r>
      <w:r w:rsidR="0051183C">
        <w:t>4</w:t>
      </w:r>
      <w:r w:rsidR="00961656">
        <w:t xml:space="preserve">e) and recreational catches (Figure </w:t>
      </w:r>
      <w:r w:rsidR="00B07690">
        <w:t>4</w:t>
      </w:r>
      <w:r w:rsidR="00961656">
        <w:t xml:space="preserve">f) </w:t>
      </w:r>
      <w:r w:rsidR="009B6400">
        <w:t xml:space="preserve">from the early 1990s </w:t>
      </w:r>
      <w:r w:rsidR="00961656">
        <w:t>to the early 2000s; however, due to large decrease</w:t>
      </w:r>
      <w:r w:rsidR="0035558C">
        <w:t>s</w:t>
      </w:r>
      <w:r w:rsidR="00961656">
        <w:t xml:space="preserve"> in the number of returning adults</w:t>
      </w:r>
      <w:r w:rsidR="00BD0C3D">
        <w:t>,</w:t>
      </w:r>
      <w:r w:rsidR="00961656">
        <w:t xml:space="preserve"> both fisheries </w:t>
      </w:r>
      <w:r w:rsidR="00132C4E">
        <w:t>have since been reduced</w:t>
      </w:r>
      <w:r w:rsidR="00961656">
        <w:t xml:space="preserve">.  Since 2007, the average </w:t>
      </w:r>
      <w:r w:rsidR="00132C4E">
        <w:t>annual</w:t>
      </w:r>
      <w:r w:rsidR="00961656">
        <w:t xml:space="preserve"> catch</w:t>
      </w:r>
      <w:r w:rsidR="00132C4E">
        <w:t>es by tribal fisheries</w:t>
      </w:r>
      <w:r w:rsidR="00961656">
        <w:t xml:space="preserve"> ha</w:t>
      </w:r>
      <w:r w:rsidR="00132C4E">
        <w:t>ve</w:t>
      </w:r>
      <w:r w:rsidR="00961656">
        <w:t xml:space="preserve"> been </w:t>
      </w:r>
      <w:r w:rsidR="00961656">
        <w:lastRenderedPageBreak/>
        <w:t>about 5,000-10,000 adults, and the average recreational catch</w:t>
      </w:r>
      <w:r w:rsidR="00132C4E">
        <w:t>es</w:t>
      </w:r>
      <w:r w:rsidR="00961656">
        <w:t xml:space="preserve"> in marine waters </w:t>
      </w:r>
      <w:r w:rsidR="00586955">
        <w:t>are</w:t>
      </w:r>
      <w:r w:rsidR="00132C4E">
        <w:t xml:space="preserve"> approximately </w:t>
      </w:r>
      <w:r w:rsidR="00961656">
        <w:t>20,000 adults</w:t>
      </w:r>
      <w:r w:rsidR="0035558C">
        <w:t xml:space="preserve"> –</w:t>
      </w:r>
      <w:r w:rsidR="009D62D7">
        <w:t xml:space="preserve"> </w:t>
      </w:r>
      <w:r w:rsidR="0035558C">
        <w:t>fewer than are consumed by killer whales or potentially harbor seals</w:t>
      </w:r>
      <w:r w:rsidR="00961656">
        <w:t xml:space="preserve">. </w:t>
      </w:r>
    </w:p>
    <w:p w14:paraId="35683D8B" w14:textId="77777777" w:rsidR="005455AE" w:rsidRPr="00D40E2C" w:rsidRDefault="00EF77A7" w:rsidP="00492B4B">
      <w:pPr>
        <w:pStyle w:val="Heading1"/>
        <w:spacing w:before="0"/>
      </w:pPr>
      <w:bookmarkStart w:id="20" w:name="discussion"/>
      <w:bookmarkEnd w:id="19"/>
      <w:bookmarkEnd w:id="20"/>
      <w:r w:rsidRPr="00D40E2C">
        <w:t>Discussion</w:t>
      </w:r>
    </w:p>
    <w:p w14:paraId="2172BACE" w14:textId="64DB4D51" w:rsidR="001B4714" w:rsidRDefault="00703FDB" w:rsidP="00492B4B">
      <w:pPr>
        <w:spacing w:before="0" w:after="0"/>
      </w:pPr>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results s</w:t>
      </w:r>
      <w:r w:rsidR="00D46261">
        <w:t>uggests</w:t>
      </w:r>
      <w:r w:rsidR="00EF77A7">
        <w:t xml:space="preserve"> that </w:t>
      </w:r>
      <w:r w:rsidR="00E54574">
        <w:t>al</w:t>
      </w:r>
      <w:r w:rsidR="00E47DDB">
        <w:t xml:space="preserve">though </w:t>
      </w:r>
      <w:r w:rsidR="00EF77A7">
        <w:t xml:space="preserve">harbor seals </w:t>
      </w:r>
      <w:r w:rsidR="00A0445F">
        <w:t xml:space="preserve">likely </w:t>
      </w:r>
      <w:r w:rsidR="00EF77A7">
        <w:t xml:space="preserve">consume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proofErr w:type="spellStart"/>
      <w:r w:rsidR="001B4714">
        <w:t>pinniped</w:t>
      </w:r>
      <w:proofErr w:type="spellEnd"/>
      <w:r w:rsidR="00CB2039">
        <w:t xml:space="preserve"> diets</w:t>
      </w:r>
      <w:r w:rsidR="00EF77A7">
        <w:t xml:space="preserve"> are almost entirely</w:t>
      </w:r>
      <w:r w:rsidR="00CB2039">
        <w:t xml:space="preserve"> </w:t>
      </w:r>
      <w:proofErr w:type="spellStart"/>
      <w:r w:rsidR="005A5AFC">
        <w:t>smolts</w:t>
      </w:r>
      <w:proofErr w:type="spellEnd"/>
      <w:r w:rsidR="00EF77A7">
        <w:t>,</w:t>
      </w:r>
      <w:r w:rsidR="00CB2039">
        <w:t xml:space="preserve"> </w:t>
      </w:r>
      <w:r w:rsidR="00A0445F">
        <w:t>so</w:t>
      </w:r>
      <w:r w:rsidR="00EF77A7">
        <w:t xml:space="preserve"> </w:t>
      </w:r>
      <w:r w:rsidR="009F1D35">
        <w:t xml:space="preserve">when delayed effects of Chinook </w:t>
      </w:r>
      <w:r w:rsidR="00391191">
        <w:t xml:space="preserve">salmon </w:t>
      </w:r>
      <w:r w:rsidR="009F1D35">
        <w:t xml:space="preserve">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w:t>
      </w:r>
      <w:r w:rsidR="00033E8A">
        <w:t xml:space="preserve">potentially double </w:t>
      </w:r>
      <w:r w:rsidR="00EF77A7">
        <w:t>the annual consumption by killer whales</w:t>
      </w:r>
      <w:r w:rsidR="001B4714">
        <w:t>.</w:t>
      </w:r>
    </w:p>
    <w:p w14:paraId="597B98E9" w14:textId="3B3AD782" w:rsidR="005455AE" w:rsidRDefault="00EF77A7" w:rsidP="00492B4B">
      <w:pPr>
        <w:spacing w:before="0" w:after="0"/>
      </w:pPr>
      <w:r>
        <w:t>A considerable amount of work has examined the bottom</w:t>
      </w:r>
      <w:r w:rsidR="005453B9">
        <w:t>-</w:t>
      </w:r>
      <w:r>
        <w:t xml:space="preserve">up forces affecting Chinook </w:t>
      </w:r>
      <w:r w:rsidR="00391191">
        <w:t xml:space="preserve">salmon </w:t>
      </w:r>
      <w:r>
        <w:t xml:space="preserve">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but top</w:t>
      </w:r>
      <w:r w:rsidR="005453B9">
        <w:t>-</w:t>
      </w:r>
      <w:r>
        <w:t xml:space="preserve">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 xml:space="preserve">occurs during the </w:t>
      </w:r>
      <w:r w:rsidR="009E7A8B">
        <w:t>first several months</w:t>
      </w:r>
      <w:r>
        <w:t xml:space="preserv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proofErr w:type="spellStart"/>
      <w:r w:rsidR="00C17316">
        <w:t>pinnipeds</w:t>
      </w:r>
      <w:proofErr w:type="spellEnd"/>
      <w:r w:rsidR="00C17316">
        <w:t xml:space="preserve"> </w:t>
      </w:r>
      <w:r w:rsidR="009F1D35">
        <w:t>–</w:t>
      </w:r>
      <w:r w:rsidR="00C17316">
        <w:t xml:space="preserve"> </w:t>
      </w:r>
      <w:r w:rsidR="009F1D35">
        <w:lastRenderedPageBreak/>
        <w:t xml:space="preserve">and </w:t>
      </w:r>
      <w:r w:rsidR="00C17316">
        <w:t xml:space="preserve">in particular 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w:t>
      </w:r>
      <w:proofErr w:type="spellStart"/>
      <w:r w:rsidR="007673A0">
        <w:t>smolts</w:t>
      </w:r>
      <w:proofErr w:type="spellEnd"/>
      <w:r w:rsidR="007673A0">
        <w:t xml:space="preserve">.  </w:t>
      </w:r>
    </w:p>
    <w:p w14:paraId="75A5FE21" w14:textId="4AFA9576" w:rsidR="005455AE" w:rsidRDefault="00306C35" w:rsidP="00492B4B">
      <w:pPr>
        <w:spacing w:before="0" w:after="0"/>
      </w:pPr>
      <w:r>
        <w:t xml:space="preserve">Our </w:t>
      </w:r>
      <w:r w:rsidR="009F1D35">
        <w:t xml:space="preserve">bioenergetics </w:t>
      </w:r>
      <w:r>
        <w:t>model</w:t>
      </w:r>
      <w:r w:rsidR="009F1D35">
        <w:t>ing</w:t>
      </w:r>
      <w:r>
        <w:t xml:space="preserve"> assumes there is temporal and spatial overlap of harbor seals with </w:t>
      </w:r>
      <w:proofErr w:type="spellStart"/>
      <w:r>
        <w:t>outmigrating</w:t>
      </w:r>
      <w:proofErr w:type="spellEnd"/>
      <w:r>
        <w:t xml:space="preserve"> Chinook </w:t>
      </w:r>
      <w:r w:rsidR="00391191">
        <w:t xml:space="preserve">salmon </w:t>
      </w:r>
      <w:proofErr w:type="spellStart"/>
      <w:r>
        <w:t>smolts</w:t>
      </w:r>
      <w:proofErr w:type="spellEnd"/>
      <w:r>
        <w:t xml:space="preserve">; however, </w:t>
      </w:r>
      <w:r w:rsidR="009F1D35">
        <w:t xml:space="preserve">seals </w:t>
      </w:r>
      <w:r>
        <w:t xml:space="preserve">do not feed 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 xml:space="preserve">(Orr et al. 2004, Lance </w:t>
      </w:r>
      <w:r w:rsidR="0008651F">
        <w:t>et al. 2012</w:t>
      </w:r>
      <w:r w:rsidR="00F636B2" w:rsidRPr="000B683B">
        <w:t>, Luxa and Acevedo-Guti</w:t>
      </w:r>
      <w:r w:rsidR="00BA31F1">
        <w:t>é</w:t>
      </w:r>
      <w:r w:rsidR="00F636B2" w:rsidRPr="000B683B">
        <w:t>rrez 2013)</w:t>
      </w:r>
      <w:r w:rsidR="00F636B2">
        <w:fldChar w:fldCharType="end"/>
      </w:r>
      <w:r>
        <w:t xml:space="preserve"> and </w:t>
      </w:r>
      <w:r w:rsidR="009E7A8B">
        <w:t xml:space="preserve">the proportion </w:t>
      </w:r>
      <w:r>
        <w:t xml:space="preserve">of Chinook salmon in the diet can be highly variable </w:t>
      </w:r>
      <w:r w:rsidR="004C25F6">
        <w:fldChar w:fldCharType="begin"/>
      </w:r>
      <w:r w:rsidR="004C25F6">
        <w:instrText xml:space="preserve"> ADDIN ZOTERO_ITEM CSL_CITATION {"citationID":"2n212oqcjd","properties":{"formattedCitation":"(Thomas et al. 2016)","plainCitation":"(Thomas et al. 2016)"},"citationItems":[{"id":1139,"uris":["http://zotero.org/users/local/DW6AEAS0/items/G6EF4Z26"],"uri":["http://zotero.org/users/local/DW6AEAS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004C25F6">
        <w:fldChar w:fldCharType="separate"/>
      </w:r>
      <w:r w:rsidR="004C25F6" w:rsidRPr="004C25F6">
        <w:t>(Thomas et al. 2016)</w:t>
      </w:r>
      <w:r w:rsidR="004C25F6">
        <w:fldChar w:fldCharType="end"/>
      </w:r>
      <w:r>
        <w:t xml:space="preserve">.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w:t>
      </w:r>
      <w:r w:rsidR="000D615F">
        <w:t>5.</w:t>
      </w:r>
      <w:r w:rsidR="00033E8A">
        <w:t>4</w:t>
      </w:r>
      <w:r w:rsidR="00FE4931">
        <w:t xml:space="preserve"> </w:t>
      </w:r>
      <w:proofErr w:type="spellStart"/>
      <w:r w:rsidR="00FE4931">
        <w:t>smolts</w:t>
      </w:r>
      <w:proofErr w:type="spellEnd"/>
      <w:r w:rsidR="00FE4931">
        <w:t xml:space="preserve"> </w:t>
      </w:r>
      <w:r>
        <w:t xml:space="preserve">per day </w:t>
      </w:r>
      <w:r w:rsidR="00FE4931">
        <w:t>during the spring outmigration</w:t>
      </w:r>
      <w:r w:rsidR="00A93768">
        <w:t>. The</w:t>
      </w:r>
      <w:r w:rsidR="00B221F6">
        <w:t xml:space="preserve">se </w:t>
      </w:r>
      <w:r>
        <w:t>estimates depend in part on harbor seal feeding behavior</w:t>
      </w:r>
      <w:r w:rsidR="00A93768">
        <w:t xml:space="preserve"> – individual seals may differ in their preference or encounter rate of </w:t>
      </w:r>
      <w:proofErr w:type="spellStart"/>
      <w:r w:rsidR="00A93768">
        <w:t>smolts</w:t>
      </w:r>
      <w:proofErr w:type="spellEnd"/>
      <w:r w:rsidR="00A93768">
        <w:t>, with some individuals having a disproportionately large</w:t>
      </w:r>
      <w:r w:rsidR="00475E20">
        <w:t>r</w:t>
      </w:r>
      <w:r w:rsidR="00A93768">
        <w:t xml:space="preserv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w:t>
      </w:r>
      <w:r w:rsidR="009E7A8B">
        <w:t>ir</w:t>
      </w:r>
      <w:r>
        <w:t xml:space="preserve"> spawning season. Following the pulse of herring spawn</w:t>
      </w:r>
      <w:r w:rsidR="009E7A8B">
        <w:t>ing</w:t>
      </w:r>
      <w:r w:rsidR="00033E8A">
        <w:t xml:space="preserve"> from February to </w:t>
      </w:r>
      <w:r>
        <w:t xml:space="preserve">April, harbor seals in inland waters may switch to </w:t>
      </w:r>
      <w:r w:rsidR="00662BD4">
        <w:t xml:space="preserve">wild and </w:t>
      </w:r>
      <w:r w:rsidR="00785EAA">
        <w:t>hatcher</w:t>
      </w:r>
      <w:r w:rsidR="00662BD4">
        <w:t xml:space="preserve">y released </w:t>
      </w:r>
      <w:proofErr w:type="spellStart"/>
      <w:r w:rsidR="003A5DB0">
        <w:t>smolts</w:t>
      </w:r>
      <w:proofErr w:type="spellEnd"/>
      <w:r w:rsidR="003A5DB0">
        <w:t xml:space="preserve"> </w:t>
      </w:r>
      <w:r>
        <w:t>(~40 million annually</w:t>
      </w:r>
      <w:r w:rsidR="00E04338">
        <w:t xml:space="preserve">, </w:t>
      </w:r>
      <w:r w:rsidR="00E04338">
        <w:fldChar w:fldCharType="begin"/>
      </w:r>
      <w:r w:rsidR="00E04338">
        <w:instrText xml:space="preserve"> ADDIN ZOTERO_ITEM CSL_CITATION {"citationID":"1mb8rliqq","properties":{"formattedCitation":"(PSIT (Puget Sound Indian Tribes) and WDFW (Washington Department of Fish and Wildlife) 2010)","plainCitation":"(PSIT (Puget Sound Indian Tribes) and WDFW (Washington Department of Fish and Wildlife)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00E04338">
        <w:fldChar w:fldCharType="separate"/>
      </w:r>
      <w:r w:rsidR="00E04338" w:rsidRPr="00E04338">
        <w:t>(PSIT (Puget Sound Indian Tribes) and WDFW (Washington Department of Fish and Wildlife) 2010)</w:t>
      </w:r>
      <w:r w:rsidR="00E04338">
        <w:fldChar w:fldCharType="end"/>
      </w:r>
      <w:r>
        <w:t>)</w:t>
      </w:r>
      <w:r w:rsidR="00662BD4">
        <w:t xml:space="preserve"> entering </w:t>
      </w:r>
      <w:r>
        <w:t xml:space="preserve">Puget Sound between May and July. </w:t>
      </w:r>
    </w:p>
    <w:p w14:paraId="4636B9FA" w14:textId="4D15E96D" w:rsidR="00213DBA" w:rsidRDefault="00EF77A7" w:rsidP="00492B4B">
      <w:pPr>
        <w:spacing w:before="0" w:after="0"/>
      </w:pPr>
      <w:r>
        <w:t xml:space="preserve">In addition to the mechanistic relationship between </w:t>
      </w:r>
      <w:proofErr w:type="spellStart"/>
      <w:r>
        <w:t>smolt</w:t>
      </w:r>
      <w:proofErr w:type="spellEnd"/>
      <w:r>
        <w:t xml:space="preserve"> mortality and </w:t>
      </w:r>
      <w:proofErr w:type="spellStart"/>
      <w:r w:rsidR="00C17316">
        <w:t>pinniped</w:t>
      </w:r>
      <w:proofErr w:type="spellEnd"/>
      <w:r>
        <w:t xml:space="preserve"> bioenergetics, the decline in </w:t>
      </w:r>
      <w:r w:rsidR="009E7A8B">
        <w:t xml:space="preserve">Salish Sea Chinook salmon </w:t>
      </w:r>
      <w:r>
        <w:t xml:space="preserve">marine survival (i.e., </w:t>
      </w:r>
      <w:r w:rsidR="008A6851">
        <w:t>~4</w:t>
      </w:r>
      <w:r>
        <w:t>.0% to &lt;</w:t>
      </w:r>
      <w:r w:rsidR="008A6851">
        <w:t>0.5</w:t>
      </w:r>
      <w:r>
        <w:t xml:space="preserve">% from </w:t>
      </w:r>
      <w:r w:rsidR="008A6851">
        <w:t>the mid-</w:t>
      </w:r>
      <w:r>
        <w:t>1970</w:t>
      </w:r>
      <w:r w:rsidR="008A6851">
        <w:t>s</w:t>
      </w:r>
      <w:r>
        <w:t xml:space="preserve"> to </w:t>
      </w:r>
      <w:r w:rsidR="008A6851">
        <w:t>late 1990s</w:t>
      </w:r>
      <w:r w:rsidR="00BD1F1C">
        <w:t>, respectively</w:t>
      </w:r>
      <w:r>
        <w:t xml:space="preserve">; </w:t>
      </w:r>
      <w:r w:rsidR="008A6851">
        <w:fldChar w:fldCharType="begin"/>
      </w:r>
      <w:r w:rsidR="008A6851">
        <w:instrText xml:space="preserve"> ADDIN ZOTERO_ITEM CSL_CITATION {"citationID":"1bt1258nmo","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8A6851">
        <w:fldChar w:fldCharType="separate"/>
      </w:r>
      <w:r w:rsidR="008A6851" w:rsidRPr="008A6851">
        <w:t>Quinn et al. 2005</w:t>
      </w:r>
      <w:r w:rsidR="008A6851">
        <w:fldChar w:fldCharType="end"/>
      </w:r>
      <w:r>
        <w:t xml:space="preserve">) coincides directly with the increase in </w:t>
      </w:r>
      <w:r w:rsidR="00C17316">
        <w:t xml:space="preserve">the </w:t>
      </w:r>
      <w:r>
        <w:t>abundance</w:t>
      </w:r>
      <w:r w:rsidR="00C17316">
        <w:t xml:space="preserve"> of </w:t>
      </w:r>
      <w:r w:rsidR="009E7A8B">
        <w:t>harbor seals</w:t>
      </w:r>
      <w:r>
        <w:t xml:space="preserve">. While </w:t>
      </w:r>
      <w:r>
        <w:lastRenderedPageBreak/>
        <w:t xml:space="preserve">several factors </w:t>
      </w:r>
      <w:r w:rsidR="00BB3B8B">
        <w:t>such as</w:t>
      </w:r>
      <w:r>
        <w:t xml:space="preserve"> increasing temperatures in inland waters </w:t>
      </w:r>
      <w:r w:rsidR="00F51E4F">
        <w:fldChar w:fldCharType="begin"/>
      </w:r>
      <w:r w:rsidR="00F51E4F">
        <w:instrText xml:space="preserve"> ADDIN ZOTERO_ITEM CSL_CITATION {"citationID":"d5c7n1389","properties":{"formattedCitation":"(Beamish et al. 2012)","plainCitation":"(Beamish et al. 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chema":"https://github.com/citation-style-language/schema/raw/master/csl-citation.json"} </w:instrText>
      </w:r>
      <w:r w:rsidR="00F51E4F">
        <w:fldChar w:fldCharType="separate"/>
      </w:r>
      <w:r w:rsidR="00F51E4F" w:rsidRPr="00F51E4F">
        <w:t>(Beamish et al. 2012)</w:t>
      </w:r>
      <w:r w:rsidR="00F51E4F">
        <w:fldChar w:fldCharType="end"/>
      </w:r>
      <w:r>
        <w:t xml:space="preserve">, competition </w:t>
      </w:r>
      <w:r w:rsidR="00F636B2">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w:t>
      </w:r>
      <w:r w:rsidR="0038503E">
        <w:t>abundance trend suggest that harbor seals</w:t>
      </w:r>
      <w:r>
        <w:t xml:space="preserve"> should not be overlooked as </w:t>
      </w:r>
      <w:r w:rsidR="003A6015">
        <w:t>potential contributor</w:t>
      </w:r>
      <w:r w:rsidR="0038503E">
        <w:t>s</w:t>
      </w:r>
      <w:r w:rsidR="003A6015">
        <w:t xml:space="preserve"> </w:t>
      </w:r>
      <w:r w:rsidR="0038503E">
        <w:t>to</w:t>
      </w:r>
      <w:r>
        <w:t xml:space="preserve"> declining marine survival. </w:t>
      </w:r>
      <w:r w:rsidR="003968B1">
        <w:t>A</w:t>
      </w:r>
      <w:r>
        <w:t xml:space="preserve">ssuming that Puget Sound </w:t>
      </w:r>
      <w:r w:rsidR="003968B1">
        <w:t xml:space="preserve">Chinook </w:t>
      </w:r>
      <w:r w:rsidR="00391191">
        <w:t xml:space="preserve">salmon </w:t>
      </w:r>
      <w:r>
        <w:t>comprised 100%</w:t>
      </w:r>
      <w:r w:rsidR="00F2191B">
        <w:t xml:space="preserve"> of the </w:t>
      </w:r>
      <w:proofErr w:type="spellStart"/>
      <w:r w:rsidR="00F2191B">
        <w:t>smolt</w:t>
      </w:r>
      <w:proofErr w:type="spellEnd"/>
      <w:r w:rsidR="00F2191B">
        <w:t xml:space="preserve"> in the diet of resident Puget Sound harbor seals</w:t>
      </w:r>
      <w:r>
        <w:t xml:space="preserve"> (</w:t>
      </w:r>
      <w:r w:rsidR="00F2191B">
        <w:t>an overestimate,</w:t>
      </w:r>
      <w:r>
        <w:t xml:space="preserve"> given that </w:t>
      </w:r>
      <w:r w:rsidR="00F2191B">
        <w:t xml:space="preserve">Chinook </w:t>
      </w:r>
      <w:r w:rsidR="00391191">
        <w:t xml:space="preserve">salmon </w:t>
      </w:r>
      <w:proofErr w:type="spellStart"/>
      <w:r>
        <w:t>smolts</w:t>
      </w:r>
      <w:proofErr w:type="spellEnd"/>
      <w:r>
        <w:t xml:space="preserve"> </w:t>
      </w:r>
      <w:r w:rsidR="00F2191B">
        <w:t xml:space="preserve">originating from </w:t>
      </w:r>
      <w:r>
        <w:t>British Columbia are also present</w:t>
      </w:r>
      <w:r w:rsidR="00F2191B">
        <w:t xml:space="preserve"> in inland waters</w:t>
      </w:r>
      <w:r>
        <w:t xml:space="preserve">), </w:t>
      </w:r>
      <w:r w:rsidR="003968B1">
        <w:t xml:space="preserve">we estimate the </w:t>
      </w:r>
      <w:r>
        <w:t xml:space="preserve">annual consumption rate of </w:t>
      </w:r>
      <w:r w:rsidR="003968B1">
        <w:t xml:space="preserve">just </w:t>
      </w:r>
      <w:r>
        <w:t xml:space="preserve">hatchery </w:t>
      </w:r>
      <w:proofErr w:type="spellStart"/>
      <w:r>
        <w:t>smolts</w:t>
      </w:r>
      <w:proofErr w:type="spellEnd"/>
      <w:r>
        <w:t xml:space="preserve"> </w:t>
      </w:r>
      <w:r w:rsidR="003968B1">
        <w:t xml:space="preserve">(based on </w:t>
      </w:r>
      <w:proofErr w:type="spellStart"/>
      <w:r w:rsidR="003968B1">
        <w:t>smolt</w:t>
      </w:r>
      <w:proofErr w:type="spellEnd"/>
      <w:r w:rsidR="003968B1">
        <w:t xml:space="preserve"> release data from </w:t>
      </w:r>
      <w:r w:rsidR="003968B1">
        <w:fldChar w:fldCharType="begin"/>
      </w:r>
      <w:r w:rsidR="003968B1">
        <w:instrText xml:space="preserve"> ADDIN ZOTERO_ITEM CSL_CITATION {"citationID":"11vdsuuj6i","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3968B1">
        <w:fldChar w:fldCharType="separate"/>
      </w:r>
      <w:r w:rsidR="003968B1" w:rsidRPr="00731691">
        <w:rPr>
          <w:iCs/>
        </w:rPr>
        <w:t>Puget Sound Chinook Salmon Hatcheries</w:t>
      </w:r>
      <w:r w:rsidR="003968B1" w:rsidRPr="00731691">
        <w:t xml:space="preserve"> </w:t>
      </w:r>
      <w:r w:rsidR="003968B1">
        <w:t>(</w:t>
      </w:r>
      <w:r w:rsidR="003968B1" w:rsidRPr="00731691">
        <w:t>2004)</w:t>
      </w:r>
      <w:r w:rsidR="003968B1">
        <w:fldChar w:fldCharType="end"/>
      </w:r>
      <w:r w:rsidR="003968B1">
        <w:t xml:space="preserve">)has </w:t>
      </w:r>
      <w:r>
        <w:t>increased from 1</w:t>
      </w:r>
      <w:r w:rsidR="005B0370">
        <w:t>.</w:t>
      </w:r>
      <w:r w:rsidR="007A58F4">
        <w:t>8</w:t>
      </w:r>
      <w:r>
        <w:t xml:space="preserve">% in 1970 to </w:t>
      </w:r>
      <w:r w:rsidR="007A58F4">
        <w:t>22</w:t>
      </w:r>
      <w:r w:rsidR="000D615F">
        <w:t>.</w:t>
      </w:r>
      <w:r w:rsidR="007A58F4">
        <w:t>4</w:t>
      </w:r>
      <w:r w:rsidR="002B6459">
        <w:t xml:space="preserve">% in 2015 </w:t>
      </w:r>
      <w:r w:rsidR="00AE294A">
        <w:rPr>
          <w:noProof/>
        </w:rPr>
        <w:t xml:space="preserve">(Figure </w:t>
      </w:r>
      <w:r w:rsidR="00B07690">
        <w:rPr>
          <w:noProof/>
        </w:rPr>
        <w:t>5</w:t>
      </w:r>
      <w:r w:rsidR="00AE294A">
        <w:rPr>
          <w:noProof/>
        </w:rPr>
        <w:t>)</w:t>
      </w:r>
      <w:r>
        <w:t>.</w:t>
      </w:r>
      <w:bookmarkStart w:id="21" w:name="_Ref439828642"/>
    </w:p>
    <w:p w14:paraId="32ADD5A3" w14:textId="2FAD5339" w:rsidR="00F5063A" w:rsidRPr="005274D4" w:rsidRDefault="009A1F6D" w:rsidP="00F5063A">
      <w:pPr>
        <w:spacing w:before="0" w:after="0"/>
      </w:pPr>
      <w:r>
        <w:t xml:space="preserve">One of the </w:t>
      </w:r>
      <w:r w:rsidR="00EB4817">
        <w:t>strong assumptions made by our model is that Chinook mortality is additive (rather than compensatory)</w:t>
      </w:r>
      <w:r w:rsidR="00DE6611">
        <w:t xml:space="preserve">, following the competing risks of death framework proposed by </w:t>
      </w:r>
      <w:proofErr w:type="spellStart"/>
      <w:r w:rsidR="00DE6611">
        <w:t>Hilborn</w:t>
      </w:r>
      <w:proofErr w:type="spellEnd"/>
      <w:r w:rsidR="00DE6611">
        <w:t xml:space="preserve"> et al. (2012). Compensatory mortality may arise </w:t>
      </w:r>
      <w:r w:rsidR="00F5063A">
        <w:t xml:space="preserve">when the mortality associated with one predator is replaced by another (consequently, altering the abundance of the first predator would have no impact on survival rates). In inland Washington waters, much of the Chinook mortality is thought to occur during early life stages. If harbor seals represent a major source of mortality for juvenile Chinook, </w:t>
      </w:r>
      <w:r w:rsidR="00481581">
        <w:t xml:space="preserve">and harbor seal numbers were to decline, it is unclear which other predators may increase their consumption of juvenile Chinook. Many avian predators, such as cormorants, have also declined in the region </w:t>
      </w:r>
      <w:r w:rsidR="003C3181">
        <w:t>(</w:t>
      </w:r>
      <w:proofErr w:type="spellStart"/>
      <w:r w:rsidR="003C3181" w:rsidRPr="00D33920">
        <w:t>Vilchis</w:t>
      </w:r>
      <w:proofErr w:type="spellEnd"/>
      <w:r w:rsidR="003C3181" w:rsidRPr="00D33920">
        <w:t xml:space="preserve"> et al. 201</w:t>
      </w:r>
      <w:r w:rsidR="00AF74DE">
        <w:t>5</w:t>
      </w:r>
      <w:r w:rsidR="003C3181">
        <w:t xml:space="preserve">). Though compensatory mortality is difficult to quantify, future seal abundance surveys and Chinook returns may help us test these hypotheses. </w:t>
      </w:r>
    </w:p>
    <w:bookmarkEnd w:id="21"/>
    <w:p w14:paraId="07D357FF" w14:textId="29152120" w:rsidR="009A1F6D" w:rsidRDefault="00EF77A7" w:rsidP="00B12E16">
      <w:pPr>
        <w:spacing w:before="0" w:after="0"/>
      </w:pPr>
      <w:r>
        <w:lastRenderedPageBreak/>
        <w:t xml:space="preserve">The impacts of </w:t>
      </w:r>
      <w:r w:rsidR="00F2191B">
        <w:t xml:space="preserve">increasing </w:t>
      </w:r>
      <w:proofErr w:type="spellStart"/>
      <w:r w:rsidR="00143AD3">
        <w:t>pinniped</w:t>
      </w:r>
      <w:proofErr w:type="spellEnd"/>
      <w:r w:rsidR="00143AD3">
        <w:t xml:space="preserve">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proofErr w:type="spellStart"/>
      <w:r w:rsidR="00143AD3">
        <w:t>pinniped</w:t>
      </w:r>
      <w:proofErr w:type="spellEnd"/>
      <w:r w:rsidR="00C22D27">
        <w:t xml:space="preserve"> prey are species of concern or listed under the </w:t>
      </w:r>
      <w:r w:rsidR="00376111">
        <w:t>U.S.</w:t>
      </w:r>
      <w:r w:rsidR="00C22D27">
        <w:t xml:space="preserve"> Endangered Species Act (herring, rockfishes</w:t>
      </w:r>
      <w:r w:rsidR="009E7A8B">
        <w:t xml:space="preserve"> </w:t>
      </w:r>
      <w:proofErr w:type="spellStart"/>
      <w:r w:rsidR="009E7A8B" w:rsidRPr="00731691">
        <w:rPr>
          <w:i/>
        </w:rPr>
        <w:t>Sebastes</w:t>
      </w:r>
      <w:proofErr w:type="spellEnd"/>
      <w:r w:rsidR="009E7A8B">
        <w:t xml:space="preserve"> spp.</w:t>
      </w:r>
      <w:r w:rsidR="00C22D27">
        <w:t>, steelhead</w:t>
      </w:r>
      <w:r w:rsidR="009E7A8B">
        <w:t xml:space="preserve"> </w:t>
      </w:r>
      <w:proofErr w:type="spellStart"/>
      <w:r w:rsidR="009E7A8B" w:rsidRPr="00731691">
        <w:rPr>
          <w:i/>
        </w:rPr>
        <w:t>Oncorhynchus</w:t>
      </w:r>
      <w:proofErr w:type="spellEnd"/>
      <w:r w:rsidR="009E7A8B" w:rsidRPr="00731691">
        <w:rPr>
          <w:i/>
        </w:rPr>
        <w:t xml:space="preserve"> </w:t>
      </w:r>
      <w:proofErr w:type="spellStart"/>
      <w:r w:rsidR="009E7A8B" w:rsidRPr="00731691">
        <w:rPr>
          <w:i/>
        </w:rPr>
        <w:t>mykiss</w:t>
      </w:r>
      <w:proofErr w:type="spellEnd"/>
      <w:r w:rsidR="00C22D27">
        <w:t>)</w:t>
      </w:r>
      <w:r w:rsidR="007633B2">
        <w:t xml:space="preserve"> and 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DA334A">
        <w:instrText xml:space="preserve"> ADDIN ZOTERO_ITEM CSL_CITATION {"citationID":"DwG2Aagq","properties":{"formattedCitation":"(Ford and Ellis 2006, Hanson et al. 2010, Ford et al. 2016)","plainCitation":"(Ford and Ellis 2006, Hanson et al. 2010, Ford et al. 201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B5BAE">
        <w:fldChar w:fldCharType="separate"/>
      </w:r>
      <w:r w:rsidR="00DA334A" w:rsidRPr="00DA334A">
        <w:t>(Ford and Ellis 2006, Hanson et al. 2010, Ford et al. 2016)</w:t>
      </w:r>
      <w:r w:rsidR="006B5BAE">
        <w:fldChar w:fldCharType="end"/>
      </w:r>
      <w:r>
        <w:t xml:space="preserve">. </w:t>
      </w:r>
      <w:r w:rsidR="00143AD3">
        <w:t>T</w:t>
      </w:r>
      <w:r>
        <w:t xml:space="preserve">here is evidence to suggest that </w:t>
      </w:r>
      <w:r w:rsidR="00A46CDD">
        <w:t xml:space="preserve">variation in </w:t>
      </w:r>
      <w:r>
        <w:t xml:space="preserve">birth </w:t>
      </w:r>
      <w:r w:rsidR="00A46CDD">
        <w:t xml:space="preserve">and death </w:t>
      </w:r>
      <w:r>
        <w:t xml:space="preserve">rates of </w:t>
      </w:r>
      <w:r w:rsidR="004C559F">
        <w:t>S</w:t>
      </w:r>
      <w:r>
        <w:t xml:space="preserve">outhern </w:t>
      </w:r>
      <w:r w:rsidR="004C559F">
        <w:t>R</w:t>
      </w:r>
      <w:r>
        <w:t xml:space="preserve">esident killer whales </w:t>
      </w:r>
      <w:r w:rsidR="00A46CDD">
        <w:t xml:space="preserve">is </w:t>
      </w:r>
      <w:r>
        <w:t xml:space="preserve">linked to </w:t>
      </w:r>
      <w:r w:rsidR="00A46CDD">
        <w:t xml:space="preserve">changes in </w:t>
      </w:r>
      <w:r>
        <w:t xml:space="preserve">Chinook salmon abundance </w:t>
      </w:r>
      <w:r w:rsidR="006B5BAE">
        <w:fldChar w:fldCharType="begin"/>
      </w:r>
      <w:r w:rsidR="00DA334A">
        <w:instrText xml:space="preserve"> ADDIN ZOTERO_ITEM CSL_CITATION {"citationID":"8tN3Hap9","properties":{"formattedCitation":"(Ward et al. 2009, Ford et al. 2010)","plainCitation":"(Ward et al. 2009, Ford et al. 2010)"},"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170,"uris":["http://zotero.org/users/local/DW6AEAS0/items/ZBB8NTNM"],"uri":["http://zotero.org/users/local/DW6AEAS0/items/ZBB8NTNM"],"itemData":{"id":170,"type":"article-journal","title":"Linking killer whale survival and prey abundance: food limitation in the oceans' apex predator?","container-title":"Biology letters","page":"139–142","volume":"6","issue":"1","source":"Google Scholar","shortTitle":"Linking killer whale survival and prey abundance","author":[{"family":"Ford","given":"John KB"},{"family":"Ellis","given":"Graeme M."},{"family":"Olesiuk","given":"Peter F."},{"family":"Balcomb","given":"Kenneth C."}],"issued":{"date-parts":[["2010"]]}}}],"schema":"https://github.com/citation-style-language/schema/raw/master/csl-citation.json"} </w:instrText>
      </w:r>
      <w:r w:rsidR="006B5BAE">
        <w:fldChar w:fldCharType="separate"/>
      </w:r>
      <w:r w:rsidR="00DA334A" w:rsidRPr="00DA334A">
        <w:t>(Ward et al. 2009, Ford et al. 2010)</w:t>
      </w:r>
      <w:r w:rsidR="006B5BAE">
        <w:fldChar w:fldCharType="end"/>
      </w:r>
      <w:r>
        <w:t xml:space="preserve">. </w:t>
      </w:r>
      <w:r w:rsidR="00143AD3">
        <w:t xml:space="preserve">Our estimate of potential reductions </w:t>
      </w:r>
      <w:r w:rsidR="00BC581C">
        <w:t xml:space="preserve">to </w:t>
      </w:r>
      <w:r w:rsidR="00143AD3">
        <w:t xml:space="preserve">adult Chinook </w:t>
      </w:r>
      <w:r w:rsidR="00BC581C">
        <w:t xml:space="preserve">salmon </w:t>
      </w:r>
      <w:r w:rsidR="00143AD3">
        <w:t>abundanc</w:t>
      </w:r>
      <w:r w:rsidR="00BC581C">
        <w:t>e due to</w:t>
      </w:r>
      <w:r w:rsidR="00143AD3">
        <w:t xml:space="preserve"> </w:t>
      </w:r>
      <w:r w:rsidR="00A46CDD">
        <w:t xml:space="preserve">predation on </w:t>
      </w:r>
      <w:proofErr w:type="spellStart"/>
      <w:r w:rsidR="00A46CDD">
        <w:t>smolts</w:t>
      </w:r>
      <w:proofErr w:type="spellEnd"/>
      <w:r w:rsidR="00A46CDD">
        <w:t xml:space="preserve"> and sub-adults by </w:t>
      </w:r>
      <w:proofErr w:type="spellStart"/>
      <w:r w:rsidR="00143AD3">
        <w:t>pinnipeds</w:t>
      </w:r>
      <w:proofErr w:type="spellEnd"/>
      <w:r w:rsidR="00143AD3">
        <w:t xml:space="preserve"> (</w:t>
      </w:r>
      <w:r w:rsidR="0051183C">
        <w:t>Figure 4</w:t>
      </w:r>
      <w:r w:rsidR="00143AD3">
        <w:t xml:space="preserve">) could lead to reduction in the </w:t>
      </w:r>
      <w:r>
        <w:t xml:space="preserve">productivity </w:t>
      </w:r>
      <w:r w:rsidR="00C22D27">
        <w:t xml:space="preserve">or 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w:t>
      </w:r>
      <w:r w:rsidR="0097733E">
        <w:t xml:space="preserve">mortality </w:t>
      </w:r>
      <w:r w:rsidR="00143AD3">
        <w:t xml:space="preserve">from </w:t>
      </w:r>
      <w:proofErr w:type="spellStart"/>
      <w:r w:rsidR="00143AD3">
        <w:t>pinnipeds</w:t>
      </w:r>
      <w:proofErr w:type="spellEnd"/>
      <w:r w:rsidR="00143AD3">
        <w:t xml:space="preserve"> </w:t>
      </w:r>
      <w:r w:rsidR="00B9022F">
        <w:t xml:space="preserve">based on adult equivalents </w:t>
      </w:r>
      <w:r w:rsidR="00143AD3">
        <w:t xml:space="preserve">are </w:t>
      </w:r>
      <w:r w:rsidR="005549BF">
        <w:t xml:space="preserve">comparable to commercial catches </w:t>
      </w:r>
      <w:r w:rsidR="00543C16">
        <w:t xml:space="preserve">of Chinook salmon from </w:t>
      </w:r>
      <w:r w:rsidR="005549BF">
        <w:t>Washington State inland waters</w:t>
      </w:r>
      <w:r w:rsidR="00BC581C">
        <w:t xml:space="preserve">, </w:t>
      </w:r>
      <w:r w:rsidR="005549BF">
        <w:t xml:space="preserve">which have declined from </w:t>
      </w:r>
      <w:r w:rsidR="00B9022F">
        <w:t xml:space="preserve">approximately </w:t>
      </w:r>
      <w:r w:rsidR="005549BF">
        <w:t>250,000</w:t>
      </w:r>
      <w:r w:rsidR="001740D0">
        <w:t xml:space="preserve"> adult </w:t>
      </w:r>
      <w:r w:rsidR="00391191">
        <w:t xml:space="preserve">salmon </w:t>
      </w:r>
      <w:r w:rsidR="005549BF">
        <w:t xml:space="preserve">in 1980 to 100,000 </w:t>
      </w:r>
      <w:r w:rsidR="00B9022F">
        <w:t>in 2007</w:t>
      </w:r>
      <w:r w:rsidR="005549BF">
        <w:t xml:space="preserve">, and recreational catches </w:t>
      </w:r>
      <w:r w:rsidR="000830F2">
        <w:t xml:space="preserve">within Puget Sound </w:t>
      </w:r>
      <w:r w:rsidR="005549BF">
        <w:t xml:space="preserve">have declined from </w:t>
      </w:r>
      <w:r w:rsidR="00B9022F">
        <w:t xml:space="preserve">approximately </w:t>
      </w:r>
      <w:r w:rsidR="005549BF">
        <w:t xml:space="preserve">150,000 to 50,000 </w:t>
      </w:r>
      <w:r w:rsidR="007C2BD4">
        <w:fldChar w:fldCharType="begin"/>
      </w:r>
      <w:r w:rsidR="00FE51C0">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w:t>
      </w:r>
      <w:r w:rsidR="00391191">
        <w:rPr>
          <w:iCs/>
        </w:rPr>
        <w:t xml:space="preserve"> salmon</w:t>
      </w:r>
      <w:r w:rsidR="007C2BD4" w:rsidRPr="000B683B">
        <w:rPr>
          <w:iCs/>
        </w:rPr>
        <w:t>: Harvest Management Component</w:t>
      </w:r>
      <w:r w:rsidR="007C2BD4" w:rsidRPr="000B683B">
        <w:t xml:space="preserve"> 2010)</w:t>
      </w:r>
      <w:r w:rsidR="007C2BD4">
        <w:fldChar w:fldCharType="end"/>
      </w:r>
      <w:r w:rsidR="005549BF">
        <w:t>.</w:t>
      </w:r>
      <w:r w:rsidR="00B9022F">
        <w:t xml:space="preserve">  </w:t>
      </w:r>
      <w:r w:rsidR="00743995" w:rsidRPr="001C633B">
        <w:t xml:space="preserve">Though our model is sensitive to assumptions regarding both marine mammals and Chinook salmon, the main results consistently suggest that across a broad range of parameter values, harbor seals and </w:t>
      </w:r>
      <w:r w:rsidR="00743995" w:rsidRPr="001C633B">
        <w:lastRenderedPageBreak/>
        <w:t xml:space="preserve">fish-eating ‘resident’ killer whales </w:t>
      </w:r>
      <w:r w:rsidR="007500E5" w:rsidRPr="001C633B">
        <w:t xml:space="preserve">account for the large majority of </w:t>
      </w:r>
      <w:r w:rsidR="00F553AA" w:rsidRPr="001C633B">
        <w:t xml:space="preserve">consumption of </w:t>
      </w:r>
      <w:r w:rsidR="007500E5" w:rsidRPr="001C633B">
        <w:t>Chinook salmon biomass</w:t>
      </w:r>
      <w:r w:rsidR="000F2A1E" w:rsidRPr="001C633B">
        <w:t xml:space="preserve">, </w:t>
      </w:r>
      <w:r w:rsidR="007500E5" w:rsidRPr="001C633B">
        <w:t xml:space="preserve">and </w:t>
      </w:r>
      <w:r w:rsidR="00E84CE1" w:rsidRPr="001C633B">
        <w:t xml:space="preserve">harbor </w:t>
      </w:r>
      <w:r w:rsidR="000F2A1E" w:rsidRPr="001C633B">
        <w:t>sea</w:t>
      </w:r>
      <w:r w:rsidR="000F2A1E">
        <w:t>ls consume many more Chinook salmon in terms of numbers of fish</w:t>
      </w:r>
      <w:r w:rsidR="007500E5">
        <w:t xml:space="preserve">.  </w:t>
      </w:r>
    </w:p>
    <w:p w14:paraId="5CA5717B" w14:textId="64B7904C" w:rsidR="00B12E16" w:rsidRPr="00F16870" w:rsidRDefault="007500E5" w:rsidP="00B12E16">
      <w:pPr>
        <w:spacing w:before="0" w:after="0"/>
      </w:pPr>
      <w:r>
        <w:t xml:space="preserve">The </w:t>
      </w:r>
      <w:r w:rsidR="00E84CE1">
        <w:t xml:space="preserve">ranking of harbor seals versus killer whale consumption of Chinook salmon biomass depends on uncertainty in </w:t>
      </w:r>
      <w:proofErr w:type="spellStart"/>
      <w:r w:rsidR="00E84CE1">
        <w:t>pinniped</w:t>
      </w:r>
      <w:proofErr w:type="spellEnd"/>
      <w:r w:rsidR="00E84CE1">
        <w:t xml:space="preserve"> abundance (killer whale abundance is known with high precision), but consistently</w:t>
      </w:r>
      <w:r w:rsidR="00137BEF">
        <w:t xml:space="preserve"> across our scenarios</w:t>
      </w:r>
      <w:r w:rsidR="00E84CE1">
        <w:t xml:space="preserve"> these two species had higher Chinook salmon consumption than did California or Steller sea lions. </w:t>
      </w:r>
      <w:r w:rsidR="00BC581C">
        <w:t xml:space="preserve">Our </w:t>
      </w:r>
      <w:r w:rsidR="00A60CCD">
        <w:t xml:space="preserve">model is linearly sensitive to uncertainty in most parameters. For instance, </w:t>
      </w:r>
      <w:r w:rsidR="002D4774">
        <w:t>estimates of</w:t>
      </w:r>
      <w:r w:rsidR="00BC581C">
        <w:t xml:space="preserve"> biomass and numbers of Chinook salmon consumed (Figures 1) depend on </w:t>
      </w:r>
      <w:r w:rsidR="009A1F6D">
        <w:t xml:space="preserve">the </w:t>
      </w:r>
      <w:r w:rsidR="00BC581C">
        <w:t xml:space="preserve">predator </w:t>
      </w:r>
      <w:r w:rsidR="004D4B76">
        <w:t>diet fraction and size selectivity (</w:t>
      </w:r>
      <w:r w:rsidR="002E1969">
        <w:rPr>
          <w:noProof/>
        </w:rPr>
        <w:t xml:space="preserve">Equation </w:t>
      </w:r>
      <w:r w:rsidR="002E1969">
        <w:t>8</w:t>
      </w:r>
      <w:r w:rsidR="00AE294A">
        <w:t>, Figure</w:t>
      </w:r>
      <w:r w:rsidR="00A821A6">
        <w:t>s</w:t>
      </w:r>
      <w:r w:rsidR="00AE294A">
        <w:t xml:space="preserve"> </w:t>
      </w:r>
      <w:r w:rsidR="0051183C">
        <w:t>2</w:t>
      </w:r>
      <w:r w:rsidR="00A821A6">
        <w:t xml:space="preserve"> and 3</w:t>
      </w:r>
      <w:r w:rsidR="004D4B76">
        <w:t>); therefore, change</w:t>
      </w:r>
      <w:r w:rsidR="009A1F6D">
        <w:t>s</w:t>
      </w:r>
      <w:r w:rsidR="004D4B76">
        <w:t xml:space="preserv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rsidR="00BC581C">
        <w:t>the ratio of juveniles and adults in the diets, and the size of the juvenile Chinook</w:t>
      </w:r>
      <w:r w:rsidR="004F2C4A">
        <w:t xml:space="preserve"> salmon</w:t>
      </w:r>
      <w:r w:rsidR="00BC581C">
        <w:t xml:space="preserve"> in inland waters. </w:t>
      </w:r>
      <w:r w:rsidR="00C15EB8">
        <w:t xml:space="preserve">The </w:t>
      </w:r>
      <w:r w:rsidR="00804C69">
        <w:t>parameterization</w:t>
      </w:r>
      <w:r w:rsidR="00C15EB8">
        <w:t xml:space="preserve"> of juvenile fish size can have a profound </w:t>
      </w:r>
      <w:r w:rsidR="00A60CCD">
        <w:t xml:space="preserve">and nonlinear </w:t>
      </w:r>
      <w:r w:rsidR="00C15EB8">
        <w:t xml:space="preserve">effect, because the energy content of a fish increases with </w:t>
      </w:r>
      <w:r w:rsidR="00EA0884">
        <w:t xml:space="preserve">the cube of </w:t>
      </w:r>
      <w:r w:rsidR="001740D0">
        <w:t xml:space="preserve">its </w:t>
      </w:r>
      <w:r w:rsidR="00C15EB8">
        <w:t>len</w:t>
      </w:r>
      <w:r w:rsidR="00C15EB8" w:rsidRPr="006607B4">
        <w:t>gth (</w:t>
      </w:r>
      <w:r w:rsidR="00147BA6">
        <w:t xml:space="preserve">Equation </w:t>
      </w:r>
      <w:r w:rsidR="00126F57">
        <w:t>9</w:t>
      </w:r>
      <w:r w:rsidR="00C15EB8" w:rsidRPr="006607B4">
        <w:t xml:space="preserve">).  </w:t>
      </w:r>
      <w:r w:rsidR="00C15EB8" w:rsidRPr="004F0D41">
        <w:t xml:space="preserve">If we reduce </w:t>
      </w:r>
      <w:r w:rsidR="001740D0" w:rsidRPr="004F0D41">
        <w:t xml:space="preserve">the </w:t>
      </w:r>
      <w:proofErr w:type="spellStart"/>
      <w:r w:rsidR="00C15EB8" w:rsidRPr="004F0D41">
        <w:t>smolt</w:t>
      </w:r>
      <w:proofErr w:type="spellEnd"/>
      <w:r w:rsidR="00C15EB8" w:rsidRPr="004F0D41">
        <w:t xml:space="preserve"> length </w:t>
      </w:r>
      <w:r w:rsidR="001740D0" w:rsidRPr="004F0D41">
        <w:t xml:space="preserve">at release </w:t>
      </w:r>
      <w:r w:rsidR="00C15EB8" w:rsidRPr="004F0D41">
        <w:t xml:space="preserve">from </w:t>
      </w:r>
      <w:r w:rsidR="00EA0884" w:rsidRPr="004F0D41">
        <w:t>9</w:t>
      </w:r>
      <w:r w:rsidR="00D72C35">
        <w:t>5</w:t>
      </w:r>
      <w:r w:rsidR="00EA0884" w:rsidRPr="004F0D41">
        <w:t xml:space="preserve"> mm to </w:t>
      </w:r>
      <w:r w:rsidR="0020270F">
        <w:t>45</w:t>
      </w:r>
      <w:r w:rsidR="0020270F" w:rsidRPr="004F0D41">
        <w:t xml:space="preserve"> </w:t>
      </w:r>
      <w:r w:rsidR="00C15EB8" w:rsidRPr="004F0D41">
        <w:t>mm</w:t>
      </w:r>
      <w:r w:rsidR="0020270F">
        <w:t xml:space="preserve"> (the difference between releasing fingerlings or fry)</w:t>
      </w:r>
      <w:r w:rsidR="009E13CD" w:rsidRPr="004F0D41">
        <w:t xml:space="preserve">, the energy content of a </w:t>
      </w:r>
      <w:r w:rsidR="00E56DC2">
        <w:t>juvenile</w:t>
      </w:r>
      <w:r w:rsidR="00E56DC2" w:rsidRPr="004F0D41">
        <w:t xml:space="preserve"> </w:t>
      </w:r>
      <w:r w:rsidR="009E13CD" w:rsidRPr="004F0D41">
        <w:t>is reduce</w:t>
      </w:r>
      <w:r w:rsidR="004F2C4A" w:rsidRPr="004F0D41">
        <w:t>d</w:t>
      </w:r>
      <w:r w:rsidR="009E13CD" w:rsidRPr="004F0D41">
        <w:t xml:space="preserve"> by </w:t>
      </w:r>
      <w:r w:rsidR="00D72C35">
        <w:t>~</w:t>
      </w:r>
      <w:r w:rsidR="0020270F">
        <w:t>90</w:t>
      </w:r>
      <w:r w:rsidR="009E13CD" w:rsidRPr="004F0D41">
        <w:t>%</w:t>
      </w:r>
      <w:r w:rsidR="004F2C4A" w:rsidRPr="004F0D41">
        <w:t xml:space="preserve">, and therefore the </w:t>
      </w:r>
      <w:r w:rsidR="009E13CD" w:rsidRPr="004F0D41">
        <w:t xml:space="preserve">number of </w:t>
      </w:r>
      <w:r w:rsidR="00E56DC2">
        <w:t>individual Chinook</w:t>
      </w:r>
      <w:r w:rsidR="00E56DC2" w:rsidRPr="004F0D41">
        <w:t xml:space="preserve"> </w:t>
      </w:r>
      <w:r w:rsidR="00391191">
        <w:t xml:space="preserve">salmon </w:t>
      </w:r>
      <w:r w:rsidR="009E13CD" w:rsidRPr="004F0D41">
        <w:t>need</w:t>
      </w:r>
      <w:r w:rsidR="00BC581C" w:rsidRPr="004F0D41">
        <w:t>ed</w:t>
      </w:r>
      <w:r w:rsidR="009E13CD" w:rsidRPr="004F0D41">
        <w:t xml:space="preserve"> to meet the energy demands </w:t>
      </w:r>
      <w:r w:rsidR="004F2C4A" w:rsidRPr="004F0D41">
        <w:t xml:space="preserve">of a predator is increased by a factor of </w:t>
      </w:r>
      <w:r w:rsidR="0020270F">
        <w:t>10</w:t>
      </w:r>
      <w:r w:rsidR="004F2C4A" w:rsidRPr="002232D5">
        <w:t>.</w:t>
      </w:r>
      <w:r w:rsidR="004F2C4A" w:rsidRPr="00F16870">
        <w:t xml:space="preserve"> </w:t>
      </w:r>
      <w:r w:rsidR="002232D5" w:rsidRPr="002232D5">
        <w:t xml:space="preserve">  </w:t>
      </w:r>
      <w:r w:rsidR="002E1969">
        <w:t xml:space="preserve">Similarly, the model is particularly sensitive to uncertainty in the fish condition (i.e., lean vs high lipid fish) </w:t>
      </w:r>
      <w:r w:rsidR="0079396B">
        <w:t xml:space="preserve">and this </w:t>
      </w:r>
      <w:r w:rsidR="002E1969">
        <w:t xml:space="preserve">can have impacts on both the biomass </w:t>
      </w:r>
      <w:r w:rsidR="002E1969">
        <w:lastRenderedPageBreak/>
        <w:t xml:space="preserve">and numbers of salmon </w:t>
      </w:r>
      <w:r w:rsidR="0079396B">
        <w:t xml:space="preserve">required to meet predator energetic demands </w:t>
      </w:r>
      <w:r w:rsidR="00AE294A">
        <w:t>(Figure</w:t>
      </w:r>
      <w:r w:rsidR="00A821A6">
        <w:t>s</w:t>
      </w:r>
      <w:r w:rsidR="00AE294A">
        <w:t xml:space="preserve"> </w:t>
      </w:r>
      <w:r w:rsidR="00FD2B20">
        <w:t>2</w:t>
      </w:r>
      <w:r w:rsidR="00A821A6">
        <w:t xml:space="preserve"> and 3</w:t>
      </w:r>
      <w:r w:rsidR="002E1969">
        <w:t>)</w:t>
      </w:r>
      <w:r w:rsidR="00FD2B20">
        <w:t>.</w:t>
      </w:r>
      <w:r w:rsidR="002E1969">
        <w:t xml:space="preserve"> </w:t>
      </w:r>
    </w:p>
    <w:p w14:paraId="62690D2B" w14:textId="77777777" w:rsidR="005455AE" w:rsidRPr="00D40E2C" w:rsidRDefault="00EF77A7" w:rsidP="00492B4B">
      <w:pPr>
        <w:pStyle w:val="Heading1"/>
        <w:spacing w:before="0"/>
      </w:pPr>
      <w:bookmarkStart w:id="22" w:name="future-research"/>
      <w:bookmarkStart w:id="23" w:name="conclusion"/>
      <w:bookmarkEnd w:id="22"/>
      <w:bookmarkEnd w:id="23"/>
      <w:r w:rsidRPr="00D40E2C">
        <w:t>Conclusion</w:t>
      </w:r>
    </w:p>
    <w:p w14:paraId="732B27F9" w14:textId="702D6383" w:rsidR="005455AE" w:rsidRDefault="004C559F" w:rsidP="00492B4B">
      <w:pPr>
        <w:spacing w:before="0" w:after="0"/>
      </w:pPr>
      <w:r>
        <w:t>B</w:t>
      </w:r>
      <w:r w:rsidR="00EF77A7">
        <w:t xml:space="preserve">ased on bioenergetics modeling, </w:t>
      </w:r>
      <w:r w:rsidR="001841F4">
        <w:t xml:space="preserve">the relative impacts of different marine mammal predators on Chinook salmon </w:t>
      </w:r>
      <w:r>
        <w:t xml:space="preserve">have </w:t>
      </w:r>
      <w:r w:rsidR="001841F4">
        <w:t xml:space="preserve">changed </w:t>
      </w:r>
      <w:r w:rsidR="00A46CDD">
        <w:t xml:space="preserve">substantially </w:t>
      </w:r>
      <w:r w:rsidR="001841F4">
        <w:t xml:space="preserve">since the </w:t>
      </w:r>
      <w:r w:rsidR="001841F4" w:rsidRPr="007E29AB">
        <w:t xml:space="preserve">passage of the Marine Mammal Protection Act (1972). </w:t>
      </w:r>
      <w:r w:rsidR="0054234F" w:rsidRPr="0092400F">
        <w:t xml:space="preserve">Primarily due to increases in harbor seal abundance, since 1970 </w:t>
      </w:r>
      <w:r w:rsidR="001841F4" w:rsidRPr="0092400F">
        <w:t xml:space="preserve">predation </w:t>
      </w:r>
      <w:r w:rsidR="00247A03" w:rsidRPr="0092400F">
        <w:t xml:space="preserve">on Chinook salmon runs within Puget Sound </w:t>
      </w:r>
      <w:r w:rsidR="0054234F" w:rsidRPr="0092400F">
        <w:t xml:space="preserve">has increased </w:t>
      </w:r>
      <w:r w:rsidR="00151118" w:rsidRPr="0092400F">
        <w:t xml:space="preserve">approximately </w:t>
      </w:r>
      <w:r w:rsidR="00E34A2A" w:rsidRPr="0092400F">
        <w:t>nine</w:t>
      </w:r>
      <w:r w:rsidR="0054234F" w:rsidRPr="0092400F">
        <w:t>-fold in</w:t>
      </w:r>
      <w:r w:rsidR="0054234F" w:rsidRPr="007E29AB">
        <w:t xml:space="preserve"> terms of numbers and </w:t>
      </w:r>
      <w:r w:rsidR="00151118" w:rsidRPr="0092400F">
        <w:t>doubled</w:t>
      </w:r>
      <w:r w:rsidR="0054234F" w:rsidRPr="0092400F">
        <w:t xml:space="preserve"> in terms of biomass</w:t>
      </w:r>
      <w:r w:rsidR="00EF77A7" w:rsidRPr="007E29AB">
        <w:t xml:space="preserve">. </w:t>
      </w:r>
      <w:r w:rsidR="00D70B92" w:rsidRPr="0092400F">
        <w:t>L</w:t>
      </w:r>
      <w:r w:rsidR="001841F4" w:rsidRPr="0092400F">
        <w:t xml:space="preserve">arge </w:t>
      </w:r>
      <w:r w:rsidR="00EF77A7" w:rsidRPr="0092400F">
        <w:t>increase</w:t>
      </w:r>
      <w:r w:rsidR="00146A9D" w:rsidRPr="0092400F">
        <w:t>s</w:t>
      </w:r>
      <w:r w:rsidR="00EF77A7" w:rsidRPr="0092400F">
        <w:t xml:space="preserve"> in harbor seal predation on </w:t>
      </w:r>
      <w:proofErr w:type="spellStart"/>
      <w:r w:rsidR="00EF77A7" w:rsidRPr="0092400F">
        <w:t>smolts</w:t>
      </w:r>
      <w:proofErr w:type="spellEnd"/>
      <w:r w:rsidR="00EF77A7" w:rsidRPr="0092400F">
        <w:t xml:space="preserve"> ha</w:t>
      </w:r>
      <w:r w:rsidR="00974E7A" w:rsidRPr="0092400F">
        <w:t>ve</w:t>
      </w:r>
      <w:r w:rsidR="00EF77A7" w:rsidRPr="0092400F">
        <w:t xml:space="preserve"> potential impacts that are larger than either </w:t>
      </w:r>
      <w:r w:rsidR="00247A03" w:rsidRPr="0092400F">
        <w:t xml:space="preserve">current </w:t>
      </w:r>
      <w:r w:rsidR="00EF77A7" w:rsidRPr="0092400F">
        <w:t xml:space="preserve">commercial and recreational fisheries, or </w:t>
      </w:r>
      <w:r w:rsidR="0022331C" w:rsidRPr="0092400F">
        <w:t>predation by</w:t>
      </w:r>
      <w:r w:rsidR="00EF77A7" w:rsidRPr="0092400F">
        <w:t xml:space="preserve"> </w:t>
      </w:r>
      <w:r w:rsidR="0022331C" w:rsidRPr="0092400F">
        <w:t xml:space="preserve">endangered Southern Resident </w:t>
      </w:r>
      <w:r w:rsidR="00EF77A7" w:rsidRPr="0092400F">
        <w:t>killer whale</w:t>
      </w:r>
      <w:r w:rsidR="0022331C" w:rsidRPr="0092400F">
        <w:t>s</w:t>
      </w:r>
      <w:r w:rsidR="00EF77A7" w:rsidRPr="0092400F">
        <w:t xml:space="preserve">. </w:t>
      </w:r>
      <w:r w:rsidR="00D70B92" w:rsidRPr="0092400F">
        <w:t xml:space="preserve">Sea lions </w:t>
      </w:r>
      <w:r w:rsidR="00146A9D" w:rsidRPr="0092400F">
        <w:t>also consum</w:t>
      </w:r>
      <w:r w:rsidR="00974E7A" w:rsidRPr="0092400F">
        <w:t>e</w:t>
      </w:r>
      <w:r w:rsidR="00D70B92" w:rsidRPr="0092400F">
        <w:t xml:space="preserve"> </w:t>
      </w:r>
      <w:r w:rsidR="00247A03" w:rsidRPr="0092400F">
        <w:t>Chinook salmon</w:t>
      </w:r>
      <w:r w:rsidR="00D70B92" w:rsidRPr="0092400F">
        <w:t xml:space="preserve">; however, these impacts are </w:t>
      </w:r>
      <w:r w:rsidR="00247A03" w:rsidRPr="0092400F">
        <w:t xml:space="preserve">estimated to be </w:t>
      </w:r>
      <w:r w:rsidR="00D70B92" w:rsidRPr="0092400F">
        <w:t>low compared</w:t>
      </w:r>
      <w:r w:rsidR="00D70B92">
        <w:t xml:space="preserve"> to </w:t>
      </w:r>
      <w:r w:rsidR="00974E7A">
        <w:t xml:space="preserve">those from </w:t>
      </w:r>
      <w:r w:rsidR="00D70B92">
        <w:t xml:space="preserve">harbor seals.  </w:t>
      </w:r>
      <w:r w:rsidR="00EF77A7">
        <w:t xml:space="preserve">Our model only examines </w:t>
      </w:r>
      <w:r w:rsidR="00146A9D">
        <w:t xml:space="preserve">a subset of </w:t>
      </w:r>
      <w:r w:rsidR="00EF77A7">
        <w:t xml:space="preserve">predators within </w:t>
      </w:r>
      <w:r w:rsidR="0022331C">
        <w:t>Puget Sound inland wat</w:t>
      </w:r>
      <w:r w:rsidR="00D10CD3">
        <w:t>e</w:t>
      </w:r>
      <w:r w:rsidR="0022331C">
        <w:t>rs</w:t>
      </w:r>
      <w:r w:rsidR="00EF77A7">
        <w:t xml:space="preserve"> and assumes their </w:t>
      </w:r>
      <w:r w:rsidR="00247A03">
        <w:t xml:space="preserve">Chinook salmon </w:t>
      </w:r>
      <w:r w:rsidR="00EF77A7">
        <w:t xml:space="preserve">consumption is derived from only Puget Sound Chinook </w:t>
      </w:r>
      <w:r w:rsidR="00391191">
        <w:t xml:space="preserve">salmon </w:t>
      </w:r>
      <w:r w:rsidR="00EF77A7">
        <w:t xml:space="preserve">stocks. In reality the Chinook salmon </w:t>
      </w:r>
      <w:r w:rsidR="0022331C">
        <w:t>in inland</w:t>
      </w:r>
      <w:r w:rsidR="00EF77A7">
        <w:t xml:space="preserve"> waters are a mixt</w:t>
      </w:r>
      <w:r w:rsidR="00391FAE">
        <w:t>u</w:t>
      </w:r>
      <w:r w:rsidR="00EF77A7">
        <w:t xml:space="preserve">re of </w:t>
      </w:r>
      <w:r w:rsidR="00376111">
        <w:t>U.S.</w:t>
      </w:r>
      <w:r w:rsidR="00EF77A7">
        <w:t xml:space="preserve"> and Canadian stocks, and the marine mammals predator</w:t>
      </w:r>
      <w:r w:rsidR="0022331C">
        <w:t>s</w:t>
      </w:r>
      <w:r w:rsidR="00EF77A7">
        <w:t xml:space="preserve"> </w:t>
      </w:r>
      <w:r w:rsidR="0022331C">
        <w:t xml:space="preserve">on the outer coast (from California to Alaska) </w:t>
      </w:r>
      <w:r w:rsidR="001A3273">
        <w:t xml:space="preserve">and their consumption of Chinook salmon </w:t>
      </w:r>
      <w:r w:rsidR="001A3273">
        <w:fldChar w:fldCharType="begin"/>
      </w:r>
      <w:r w:rsidR="001A3273">
        <w:instrText xml:space="preserve"> ADDIN ZOTERO_ITEM CSL_CITATION {"citationID":"1vdc0aim06","properties":{"formattedCitation":"(Adams et al. 2016)","plainCitation":"(Adams et al. 2016)"},"citationItems":[{"id":999,"uris":["http://zotero.org/users/local/DW6AEAS0/items/HAQ6IE8F"],"uri":["http://zotero.org/users/local/DW6AEAS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001A3273">
        <w:fldChar w:fldCharType="separate"/>
      </w:r>
      <w:r w:rsidR="001A3273" w:rsidRPr="001A3273">
        <w:t>(Adams et al. 2016)</w:t>
      </w:r>
      <w:r w:rsidR="001A3273">
        <w:fldChar w:fldCharType="end"/>
      </w:r>
      <w:r w:rsidR="001A3273">
        <w:t xml:space="preserve"> </w:t>
      </w:r>
      <w:r w:rsidR="0022331C">
        <w:t xml:space="preserve">may also be </w:t>
      </w:r>
      <w:r w:rsidR="00EF77A7">
        <w:t>impact</w:t>
      </w:r>
      <w:r w:rsidR="0022331C">
        <w:t>ing</w:t>
      </w:r>
      <w:r w:rsidR="00EF77A7">
        <w:t xml:space="preserve"> </w:t>
      </w:r>
      <w:r w:rsidR="0022331C">
        <w:t>these</w:t>
      </w:r>
      <w:r w:rsidR="00EF77A7">
        <w:t xml:space="preserve"> </w:t>
      </w:r>
      <w:r w:rsidR="00376111">
        <w:t>U.S.</w:t>
      </w:r>
      <w:r w:rsidR="00EF77A7">
        <w:t xml:space="preserve"> stocks. </w:t>
      </w:r>
      <w:r w:rsidR="00146A9D">
        <w:t>Further, there are other potential predators (harbor porpoise</w:t>
      </w:r>
      <w:r w:rsidR="00D46461">
        <w:t xml:space="preserve"> (</w:t>
      </w:r>
      <w:proofErr w:type="spellStart"/>
      <w:r w:rsidR="00D46461" w:rsidRPr="00867FB3">
        <w:rPr>
          <w:i/>
        </w:rPr>
        <w:t>Phocoena</w:t>
      </w:r>
      <w:proofErr w:type="spellEnd"/>
      <w:r w:rsidR="00D46461" w:rsidRPr="00867FB3">
        <w:rPr>
          <w:i/>
        </w:rPr>
        <w:t xml:space="preserve"> </w:t>
      </w:r>
      <w:proofErr w:type="spellStart"/>
      <w:r w:rsidR="00D46461" w:rsidRPr="00867FB3">
        <w:rPr>
          <w:i/>
        </w:rPr>
        <w:t>phocoena</w:t>
      </w:r>
      <w:proofErr w:type="spellEnd"/>
      <w:r w:rsidR="00D46461">
        <w:t>)</w:t>
      </w:r>
      <w:r w:rsidR="00146A9D">
        <w:t>, cormorants</w:t>
      </w:r>
      <w:r w:rsidR="00D46461">
        <w:t xml:space="preserve"> (</w:t>
      </w:r>
      <w:proofErr w:type="spellStart"/>
      <w:r w:rsidR="00D46461" w:rsidRPr="00867FB3">
        <w:rPr>
          <w:i/>
        </w:rPr>
        <w:t>Phalacrocorax</w:t>
      </w:r>
      <w:proofErr w:type="spellEnd"/>
      <w:r w:rsidR="00D46461">
        <w:t xml:space="preserve"> spp.)</w:t>
      </w:r>
      <w:r w:rsidR="00146A9D">
        <w:t xml:space="preserve">) that are not included in our modeling efforts. </w:t>
      </w:r>
      <w:r w:rsidR="00EF77A7">
        <w:t xml:space="preserve">We believe this research is a valuable step toward decoupling the mechanisms that lead toward </w:t>
      </w:r>
      <w:r w:rsidR="00974E7A">
        <w:t xml:space="preserve">trends in </w:t>
      </w:r>
      <w:r w:rsidR="00EF77A7">
        <w:t xml:space="preserve">marine survival in </w:t>
      </w:r>
      <w:r>
        <w:t xml:space="preserve">threatened </w:t>
      </w:r>
      <w:r w:rsidR="00EF77A7" w:rsidRPr="0097362C">
        <w:t>Chinook salmon</w:t>
      </w:r>
      <w:r w:rsidR="0022331C" w:rsidRPr="0097362C">
        <w:t>, and provide</w:t>
      </w:r>
      <w:r w:rsidR="00974E7A" w:rsidRPr="0097362C">
        <w:t>s</w:t>
      </w:r>
      <w:r w:rsidR="0022331C" w:rsidRPr="0097362C">
        <w:t xml:space="preserve"> a </w:t>
      </w:r>
      <w:r w:rsidR="0022331C" w:rsidRPr="0097362C">
        <w:lastRenderedPageBreak/>
        <w:t xml:space="preserve">framework for coast-wide </w:t>
      </w:r>
      <w:r w:rsidR="00974E7A" w:rsidRPr="0097362C">
        <w:t xml:space="preserve">understanding of </w:t>
      </w:r>
      <w:r w:rsidR="0022331C" w:rsidRPr="0097362C">
        <w:t>predation</w:t>
      </w:r>
      <w:r w:rsidR="00974E7A" w:rsidRPr="0097362C">
        <w:t xml:space="preserve"> impacts on Chinook salmon</w:t>
      </w:r>
      <w:r w:rsidR="00711D69" w:rsidRPr="0097362C">
        <w:t xml:space="preserve"> and dependent predators such as </w:t>
      </w:r>
      <w:r w:rsidR="0097362C" w:rsidRPr="00731691">
        <w:t>Southern R</w:t>
      </w:r>
      <w:r w:rsidR="00711D69" w:rsidRPr="0097362C">
        <w:t>esident killer whales</w:t>
      </w:r>
      <w:r w:rsidR="00EF77A7" w:rsidRPr="0097362C">
        <w:t>.</w:t>
      </w:r>
    </w:p>
    <w:p w14:paraId="0F51245A" w14:textId="534D2AF2" w:rsidR="00B27555" w:rsidRDefault="00B27555" w:rsidP="00B27555">
      <w:pPr>
        <w:pStyle w:val="Heading1"/>
      </w:pPr>
      <w:r>
        <w:t>Acknowledgements</w:t>
      </w:r>
    </w:p>
    <w:p w14:paraId="1BE5A08E" w14:textId="372C843D" w:rsidR="00B27555" w:rsidRPr="00B27555" w:rsidRDefault="00B27555" w:rsidP="00731691">
      <w:r>
        <w:t>We thank Chris Harvey</w:t>
      </w:r>
      <w:r w:rsidR="00DF5749">
        <w:t xml:space="preserve">, and three anonymous reviewers </w:t>
      </w:r>
      <w:r>
        <w:t xml:space="preserve">for reviewing versions of this manuscript.  We also thank </w:t>
      </w:r>
      <w:r>
        <w:rPr>
          <w:rStyle w:val="gi"/>
        </w:rPr>
        <w:t xml:space="preserve">Adrianne </w:t>
      </w:r>
      <w:proofErr w:type="spellStart"/>
      <w:r>
        <w:rPr>
          <w:rStyle w:val="gi"/>
        </w:rPr>
        <w:t>Akmajian</w:t>
      </w:r>
      <w:proofErr w:type="spellEnd"/>
      <w:r>
        <w:rPr>
          <w:rStyle w:val="gi"/>
        </w:rPr>
        <w:t xml:space="preserve"> and the Makah Tribe for providing diet data for the California and Steller sea lions</w:t>
      </w:r>
      <w:r w:rsidR="00217DA8">
        <w:rPr>
          <w:rStyle w:val="gi"/>
        </w:rPr>
        <w:t xml:space="preserve">, and </w:t>
      </w:r>
      <w:proofErr w:type="spellStart"/>
      <w:r w:rsidR="00217DA8">
        <w:rPr>
          <w:rStyle w:val="gi"/>
        </w:rPr>
        <w:t>Neala</w:t>
      </w:r>
      <w:proofErr w:type="spellEnd"/>
      <w:r w:rsidR="00217DA8">
        <w:rPr>
          <w:rStyle w:val="gi"/>
        </w:rPr>
        <w:t xml:space="preserve"> Kendall and Jake Shapley for help with the Puget Sound juvenile release data</w:t>
      </w:r>
      <w:r>
        <w:rPr>
          <w:rStyle w:val="gi"/>
        </w:rPr>
        <w:t xml:space="preserve">.  </w:t>
      </w:r>
      <w:r w:rsidR="00D14AD4">
        <w:t>This work was supported by the Pacific Salmon Commission through the funded project “</w:t>
      </w:r>
      <w:r w:rsidR="00D14AD4" w:rsidRPr="00256DE0">
        <w:rPr>
          <w:i/>
        </w:rPr>
        <w:t>A spatially-explicit ecosystem model for quantifying marine mammal impacts on Chinook salmon in the Northeast Pacific Ocean</w:t>
      </w:r>
      <w:r w:rsidR="00D14AD4">
        <w:t>.”</w:t>
      </w:r>
    </w:p>
    <w:p w14:paraId="4191EF30" w14:textId="77777777" w:rsidR="0092400F" w:rsidRDefault="0092400F">
      <w:pPr>
        <w:spacing w:before="0" w:after="0" w:line="240" w:lineRule="auto"/>
        <w:ind w:firstLine="0"/>
        <w:rPr>
          <w:rFonts w:ascii="Calibri" w:eastAsia="MS Gothic" w:hAnsi="Calibri"/>
          <w:b/>
          <w:bCs/>
          <w:sz w:val="28"/>
          <w:szCs w:val="32"/>
        </w:rPr>
      </w:pPr>
      <w:r>
        <w:br w:type="page"/>
      </w:r>
    </w:p>
    <w:p w14:paraId="1F13E4DF" w14:textId="6047E7BC" w:rsidR="0086455D" w:rsidRDefault="0086455D" w:rsidP="00A44121">
      <w:pPr>
        <w:pStyle w:val="Heading1"/>
      </w:pPr>
      <w:r>
        <w:lastRenderedPageBreak/>
        <w:t>References</w:t>
      </w:r>
    </w:p>
    <w:p w14:paraId="7A71FAF1" w14:textId="40BF5441" w:rsidR="001A3273" w:rsidRDefault="0086455D" w:rsidP="00D33920">
      <w:pPr>
        <w:pStyle w:val="Bibliography"/>
      </w:pPr>
      <w:r>
        <w:fldChar w:fldCharType="begin"/>
      </w:r>
      <w:r w:rsidR="00F34ADE">
        <w:instrText xml:space="preserve"> ADDIN ZOTERO_BIBL {"custom":[]} CSL_BIBLIOGRAPHY </w:instrText>
      </w:r>
      <w:r>
        <w:fldChar w:fldCharType="separate"/>
      </w:r>
      <w:r w:rsidR="001A3273">
        <w:t xml:space="preserve">Adams, J., Kaplan, I.C., Chasco, B., Marshall, K.N., Acevedo-Gutiérrez, A., and Ward, E.J. 2016. A century of Chinook salmon consumption by marine mammal predators in the Northeast Pacific Ocean. Ecol. Inform. </w:t>
      </w:r>
      <w:r w:rsidR="001A3273">
        <w:rPr>
          <w:b/>
          <w:bCs/>
        </w:rPr>
        <w:t>34</w:t>
      </w:r>
      <w:r w:rsidR="001A3273">
        <w:t>: 44–51.</w:t>
      </w:r>
    </w:p>
    <w:p w14:paraId="01B4F96C" w14:textId="77777777" w:rsidR="001A3273" w:rsidRDefault="001A3273" w:rsidP="00D33920">
      <w:pPr>
        <w:pStyle w:val="Bibliography"/>
      </w:pPr>
      <w:r>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16D1601B" w14:textId="77777777" w:rsidR="001A3273" w:rsidRDefault="001A3273" w:rsidP="00D33920">
      <w:pPr>
        <w:pStyle w:val="Bibliography"/>
      </w:pPr>
      <w:r>
        <w:t>Argue, A.W. 1983. Strait of Georgia chinook and coho fishery. Dept. of Fisheries and Oceans. Available from http://agris.fao.org/agris-search/search.do?recordID=US201300358949 [accessed 13 March 2016].</w:t>
      </w:r>
    </w:p>
    <w:p w14:paraId="7960A44E" w14:textId="77777777" w:rsidR="001A3273" w:rsidRDefault="001A3273" w:rsidP="00D33920">
      <w:pPr>
        <w:pStyle w:val="Bibliography"/>
      </w:pPr>
      <w:r>
        <w:t xml:space="preserve">Bartell, S.M., Breck, J.E., Gardner, R.H., and Brenkert, A.L. 1986. Individual parameter perturbation and error analysis of fish bioenergetics models. Can. J. Fish. Aquat. Sci. </w:t>
      </w:r>
      <w:r>
        <w:rPr>
          <w:b/>
          <w:bCs/>
        </w:rPr>
        <w:t>43</w:t>
      </w:r>
      <w:r>
        <w:t>(1): 160–168.</w:t>
      </w:r>
    </w:p>
    <w:p w14:paraId="0B8C3388" w14:textId="77777777" w:rsidR="001A3273" w:rsidRDefault="001A3273" w:rsidP="00D33920">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1CA1B12A" w14:textId="77777777" w:rsidR="001A3273" w:rsidRDefault="001A3273" w:rsidP="00D33920">
      <w:pPr>
        <w:pStyle w:val="Bibliography"/>
      </w:pPr>
      <w:r>
        <w:t xml:space="preserve">Beamish, R.J., Thomson, B.L., and McFarlane, G.A. 1992. Spiny dogfish predation on chinook and coho salmon and the potential effects on hatchery-produced salmon. Trans. Am. Fish. Soc. </w:t>
      </w:r>
      <w:r>
        <w:rPr>
          <w:b/>
          <w:bCs/>
        </w:rPr>
        <w:t>121</w:t>
      </w:r>
      <w:r>
        <w:t>(4): 444–455.</w:t>
      </w:r>
    </w:p>
    <w:p w14:paraId="02165A0D" w14:textId="77777777" w:rsidR="001A3273" w:rsidRDefault="001A3273" w:rsidP="00D33920">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ons/Beauchamp%20%20Duffy%202011%20Chinook%20Growth%20%20Survival-PSC%20Rept-1.pdf [accessed 13 March 2016].</w:t>
      </w:r>
    </w:p>
    <w:p w14:paraId="2E894445" w14:textId="77777777" w:rsidR="001A3273" w:rsidRDefault="001A3273" w:rsidP="00D33920">
      <w:pPr>
        <w:pStyle w:val="Bibliography"/>
      </w:pPr>
      <w:r>
        <w:t>Bigg, M.A. 1969. The harbour seal in British Columbia. Fisheries Research Board of Canada Ottawa. Available from http://library.wur.nl/WebQuery/clc/409938 [accessed 13 March 2016].</w:t>
      </w:r>
    </w:p>
    <w:p w14:paraId="630CD09A" w14:textId="77777777" w:rsidR="001A3273" w:rsidRDefault="001A3273" w:rsidP="00D33920">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7DAB8400" w14:textId="77777777" w:rsidR="001A3273" w:rsidRDefault="001A3273" w:rsidP="00D33920">
      <w:pPr>
        <w:pStyle w:val="Bibliography"/>
      </w:pPr>
      <w:r>
        <w:t xml:space="preserve">Butler, J.R., Middlemas, S.J., Graham, I.M., Thompson, P.M., and Armstrong, J.D. 2006. Modelling the impacts of removing seal predation from Atlantic salmon, </w:t>
      </w:r>
      <w:r>
        <w:lastRenderedPageBreak/>
        <w:t xml:space="preserve">Salmo salar, rivers in Scotland: a tool for targeting conflict resolution. Fish. Manag. Ecol. </w:t>
      </w:r>
      <w:r>
        <w:rPr>
          <w:b/>
          <w:bCs/>
        </w:rPr>
        <w:t>13</w:t>
      </w:r>
      <w:r>
        <w:t>(5): 285–291.</w:t>
      </w:r>
    </w:p>
    <w:p w14:paraId="37F3EEF5" w14:textId="77777777" w:rsidR="001A3273" w:rsidRDefault="001A3273" w:rsidP="00D33920">
      <w:pPr>
        <w:pStyle w:val="Bibliography"/>
      </w:pPr>
      <w:r>
        <w:t>Canadian Science Advisory Secretariat. 2010. Population assessment Pacific harbour seal ( Phoba vitulina Richardsi). Scientific Advisory Report, Fisheries and Oceans Canada, Pacific Region. Available from http://www.dfo-mpo.gc.ca/Library/338997.pdf [accessed 13 March 2016].</w:t>
      </w:r>
    </w:p>
    <w:p w14:paraId="242309B1" w14:textId="77777777" w:rsidR="001A3273" w:rsidRDefault="001A3273" w:rsidP="00D33920">
      <w:pPr>
        <w:pStyle w:val="Bibliography"/>
      </w:pPr>
      <w:r>
        <w:t>Center for Whale Research. 2016. Study of Southern Resident Killer Whales. Available from http://www.whaleresearch.com/ [accessed 13 March 2016].</w:t>
      </w:r>
    </w:p>
    <w:p w14:paraId="6F379939" w14:textId="77777777" w:rsidR="001A3273" w:rsidRDefault="001A3273" w:rsidP="00D33920">
      <w:pPr>
        <w:pStyle w:val="Bibliography"/>
      </w:pPr>
      <w:r>
        <w:t>Clemons, E., Conrad, R., Simmons, C.D., Sharma, R., Grover, A., and Yuen, H. 2006. FISHERY REGULATION ASSESSMENT MODEL (FRAM). Available from http://www.pcouncil.org/bb/2006/0606/G1a_FRAM_Att_2.pdf [accessed 13 March 2016].</w:t>
      </w:r>
    </w:p>
    <w:p w14:paraId="42FE1C50" w14:textId="77777777" w:rsidR="001A3273" w:rsidRDefault="001A3273" w:rsidP="00D33920">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2991059A" w14:textId="77777777" w:rsidR="001A3273" w:rsidRDefault="001A3273" w:rsidP="00D33920">
      <w:pPr>
        <w:pStyle w:val="Bibliography"/>
      </w:pPr>
      <w:r>
        <w:t>Federal Register 64(56):14307-14328. 2005. Available from https://www.gpo.gov/fdsys/pkg/FR-1999-03-24/html/FR-1999-03-24-FrontMatter.htm [accessed 3 April 2016].</w:t>
      </w:r>
    </w:p>
    <w:p w14:paraId="3B90A4EF" w14:textId="77777777" w:rsidR="001A3273" w:rsidRDefault="001A3273" w:rsidP="00D33920">
      <w:pPr>
        <w:pStyle w:val="Bibliography"/>
      </w:pPr>
      <w:r>
        <w:t>Federal Register 70(222):69903-69912. 2009. Available from https://www.gpo.gov/fdsys/granule/FR-2005-11-18/05-22859 [accessed 3 April 2016].</w:t>
      </w:r>
    </w:p>
    <w:p w14:paraId="3714434F" w14:textId="77777777" w:rsidR="001A3273" w:rsidRDefault="001A3273" w:rsidP="00D33920">
      <w:pPr>
        <w:pStyle w:val="Bibliography"/>
      </w:pPr>
      <w:r>
        <w:t xml:space="preserve">Ford, J.K., and Ellis, G.M. 2006. Selective foraging by fish-eating killer whales Orcinus orca in British Columbia. Mar. Ecol. Prog. Ser. </w:t>
      </w:r>
      <w:r>
        <w:rPr>
          <w:b/>
          <w:bCs/>
        </w:rPr>
        <w:t>316</w:t>
      </w:r>
      <w:r>
        <w:t>: 185–199.</w:t>
      </w:r>
    </w:p>
    <w:p w14:paraId="1F67096A" w14:textId="2BF8C6FE" w:rsidR="001A3273" w:rsidRDefault="001A3273" w:rsidP="00D33920">
      <w:pPr>
        <w:pStyle w:val="Bibliography"/>
      </w:pPr>
      <w:r>
        <w:t xml:space="preserve">Ford, J.K., Ellis, G.M., Barrett-Lennard, L.G., Morton, A.B., Palm, R.S., and Balcomb III, K.C. 1998. Dietary specialization in two sympatric populations of killer whales (Orcinus orca) in coastal British Columbia and adjacent waters. Can. J. Zool. </w:t>
      </w:r>
      <w:r>
        <w:rPr>
          <w:b/>
          <w:bCs/>
        </w:rPr>
        <w:t>76</w:t>
      </w:r>
      <w:r>
        <w:t>(8): 1456–1471.</w:t>
      </w:r>
    </w:p>
    <w:p w14:paraId="2520B17E" w14:textId="77777777" w:rsidR="001A3273" w:rsidRDefault="001A3273" w:rsidP="00D33920">
      <w:pPr>
        <w:pStyle w:val="Bibliography"/>
      </w:pPr>
      <w:r>
        <w:t xml:space="preserve">Ford, J.K., Ellis, G.M., Olesiuk, P.F., and Balcomb, K.C. 2010. Linking killer whale survival and prey abundance: food limitation in the oceans’ apex predator? Biol. Lett. </w:t>
      </w:r>
      <w:r>
        <w:rPr>
          <w:b/>
          <w:bCs/>
        </w:rPr>
        <w:t>6</w:t>
      </w:r>
      <w:r>
        <w:t>(1): 139–142.</w:t>
      </w:r>
    </w:p>
    <w:p w14:paraId="7246065D" w14:textId="77777777" w:rsidR="001A3273" w:rsidRDefault="001A3273" w:rsidP="00D33920">
      <w:pPr>
        <w:pStyle w:val="Bibliography"/>
      </w:pPr>
      <w:r>
        <w:t>Ford, M.J. 2011. Status review update for Pacific salmon and steelhead listed under the Endangered Species Act: Pacific Northwest. US Department of Commerce, National Oceanic and Atmospheric Administration, National Marine Fisheries Service, Northwest Fisheries Science Center. Available from http://www.nwfsc.noaa.gov/publications/scipubs/display_doctrack_allinfo.cfm?doctrackmetadataid=1730 [accessed 2 April 2016].</w:t>
      </w:r>
    </w:p>
    <w:p w14:paraId="036F0497" w14:textId="77777777" w:rsidR="001A3273" w:rsidRDefault="001A3273" w:rsidP="00D33920">
      <w:pPr>
        <w:pStyle w:val="Bibliography"/>
      </w:pPr>
      <w:r>
        <w:t xml:space="preserve">Ford, M.J., Hempelmann, J., Hanson, M.B., Ayres, K.L., Baird, R.W., Emmons, C.K., Lundin, J.I., Schorr, G.S., Wasser, S.K., and Park, L.K. 2016. Estimation of a </w:t>
      </w:r>
      <w:r>
        <w:lastRenderedPageBreak/>
        <w:t xml:space="preserve">Killer Whale (Orcinus orca) Population’s Diet Using Sequencing Analysis of DNA from Feces. PloS One </w:t>
      </w:r>
      <w:r>
        <w:rPr>
          <w:b/>
          <w:bCs/>
        </w:rPr>
        <w:t>11</w:t>
      </w:r>
      <w:r>
        <w:t>(1): e0144956.</w:t>
      </w:r>
    </w:p>
    <w:p w14:paraId="550FD06C" w14:textId="77777777" w:rsidR="001A3273" w:rsidRDefault="001A3273" w:rsidP="00D33920">
      <w:pPr>
        <w:pStyle w:val="Bibliography"/>
      </w:pPr>
      <w:r>
        <w:t xml:space="preserve">Gustafson, R.G., Waples, R.S., Myers, J.M., Weitkamp, L.A., Bryant, G.J., Johnson, O.W., and Hard, J.J. 2007. Pacific salmon extinctions: quantifying lost and remaining diversity. Conserv. Biol. </w:t>
      </w:r>
      <w:r>
        <w:rPr>
          <w:b/>
          <w:bCs/>
        </w:rPr>
        <w:t>21</w:t>
      </w:r>
      <w:r>
        <w:t>(4): 1009–1020.</w:t>
      </w:r>
    </w:p>
    <w:p w14:paraId="5ABBA895" w14:textId="77777777" w:rsidR="001A3273" w:rsidRDefault="001A3273" w:rsidP="00D33920">
      <w:pPr>
        <w:pStyle w:val="Bibliography"/>
      </w:pPr>
      <w:r>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6C3F44CD" w14:textId="77777777" w:rsidR="001A3273" w:rsidRDefault="001A3273" w:rsidP="00D33920">
      <w:pPr>
        <w:pStyle w:val="Bibliography"/>
      </w:pPr>
      <w:r>
        <w:t xml:space="preserve">Harvey, C.J. 2009. Effects of temperature change on demersal fishes in the California Current: a bioenergetics approach. Can. J. Fish. Aquat. Sci. </w:t>
      </w:r>
      <w:r>
        <w:rPr>
          <w:b/>
          <w:bCs/>
        </w:rPr>
        <w:t>66</w:t>
      </w:r>
      <w:r>
        <w:t>(9): 1449–1461.</w:t>
      </w:r>
    </w:p>
    <w:p w14:paraId="523F6329" w14:textId="77777777" w:rsidR="001A3273" w:rsidRDefault="001A3273" w:rsidP="00D33920">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224EB952" w14:textId="0D1FCE07" w:rsidR="00AF74DE" w:rsidRPr="001E4BC1" w:rsidRDefault="00AF74DE" w:rsidP="00D33920">
      <w:pPr>
        <w:pStyle w:val="Bibliography"/>
      </w:pPr>
      <w:r>
        <w:t xml:space="preserve">Hilborn, R., Cox, S., Gulland, F., Hankin, D., Hobbs, T., Schindler, D.E. and Trites, A., 2012. The effects of salmon fisheries on Southern Resident killer whales: </w:t>
      </w:r>
      <w:r w:rsidRPr="001E4BC1">
        <w:t xml:space="preserve">Final report of the independent science panel. </w:t>
      </w:r>
      <w:r w:rsidRPr="001E4BC1">
        <w:rPr>
          <w:iCs/>
        </w:rPr>
        <w:t>Prepared with the assistance of DR Marmorek and AW Hall, ESSA Technologies Ltd., Vancouver, BC for National Marine Fisheries Service (Seattle. WA) and Fisheries and Oceans Canada (Vancouver. BC). xv</w:t>
      </w:r>
      <w:r w:rsidRPr="001E4BC1">
        <w:t>.</w:t>
      </w:r>
      <w:r w:rsidR="00A03CA5">
        <w:t xml:space="preserve"> </w:t>
      </w:r>
      <w:r w:rsidR="00A03CA5" w:rsidRPr="00A03CA5">
        <w:t>http://www.raincoast.org/wp-content/uploads/2009/07/kw-effects_of_salmon_fisheries_on_srkw-final-rpt.pdf</w:t>
      </w:r>
    </w:p>
    <w:p w14:paraId="64CBEAF1" w14:textId="77777777" w:rsidR="001A3273" w:rsidRDefault="001A3273" w:rsidP="00D33920">
      <w:pPr>
        <w:pStyle w:val="Bibliography"/>
      </w:pPr>
      <w:r w:rsidRPr="001E4BC1">
        <w:t>Hockin</w:t>
      </w:r>
      <w:r>
        <w:t xml:space="preserve">g, M.D., and Reynolds, J.D. 2011. Impacts of salmon on riparian plant diversity. Science </w:t>
      </w:r>
      <w:r>
        <w:rPr>
          <w:b/>
          <w:bCs/>
        </w:rPr>
        <w:t>331</w:t>
      </w:r>
      <w:r>
        <w:t>(6024): 1609–1612.</w:t>
      </w:r>
    </w:p>
    <w:p w14:paraId="7E011197" w14:textId="77777777" w:rsidR="001A3273" w:rsidRDefault="001A3273" w:rsidP="00D33920">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0A0CB93B" w14:textId="77777777" w:rsidR="001A3273" w:rsidRDefault="001A3273" w:rsidP="00D33920">
      <w:pPr>
        <w:pStyle w:val="Bibliography"/>
      </w:pPr>
      <w:r>
        <w:t xml:space="preserve">Holmes, E.E., Ward, E.J., and Wills, K. 2012. Marss: Multivariate autoregressive state-space models for analyzing time-series data. R J. </w:t>
      </w:r>
      <w:r>
        <w:rPr>
          <w:b/>
          <w:bCs/>
        </w:rPr>
        <w:t>4</w:t>
      </w:r>
      <w:r>
        <w:t>: 11–19.</w:t>
      </w:r>
    </w:p>
    <w:p w14:paraId="252ACB27" w14:textId="77777777" w:rsidR="001A3273" w:rsidRDefault="001A3273" w:rsidP="00D33920">
      <w:pPr>
        <w:pStyle w:val="Bibliography"/>
      </w:pPr>
      <w:r>
        <w:t xml:space="preserve">Howard, S., Lance, M.M., Jeffries, S.J., and Acevedo-Gutiérrez, A. 2013. Fish consumption by harbor seals (Phoca vitulina) in the San Juan Islands, Washington. Fish. Bull. </w:t>
      </w:r>
      <w:r>
        <w:rPr>
          <w:b/>
          <w:bCs/>
        </w:rPr>
        <w:t>111</w:t>
      </w:r>
      <w:r>
        <w:t>(1): 27.</w:t>
      </w:r>
    </w:p>
    <w:p w14:paraId="75C04BEA" w14:textId="77777777" w:rsidR="001A3273" w:rsidRDefault="001A3273" w:rsidP="00D33920">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6D2D4B6A" w14:textId="77777777" w:rsidR="001A3273" w:rsidRDefault="001A3273" w:rsidP="00D33920">
      <w:pPr>
        <w:pStyle w:val="Bibliography"/>
      </w:pPr>
      <w:r>
        <w:lastRenderedPageBreak/>
        <w:t xml:space="preserve">Ito, J., and Parker, R.R. 1971. A record of Pacific herring (Clupea harengus pallasi) feeding on juvenile Chinook salmon (Oncorhynchus tshawytscha) in a British Columbia estuary. J. Fish. Board Can. </w:t>
      </w:r>
      <w:r>
        <w:rPr>
          <w:b/>
          <w:bCs/>
        </w:rPr>
        <w:t>28</w:t>
      </w:r>
      <w:r>
        <w:t>(12): 1921–1921.</w:t>
      </w:r>
    </w:p>
    <w:p w14:paraId="7DB301A3" w14:textId="77777777" w:rsidR="001A3273" w:rsidRDefault="001A3273" w:rsidP="00D33920">
      <w:pPr>
        <w:pStyle w:val="Bibliography"/>
      </w:pPr>
      <w:r>
        <w:t>Jeffries, S., Huber, H., Calambokidis, J., and Laake, J. 2003. Trends and status of harbor seals in Washington State: 1978-1999. J. Wildl. Manag.: 207–218.</w:t>
      </w:r>
    </w:p>
    <w:p w14:paraId="5752CC37" w14:textId="77777777" w:rsidR="001A3273" w:rsidRDefault="001A3273" w:rsidP="00D33920">
      <w:pPr>
        <w:pStyle w:val="Bibliography"/>
      </w:pPr>
      <w:r>
        <w: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1E713984" w14:textId="77777777" w:rsidR="001A3273" w:rsidRDefault="001A3273" w:rsidP="00D33920">
      <w:pPr>
        <w:pStyle w:val="Bibliography"/>
      </w:pPr>
      <w:r>
        <w:t xml:space="preserve">Kareiva, P., Marvier, M., and McClure, M. 2000. Recovery and management options for spring/summer chinook salmon in the Columbia River Basin. Science </w:t>
      </w:r>
      <w:r>
        <w:rPr>
          <w:b/>
          <w:bCs/>
        </w:rPr>
        <w:t>290</w:t>
      </w:r>
      <w:r>
        <w:t>(5493): 977–979.</w:t>
      </w:r>
    </w:p>
    <w:p w14:paraId="78B84721" w14:textId="77777777" w:rsidR="001A3273" w:rsidRDefault="001A3273" w:rsidP="00D33920">
      <w:pPr>
        <w:pStyle w:val="Bibliography"/>
      </w:pPr>
      <w:r>
        <w:t>Kleiber, M. 1975. The fire of life. Robert E. Kreiger N. Y.</w:t>
      </w:r>
    </w:p>
    <w:p w14:paraId="513BCCC7" w14:textId="1B22208E" w:rsidR="0008651F" w:rsidRDefault="0008651F" w:rsidP="00A03CA5">
      <w:pPr>
        <w:pStyle w:val="Bibliography"/>
      </w:pPr>
      <w:r>
        <w:t xml:space="preserve">Lance, M.M., Chang, W.Y., Jeffries, S.J., Pearson, S.F. and Acevedo-Gutiérrez, A., 2012. Harbor seal diet in northern Puget Sound: implications for the recovery of depressed fish stocks. </w:t>
      </w:r>
      <w:r w:rsidRPr="00A03CA5">
        <w:rPr>
          <w:iCs/>
        </w:rPr>
        <w:t>Marine Ecology Progress Series</w:t>
      </w:r>
      <w:r>
        <w:t xml:space="preserve">, </w:t>
      </w:r>
      <w:r w:rsidRPr="00A03CA5">
        <w:rPr>
          <w:b/>
          <w:iCs/>
        </w:rPr>
        <w:t>464</w:t>
      </w:r>
      <w:r>
        <w:t>: 257-271.</w:t>
      </w:r>
    </w:p>
    <w:p w14:paraId="119BEB10" w14:textId="77777777" w:rsidR="001A3273" w:rsidRDefault="001A3273" w:rsidP="00A03CA5">
      <w:pPr>
        <w:pStyle w:val="Bibliography"/>
      </w:pPr>
      <w:r>
        <w:t xml:space="preserve">Magera, A.M., Flemming, J.E.M., Kaschner, K., Christensen, L.B., and Lotze, H.K. 2013. Recovery trends in marine mammal populations. PloS One </w:t>
      </w:r>
      <w:r>
        <w:rPr>
          <w:b/>
          <w:bCs/>
        </w:rPr>
        <w:t>8</w:t>
      </w:r>
      <w:r>
        <w:t>(10): e77908.</w:t>
      </w:r>
    </w:p>
    <w:p w14:paraId="25956D33" w14:textId="77777777" w:rsidR="001A3273" w:rsidRDefault="001A3273" w:rsidP="00D33920">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708B13B1" w14:textId="77777777" w:rsidR="001A3273" w:rsidRDefault="001A3273" w:rsidP="00D33920">
      <w:pPr>
        <w:pStyle w:val="Bibliography"/>
      </w:pPr>
      <w:r>
        <w:t>Marshall, K.N., Stier, A.C., Samhouri, J.F., Kelly, R.P., and Ward, E.J. 2015. Conservation challenges of predator recovery. Conserv. Lett. Available from http://onlinelibrary.wiley.com/doi/10.1111/conl.12186/full [accessed 12 March 2016].</w:t>
      </w:r>
    </w:p>
    <w:p w14:paraId="227F6929" w14:textId="77777777" w:rsidR="001A3273" w:rsidRDefault="001A3273" w:rsidP="00D33920">
      <w:pPr>
        <w:pStyle w:val="Bibliography"/>
      </w:pPr>
      <w:r>
        <w:t>Mathisen, O.A., and Lopp, R.J. 1963. Photographic census of the Steller sea lion herds in Alaska, 1956-58. US Department of Interior, Fish and Wildlife Service.</w:t>
      </w:r>
    </w:p>
    <w:p w14:paraId="0CF2071D" w14:textId="77777777" w:rsidR="001A3273" w:rsidRDefault="001A3273" w:rsidP="00D33920">
      <w:pPr>
        <w:pStyle w:val="Bibliography"/>
      </w:pPr>
      <w:r>
        <w:t xml:space="preserve">Mohn, R., and Bowen, W.D. 1996. Grey seal predation on the eastern Scotian Shelf: modelling the impact on Atlantic cod. Can. J. Fish. Aquat. Sci. </w:t>
      </w:r>
      <w:r>
        <w:rPr>
          <w:b/>
          <w:bCs/>
        </w:rPr>
        <w:t>53</w:t>
      </w:r>
      <w:r>
        <w:t>(12): 2722–2738.</w:t>
      </w:r>
    </w:p>
    <w:p w14:paraId="3C07A65F" w14:textId="77777777" w:rsidR="001A3273" w:rsidRDefault="001A3273" w:rsidP="00D33920">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0C866541" w14:textId="77777777" w:rsidR="001A3273" w:rsidRDefault="001A3273" w:rsidP="00D33920">
      <w:pPr>
        <w:pStyle w:val="Bibliography"/>
      </w:pPr>
      <w:r>
        <w:t xml:space="preserve">Myers, J.M., Kope, R.G., Bryant, G.J., Teel, D., Lierheimer, L.J., Wainwright, T.C., Grant, W.S., Waknitz, F.W., Neely, K., Lindley, S.T., and others. 1998. Status review of chinook salmon from Washington, Idaho, Oregon, and California. Available </w:t>
      </w:r>
      <w:r>
        <w:lastRenderedPageBreak/>
        <w:t>from http://www.fws.gov/yreka/HydroDocs/Myers_etal_1998.pdf [accessed 22 March 2016].</w:t>
      </w:r>
    </w:p>
    <w:p w14:paraId="1AE720D1" w14:textId="77777777" w:rsidR="001A3273" w:rsidRDefault="001A3273" w:rsidP="00D33920">
      <w:pPr>
        <w:pStyle w:val="Bibliography"/>
      </w:pPr>
      <w:r>
        <w:t xml:space="preserve">Nagasawa, K. 1998. Predation by salmon sharks (Lamna ditropis) on Pacific salmon (Oncorhynchus spp.) in the North Pacific Ocean. North Pac. Anadromous Fish Comm. Bull. </w:t>
      </w:r>
      <w:r>
        <w:rPr>
          <w:b/>
          <w:bCs/>
        </w:rPr>
        <w:t>1</w:t>
      </w:r>
      <w:r>
        <w:t>: 419–433.</w:t>
      </w:r>
    </w:p>
    <w:p w14:paraId="2FE2C03A" w14:textId="77777777" w:rsidR="001A3273" w:rsidRDefault="001A3273" w:rsidP="00D33920">
      <w:pPr>
        <w:pStyle w:val="Bibliography"/>
      </w:pPr>
      <w:r>
        <w:t xml:space="preserve">Naish, K.A., Taylor, J.E., Levin, P.S., Quinn, T.P., Winton, J.R., Huppert, D., and Hilborn, R. 2007. An evaluation of the effects of conservation and fishery enhancement hatcheries on wild populations of salmon. Adv. Mar. Biol. </w:t>
      </w:r>
      <w:r>
        <w:rPr>
          <w:b/>
          <w:bCs/>
        </w:rPr>
        <w:t>53</w:t>
      </w:r>
      <w:r>
        <w:t>: 61–194.</w:t>
      </w:r>
    </w:p>
    <w:p w14:paraId="28F543CB" w14:textId="77777777" w:rsidR="001A3273" w:rsidRDefault="001A3273" w:rsidP="00D33920">
      <w:pPr>
        <w:pStyle w:val="Bibliography"/>
      </w:pPr>
      <w:r>
        <w:t>National Marine Fisheries Service. 2008. Recovery Plan for Southern Resident Killer Whales (Orcinus orca). National Marine Fisheries Service, Northwest Region, Seattle, Washington. Available from http://www.beamreach.org/data/101/Science/processing/Nora/Papers/SRKW-Recov-Plan-Final.pdf [accessed 3 September 2016].</w:t>
      </w:r>
    </w:p>
    <w:p w14:paraId="64368A9A" w14:textId="77777777" w:rsidR="001A3273" w:rsidRDefault="001A3273" w:rsidP="00D33920">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1B701734" w14:textId="77777777" w:rsidR="001A3273" w:rsidRDefault="001A3273" w:rsidP="00D33920">
      <w:pPr>
        <w:pStyle w:val="Bibliography"/>
      </w:pPr>
      <w:r>
        <w:t>NMFS, N. 2015. California sea lion (Zalophus californianus):  U.S. Stock. NMFS, NOAA. Available from http://www.fisheries.noaa.gov/pr/species/mammals/sealions/california-sea-lion.html [accessed 13 March 2016].</w:t>
      </w:r>
    </w:p>
    <w:p w14:paraId="3636F6E4" w14:textId="77777777" w:rsidR="001A3273" w:rsidRDefault="001A3273" w:rsidP="00D33920">
      <w:pPr>
        <w:pStyle w:val="Bibliography"/>
      </w:pPr>
      <w:r>
        <w:t xml:space="preserve">Noren, D.P. 2011. Estimated field metabolic rates and prey requirements of resident killer whales. Mar. Mammal Sci. </w:t>
      </w:r>
      <w:r>
        <w:rPr>
          <w:b/>
          <w:bCs/>
        </w:rPr>
        <w:t>27</w:t>
      </w:r>
      <w:r>
        <w:t>(1): 60–77.</w:t>
      </w:r>
    </w:p>
    <w:p w14:paraId="75AA49DD" w14:textId="77777777" w:rsidR="001A3273" w:rsidRDefault="001A3273" w:rsidP="00D33920">
      <w:pPr>
        <w:pStyle w:val="Bibliography"/>
      </w:pPr>
      <w:r>
        <w:t xml:space="preserve">O’Neill, S.M., Ylitalo, G.M., and West, J.E. 2014. Energy content of Pacific salmon as prey of northern and southern resident killer whales. Endanger. Species Res. </w:t>
      </w:r>
      <w:r>
        <w:rPr>
          <w:b/>
          <w:bCs/>
        </w:rPr>
        <w:t>25</w:t>
      </w:r>
      <w:r>
        <w:t>(3): 265.</w:t>
      </w:r>
    </w:p>
    <w:p w14:paraId="20E0969A" w14:textId="77777777" w:rsidR="001A3273" w:rsidRDefault="001A3273" w:rsidP="00D33920">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62FE5A66" w14:textId="77777777" w:rsidR="001A3273" w:rsidRDefault="001A3273" w:rsidP="00D33920">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52DEEDB2" w14:textId="77777777" w:rsidR="001A3273" w:rsidRDefault="001A3273" w:rsidP="00D33920">
      <w:pPr>
        <w:pStyle w:val="Bibliography"/>
      </w:pPr>
      <w:r>
        <w:t>Pearson, S. 2016, March 1. Tasks and notes - Feb 12, 9am-noon: Puget Sound Salmon predators/predation rates discussion.</w:t>
      </w:r>
    </w:p>
    <w:p w14:paraId="4D519C0E" w14:textId="77777777" w:rsidR="001A3273" w:rsidRDefault="001A3273" w:rsidP="00D33920">
      <w:pPr>
        <w:pStyle w:val="Bibliography"/>
      </w:pPr>
      <w:r>
        <w:lastRenderedPageBreak/>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4EDCAF7C" w14:textId="77777777" w:rsidR="001A3273" w:rsidRDefault="001A3273" w:rsidP="00D33920">
      <w:pPr>
        <w:pStyle w:val="Bibliography"/>
      </w:pPr>
      <w:r>
        <w:t xml:space="preserve">Pitcher, K.W., and Calkins, D.G. 1981. Reproductive biology of Steller sea lions in the Gulf of Alaska. J. Mammal. </w:t>
      </w:r>
      <w:r>
        <w:rPr>
          <w:b/>
          <w:bCs/>
        </w:rPr>
        <w:t>62</w:t>
      </w:r>
      <w:r>
        <w:t>(3): 599–605.</w:t>
      </w:r>
    </w:p>
    <w:p w14:paraId="0344FF31" w14:textId="77777777" w:rsidR="001A3273" w:rsidRDefault="001A3273" w:rsidP="00D33920">
      <w:pPr>
        <w:pStyle w:val="Bibliography"/>
      </w:pPr>
      <w:r>
        <w:t>PSIT (Puget Sound Indian Tribes) and WDFW (Washington Department of Fish and Wildlife). 2010. Comprehensive Management Plan for Puget Sound Chinook: Harvest Management Component. Puget Sound Indian Tribes &amp; Washington Department of Fish and Wildlife, Olympia, WA.</w:t>
      </w:r>
    </w:p>
    <w:p w14:paraId="08FEB7CC" w14:textId="77777777" w:rsidR="001A3273" w:rsidRDefault="001A3273" w:rsidP="00D33920">
      <w:pPr>
        <w:pStyle w:val="Bibliography"/>
      </w:pPr>
      <w:r>
        <w:t>Puget Sound Chinook Salmon Hatcheries. 2004. Washington Department of Fish and Wildlife &amp; Puget Sound Treaty Tribes.</w:t>
      </w:r>
    </w:p>
    <w:p w14:paraId="2EDDBB0B" w14:textId="77777777" w:rsidR="001A3273" w:rsidRDefault="001A3273" w:rsidP="00D33920">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0B5D6CBB" w14:textId="77777777" w:rsidR="001A3273" w:rsidRDefault="001A3273" w:rsidP="00D33920">
      <w:pPr>
        <w:pStyle w:val="Bibliography"/>
      </w:pPr>
      <w:r>
        <w:t xml:space="preserve">Quinn, T.P., Dickerson, B.R., and Vøllestad, L.A. 2005. Marine survival and distribution patterns of two Puget Sound hatchery populations of coho (Oncorhynchus kisutch) and chinook (Oncorhynchus tshawytscha) salmon. Fish. Res. </w:t>
      </w:r>
      <w:r>
        <w:rPr>
          <w:b/>
          <w:bCs/>
        </w:rPr>
        <w:t>76</w:t>
      </w:r>
      <w:r>
        <w:t>(2): 209–220.</w:t>
      </w:r>
    </w:p>
    <w:p w14:paraId="1A210110" w14:textId="77777777" w:rsidR="001A3273" w:rsidRDefault="001A3273" w:rsidP="00D33920">
      <w:pPr>
        <w:pStyle w:val="Bibliography"/>
      </w:pPr>
      <w:r>
        <w:t xml:space="preserve">Roby, D.D., Lyons, D.E., Craig, D.P., Collis, K., and Visser, G.H. 2003. Quantifying the effect of predators on endangered species using a bioenergetics approach: Caspian terns and juvenile salmonids in the Columbia River estuary. Can. J. Zool. </w:t>
      </w:r>
      <w:r>
        <w:rPr>
          <w:b/>
          <w:bCs/>
        </w:rPr>
        <w:t>81</w:t>
      </w:r>
      <w:r>
        <w:t>(2): 250–265.</w:t>
      </w:r>
    </w:p>
    <w:p w14:paraId="7F328AB4" w14:textId="77777777" w:rsidR="001A3273" w:rsidRDefault="001A3273" w:rsidP="00D33920">
      <w:pPr>
        <w:pStyle w:val="Bibliography"/>
      </w:pPr>
      <w:r>
        <w:t>Ruckelshaus, M.H., Levin, P., Johnson, J.B., and Kareiva, P.M. 2002. The Pacific salmon wars: what science brings to the challenge of recovering species. Annu. Rev. Ecol. Syst.: 665–706.</w:t>
      </w:r>
    </w:p>
    <w:p w14:paraId="51001350" w14:textId="77777777" w:rsidR="001A3273" w:rsidRDefault="001A3273" w:rsidP="00D33920">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0AF1C64C" w14:textId="77777777" w:rsidR="001A3273" w:rsidRDefault="001A3273" w:rsidP="00D33920">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78510A1A" w14:textId="77777777" w:rsidR="001A3273" w:rsidRDefault="001A3273" w:rsidP="00D33920">
      <w:pPr>
        <w:pStyle w:val="Bibliography"/>
      </w:pPr>
      <w:r>
        <w:lastRenderedPageBreak/>
        <w:t xml:space="preserve">Scheuerell, M.D., and Williams, J.G. 2005. Forecasting climate-induced changes in the survival of Snake River spring/summer Chinook salmon (Oncorhynchus tshawytscha). Fish. Oceanogr. </w:t>
      </w:r>
      <w:r>
        <w:rPr>
          <w:b/>
          <w:bCs/>
        </w:rPr>
        <w:t>14</w:t>
      </w:r>
      <w:r>
        <w:t>(6): 448–457.</w:t>
      </w:r>
    </w:p>
    <w:p w14:paraId="57FD8600" w14:textId="77777777" w:rsidR="001A3273" w:rsidRDefault="001A3273" w:rsidP="00D33920">
      <w:pPr>
        <w:pStyle w:val="Bibliography"/>
      </w:pPr>
      <w:r>
        <w:t>Scordino, J., Akmajian, A.M., and Riemer, S.D. 2014. California and Steller sea lion diets in northwest Washington, 2010-2013.</w:t>
      </w:r>
    </w:p>
    <w:p w14:paraId="340A7FE6" w14:textId="77777777" w:rsidR="001A3273" w:rsidRDefault="001A3273" w:rsidP="00D33920">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11D9627D" w14:textId="77777777" w:rsidR="001A3273" w:rsidRDefault="001A3273" w:rsidP="00D33920">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5BA41745" w14:textId="77777777" w:rsidR="001A3273" w:rsidRDefault="001A3273" w:rsidP="00D33920">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411DA54E" w14:textId="77777777" w:rsidR="001A3273" w:rsidRDefault="001A3273" w:rsidP="00D33920">
      <w:pPr>
        <w:pStyle w:val="Bibliography"/>
      </w:pPr>
      <w:r>
        <w:t>T. C. W. Economics. 2008. Economic analysis of the non-treaty commercial and recreational fisheries in Washington State. Washington Department of Fish and Wildlife. Available from http://wdfw.wa.gov/publications/00464/wdfw00464.pdf.</w:t>
      </w:r>
    </w:p>
    <w:p w14:paraId="295B891D" w14:textId="77777777" w:rsidR="001A3273" w:rsidRDefault="001A3273" w:rsidP="00D33920">
      <w:pPr>
        <w:pStyle w:val="Bibliography"/>
      </w:pPr>
      <w:r>
        <w:t xml:space="preserve">Temte, J.L. 1991. Precise birth timing in captive harbor seals (Phoca vitulina) and California sea lions (Zalophus californianus). Mar. Mammal Sci. </w:t>
      </w:r>
      <w:r>
        <w:rPr>
          <w:b/>
          <w:bCs/>
        </w:rPr>
        <w:t>7</w:t>
      </w:r>
      <w:r>
        <w:t>(2): 145–156.</w:t>
      </w:r>
    </w:p>
    <w:p w14:paraId="37A7E6F7" w14:textId="77777777" w:rsidR="001A3273" w:rsidRDefault="001A3273" w:rsidP="00D33920">
      <w:pPr>
        <w:pStyle w:val="Bibliography"/>
      </w:pPr>
      <w:r>
        <w:t xml:space="preserve">Temte, J.L. 1994. Photoperiod control of birth timing in the harbour seal (Phoca vitulina). J. Zool. </w:t>
      </w:r>
      <w:r>
        <w:rPr>
          <w:b/>
          <w:bCs/>
        </w:rPr>
        <w:t>233</w:t>
      </w:r>
      <w:r>
        <w:t>(3): 369–384.</w:t>
      </w:r>
    </w:p>
    <w:p w14:paraId="3F546BDF" w14:textId="77777777" w:rsidR="001A3273" w:rsidRDefault="001A3273" w:rsidP="00D33920">
      <w:pPr>
        <w:pStyle w:val="Bibliography"/>
      </w:pPr>
      <w:r>
        <w:t xml:space="preserve">Thomas, A.C., Lance, M.M., Jeffries, S.J., Miner, B.G., and Acevedo-Gutiérrez, A. 2011. Harbor seal foraging response to a seasonal resource pulse, spawning Pacific herring. Mar. Ecol. Prog. Ser. </w:t>
      </w:r>
      <w:r>
        <w:rPr>
          <w:b/>
          <w:bCs/>
        </w:rPr>
        <w:t>441</w:t>
      </w:r>
      <w:r>
        <w:t>: 225–239.</w:t>
      </w:r>
    </w:p>
    <w:p w14:paraId="24BB1132" w14:textId="6E2416AC" w:rsidR="001A3273" w:rsidRDefault="001A3273" w:rsidP="00D33920">
      <w:pPr>
        <w:pStyle w:val="Bibliography"/>
      </w:pPr>
      <w:r>
        <w:t>Thomas, A.C., Nelson, B., Lance, M.M., Deagle, B., and Trites, A. 2016. Harbour seals target juvenile salmon of conservation concern. Can. J. Fish. Aquat. Sci.</w:t>
      </w:r>
      <w:r w:rsidR="004D741B">
        <w:t xml:space="preserve">  Accepted.</w:t>
      </w:r>
      <w:r w:rsidR="00136FD7">
        <w:t xml:space="preserve"> CJFAS</w:t>
      </w:r>
      <w:r w:rsidR="00136FD7" w:rsidRPr="00136FD7">
        <w:t>-2015-0558</w:t>
      </w:r>
      <w:r w:rsidR="00136FD7">
        <w:t>.</w:t>
      </w:r>
    </w:p>
    <w:p w14:paraId="378F7412" w14:textId="77777777" w:rsidR="001A3273" w:rsidRDefault="001A3273" w:rsidP="00D33920">
      <w:pPr>
        <w:pStyle w:val="Bibliography"/>
      </w:pPr>
      <w:r>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1564A644" w14:textId="77777777" w:rsidR="001A3273" w:rsidRDefault="001A3273" w:rsidP="00D33920">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3909C54D" w14:textId="77777777" w:rsidR="00AF74DE" w:rsidRDefault="00AF74DE" w:rsidP="00D33920">
      <w:pPr>
        <w:pStyle w:val="Bibliography"/>
      </w:pPr>
    </w:p>
    <w:p w14:paraId="159EEDF8" w14:textId="1742672C" w:rsidR="00AF74DE" w:rsidRDefault="00AF74DE" w:rsidP="00D33920">
      <w:pPr>
        <w:pStyle w:val="Bibliography"/>
      </w:pPr>
      <w:r>
        <w:t>Vilchis, L.I., Johnson, C.K., Evenson, J.R., Pearson, S.F., Barry, K.L., Davidson, P., Raphael, M.G. and Gaydos, J.K., 2015. Assessing ecological correlates of marine bird declines to inform marine conservation</w:t>
      </w:r>
      <w:r w:rsidRPr="001E4BC1">
        <w:t xml:space="preserve">. </w:t>
      </w:r>
      <w:r w:rsidRPr="001E4BC1">
        <w:rPr>
          <w:iCs/>
        </w:rPr>
        <w:t>Conservation Biology</w:t>
      </w:r>
      <w:r w:rsidRPr="001E4BC1">
        <w:t>,</w:t>
      </w:r>
      <w:r>
        <w:t xml:space="preserve"> </w:t>
      </w:r>
      <w:r w:rsidRPr="001E4BC1">
        <w:rPr>
          <w:iCs/>
        </w:rPr>
        <w:t>29</w:t>
      </w:r>
      <w:r w:rsidR="00BF657A">
        <w:t>(1):</w:t>
      </w:r>
      <w:r>
        <w:t xml:space="preserve"> 154-163.</w:t>
      </w:r>
    </w:p>
    <w:p w14:paraId="514B3C5E" w14:textId="124CC9A2" w:rsidR="001A3273" w:rsidRDefault="001A3273" w:rsidP="00D33920">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4E57CECB" w14:textId="77777777" w:rsidR="001A3273" w:rsidRDefault="001A3273" w:rsidP="00D33920">
      <w:pPr>
        <w:pStyle w:val="Bibliography"/>
      </w:pPr>
      <w:r>
        <w:t xml:space="preserve">Ward, E.J., Holmes, E.E., and Balcomb, K.C. 2009. Quantifying the effects of prey abundance on killer whale reproduction. J. Appl. Ecol. </w:t>
      </w:r>
      <w:r>
        <w:rPr>
          <w:b/>
          <w:bCs/>
        </w:rPr>
        <w:t>46</w:t>
      </w:r>
      <w:r>
        <w:t>(3): 632–640.</w:t>
      </w:r>
    </w:p>
    <w:p w14:paraId="19A52A20" w14:textId="77777777" w:rsidR="001A3273" w:rsidRDefault="001A3273" w:rsidP="00D33920">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704DC212" w14:textId="77777777" w:rsidR="001A3273" w:rsidRDefault="001A3273" w:rsidP="00D33920">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721B326F" w14:textId="77777777" w:rsidR="001A3273" w:rsidRDefault="001A3273" w:rsidP="00D33920">
      <w:pPr>
        <w:pStyle w:val="Bibliography"/>
      </w:pPr>
      <w:r>
        <w:t>Wiles, G.J. 2015. Periodic Status Review for the Steller Sea Lion. Washington Department of Fish and Wildlife, Olympia, WA. Available from http://wdfw.wa.gov/publications/01641/wdfw01641.pdf [accessed 13 March 2016].</w:t>
      </w:r>
    </w:p>
    <w:p w14:paraId="186ABCF2" w14:textId="7A86DFDC" w:rsidR="001A3273" w:rsidRDefault="001A3273" w:rsidP="00D33920">
      <w:pPr>
        <w:pStyle w:val="Bibliography"/>
      </w:pPr>
      <w:r>
        <w:t>Williams, R., Krk</w:t>
      </w:r>
      <w:r w:rsidR="00600ED8">
        <w:t>o</w:t>
      </w:r>
      <w:r>
        <w:t xml:space="preserve">vsek, M., Ashe, E., Branch, T.A., Clark, S., Hammond, P.S., Hoyt, E., Noren, D.P., Rosen, D., and Winship, A. 2011. Competing conservation objectives for predators and prey: estimating killer whale prey requirements for Chinook salmon. PloS One </w:t>
      </w:r>
      <w:r>
        <w:rPr>
          <w:b/>
          <w:bCs/>
        </w:rPr>
        <w:t>6</w:t>
      </w:r>
      <w:r>
        <w:t>(11): e26738.</w:t>
      </w:r>
    </w:p>
    <w:p w14:paraId="44999F5C" w14:textId="77777777" w:rsidR="00352E5A" w:rsidRDefault="00352E5A" w:rsidP="00D33920">
      <w:pPr>
        <w:pStyle w:val="Bibliography"/>
      </w:pPr>
      <w:r>
        <w:t xml:space="preserve">Williams, T.M., Estes, J.A., Doak, D.F. and Springer, A.M., 2004. Killer appetites: assessing the role of predators in ecological communities. </w:t>
      </w:r>
      <w:r w:rsidRPr="00A03CA5">
        <w:rPr>
          <w:iCs/>
        </w:rPr>
        <w:t>Ecology</w:t>
      </w:r>
      <w:r w:rsidRPr="00A03CA5">
        <w:t xml:space="preserve">, </w:t>
      </w:r>
      <w:r w:rsidRPr="00A03CA5">
        <w:rPr>
          <w:b/>
          <w:iCs/>
        </w:rPr>
        <w:t>85</w:t>
      </w:r>
      <w:r>
        <w:t>(12), pp.3373-3384.</w:t>
      </w:r>
    </w:p>
    <w:p w14:paraId="51DF43B0" w14:textId="54836908" w:rsidR="001A3273" w:rsidRDefault="001A3273" w:rsidP="00D33920">
      <w:pPr>
        <w:pStyle w:val="Bibliography"/>
      </w:pPr>
      <w:r>
        <w:t>Winship, A.J., Hunter, A.M., Rosen, D.A., and Trites, A.W. 2006. Food consumption by sea lions: existing data and techniques. Sea Lions World Alsk. Sea Grant Coll. Program: 177–191.</w:t>
      </w:r>
    </w:p>
    <w:p w14:paraId="7D34A47B" w14:textId="77777777" w:rsidR="001A3273" w:rsidRDefault="001A3273" w:rsidP="00D33920">
      <w:pPr>
        <w:pStyle w:val="Bibliography"/>
      </w:pPr>
      <w:r>
        <w:t xml:space="preserve">Winship, A.J., Trites, A.W., and Calkins, D.G. 2001. Growth in body size of the Steller sea lion (Eumetopias jubatus). J. Mammal. </w:t>
      </w:r>
      <w:r>
        <w:rPr>
          <w:b/>
          <w:bCs/>
        </w:rPr>
        <w:t>82</w:t>
      </w:r>
      <w:r>
        <w:t>(2): 500–519.</w:t>
      </w:r>
    </w:p>
    <w:p w14:paraId="24CCED71" w14:textId="532544A9" w:rsidR="001A3273" w:rsidRDefault="001A3273" w:rsidP="00D33920">
      <w:pPr>
        <w:pStyle w:val="Bibliography"/>
      </w:pPr>
      <w:r>
        <w:t xml:space="preserve">Winship, A.J., Trites, A.W., and Rosen, D.A. 2002. A bioenergetic model for estimating the food requirements of Steller sea lions Eumetopias jubatus in Alaska, USA. Mar. Ecol. Prog. Ser. </w:t>
      </w:r>
      <w:r>
        <w:rPr>
          <w:b/>
          <w:bCs/>
        </w:rPr>
        <w:t>229</w:t>
      </w:r>
      <w:r>
        <w:t>: 291–312.</w:t>
      </w:r>
    </w:p>
    <w:p w14:paraId="64BDCCAF" w14:textId="77777777" w:rsidR="001A3273" w:rsidRDefault="001A3273" w:rsidP="00D33920">
      <w:pPr>
        <w:pStyle w:val="Bibliography"/>
      </w:pPr>
      <w:r>
        <w:lastRenderedPageBreak/>
        <w:t xml:space="preserve">Wright, B.E., Riemer, S.D., Brown, R.F., Ougzin, A.M., and Bucklin, K.A. 2007. Assessment of harbor seal predation on adult salmonids in a Pacific Northwest estuary. Ecol. Appl. </w:t>
      </w:r>
      <w:r>
        <w:rPr>
          <w:b/>
          <w:bCs/>
        </w:rPr>
        <w:t>17</w:t>
      </w:r>
      <w:r>
        <w:t>(2): 338–351.</w:t>
      </w:r>
    </w:p>
    <w:p w14:paraId="60623E19" w14:textId="77777777" w:rsidR="001A3273" w:rsidRDefault="001A3273" w:rsidP="00D33920">
      <w:pPr>
        <w:pStyle w:val="Bibliography"/>
      </w:pPr>
      <w:r>
        <w:t xml:space="preserve">Zier, J.C., and Gaydos, J.K. 2014. Harbor seal species profile. Encycl. Puget Sound June </w:t>
      </w:r>
      <w:r>
        <w:rPr>
          <w:b/>
          <w:bCs/>
        </w:rPr>
        <w:t>9</w:t>
      </w:r>
      <w:r>
        <w:t>: 2014.</w:t>
      </w:r>
    </w:p>
    <w:p w14:paraId="59A9773D" w14:textId="1A3DB2B7" w:rsidR="00E3462C" w:rsidRDefault="0086455D" w:rsidP="00FD639A">
      <w:r>
        <w:fldChar w:fldCharType="end"/>
      </w:r>
      <w:r w:rsidR="00E3462C">
        <w:br w:type="page"/>
      </w:r>
    </w:p>
    <w:p w14:paraId="2F4D416B" w14:textId="0D679174" w:rsidR="000F3CF4" w:rsidRDefault="000E6978" w:rsidP="00AB4B13">
      <w:bookmarkStart w:id="24" w:name="citations"/>
      <w:bookmarkStart w:id="25" w:name="_Ref444604249"/>
      <w:bookmarkEnd w:id="24"/>
      <w:r>
        <w:lastRenderedPageBreak/>
        <w:t xml:space="preserve">Figure </w:t>
      </w:r>
      <w:fldSimple w:instr=" SEQ Figure \* ARABIC ">
        <w:r w:rsidR="00731691">
          <w:rPr>
            <w:noProof/>
          </w:rPr>
          <w:t>1</w:t>
        </w:r>
      </w:fldSimple>
      <w:bookmarkEnd w:id="25"/>
      <w:r>
        <w:t>.</w:t>
      </w:r>
    </w:p>
    <w:p w14:paraId="30D16C0B" w14:textId="15FC07CE" w:rsidR="000F3CF4" w:rsidRDefault="00EA47C1" w:rsidP="00350BB6">
      <w:r>
        <w:rPr>
          <w:noProof/>
        </w:rPr>
        <w:drawing>
          <wp:inline distT="0" distB="0" distL="0" distR="0" wp14:anchorId="7314C0C0" wp14:editId="170611A7">
            <wp:extent cx="4572000" cy="7429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_preyConsumedByNumBiomass.tiff"/>
                    <pic:cNvPicPr/>
                  </pic:nvPicPr>
                  <pic:blipFill>
                    <a:blip r:embed="rId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1EE0C1AA" w14:textId="00C4385D" w:rsidR="00E96B13" w:rsidRPr="00E96B13" w:rsidRDefault="00645B74" w:rsidP="000B683B">
      <w:bookmarkStart w:id="26" w:name="_Ref444630575"/>
      <w:r>
        <w:lastRenderedPageBreak/>
        <w:t xml:space="preserve">Figure </w:t>
      </w:r>
      <w:bookmarkEnd w:id="26"/>
      <w:r w:rsidR="006D4145">
        <w:t>2</w:t>
      </w:r>
      <w:r>
        <w:t>.</w:t>
      </w:r>
    </w:p>
    <w:p w14:paraId="3269E77D" w14:textId="12931606" w:rsidR="00B07690" w:rsidRDefault="003875BA">
      <w:pPr>
        <w:spacing w:before="0" w:after="0" w:line="240" w:lineRule="auto"/>
        <w:ind w:firstLine="0"/>
      </w:pPr>
      <w:r>
        <w:rPr>
          <w:noProof/>
        </w:rPr>
        <w:drawing>
          <wp:inline distT="0" distB="0" distL="0" distR="0" wp14:anchorId="5AC17C3C" wp14:editId="48FFA614">
            <wp:extent cx="5706110" cy="73221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6110" cy="7322185"/>
                    </a:xfrm>
                    <a:prstGeom prst="rect">
                      <a:avLst/>
                    </a:prstGeom>
                    <a:noFill/>
                  </pic:spPr>
                </pic:pic>
              </a:graphicData>
            </a:graphic>
          </wp:inline>
        </w:drawing>
      </w:r>
      <w:r w:rsidR="00B07690">
        <w:br w:type="page"/>
      </w:r>
    </w:p>
    <w:p w14:paraId="38C8229F" w14:textId="593DC98C" w:rsidR="00B07690" w:rsidRDefault="00B07690" w:rsidP="001C633B">
      <w:r>
        <w:lastRenderedPageBreak/>
        <w:t>Figure 3.</w:t>
      </w:r>
    </w:p>
    <w:p w14:paraId="4F01AAC6" w14:textId="7A8C7050" w:rsidR="00B94186" w:rsidRDefault="00B07690" w:rsidP="001C633B">
      <w:r>
        <w:rPr>
          <w:noProof/>
        </w:rPr>
        <w:drawing>
          <wp:inline distT="0" distB="0" distL="0" distR="0" wp14:anchorId="044DDE64" wp14:editId="515CB0E8">
            <wp:extent cx="5486400" cy="731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_sensitivityForRPSS.png"/>
                    <pic:cNvPicPr/>
                  </pic:nvPicPr>
                  <pic:blipFill>
                    <a:blip r:embed="rId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r w:rsidR="00B94186">
        <w:br w:type="page"/>
      </w:r>
    </w:p>
    <w:p w14:paraId="73A087B0" w14:textId="78BD974F" w:rsidR="000571F8" w:rsidRDefault="000571F8" w:rsidP="00AB4B13">
      <w:r>
        <w:lastRenderedPageBreak/>
        <w:t xml:space="preserve">Figure </w:t>
      </w:r>
      <w:r w:rsidR="00B07690">
        <w:t>4</w:t>
      </w:r>
      <w:r>
        <w:t>.</w:t>
      </w:r>
    </w:p>
    <w:p w14:paraId="2F83A785" w14:textId="193510CA" w:rsidR="00B07690" w:rsidRDefault="00B07690" w:rsidP="00AB4B13"/>
    <w:p w14:paraId="1AA8A7D9" w14:textId="3F259B39" w:rsidR="000571F8" w:rsidRDefault="001235B5" w:rsidP="00AB4B13">
      <w:r>
        <w:rPr>
          <w:noProof/>
        </w:rPr>
        <w:drawing>
          <wp:inline distT="0" distB="0" distL="0" distR="0" wp14:anchorId="639E4C39" wp14:editId="54EEA394">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pinnipedProjectImpacts_pptx.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B94186">
        <w:t xml:space="preserve"> </w:t>
      </w:r>
      <w:r w:rsidR="00A90C60">
        <w:br w:type="page"/>
      </w:r>
      <w:bookmarkStart w:id="27" w:name="_Ref444714611"/>
    </w:p>
    <w:p w14:paraId="16473242" w14:textId="002483B0" w:rsidR="007673A0" w:rsidRDefault="007673A0" w:rsidP="00AB4B13">
      <w:r>
        <w:lastRenderedPageBreak/>
        <w:t xml:space="preserve">Figure </w:t>
      </w:r>
      <w:bookmarkEnd w:id="27"/>
      <w:r w:rsidR="00B07690">
        <w:t>5</w:t>
      </w:r>
      <w:r w:rsidR="000571F8">
        <w:t>.</w:t>
      </w:r>
    </w:p>
    <w:p w14:paraId="05F422DB" w14:textId="77777777" w:rsidR="00202730" w:rsidRDefault="00F332F2">
      <w:pPr>
        <w:spacing w:before="0" w:after="0" w:line="240" w:lineRule="auto"/>
        <w:ind w:firstLine="0"/>
      </w:pPr>
      <w:r>
        <w:rPr>
          <w:noProof/>
        </w:rPr>
        <w:drawing>
          <wp:inline distT="0" distB="0" distL="0" distR="0" wp14:anchorId="2829B801" wp14:editId="2297846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moltSurvival.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6C06AEE" w14:textId="77777777" w:rsidR="000344EF" w:rsidRDefault="000344EF">
      <w:pPr>
        <w:spacing w:before="0" w:after="0" w:line="240" w:lineRule="auto"/>
        <w:ind w:firstLine="0"/>
      </w:pPr>
      <w:r>
        <w:br w:type="page"/>
      </w:r>
    </w:p>
    <w:p w14:paraId="4012CEE5" w14:textId="2F2CC05F" w:rsidR="000F3CF4" w:rsidRPr="004F0D41" w:rsidRDefault="00BA31F1" w:rsidP="000F3CF4">
      <w:pPr>
        <w:ind w:firstLine="0"/>
      </w:pPr>
      <w:r w:rsidRPr="004F0D41">
        <w:lastRenderedPageBreak/>
        <w:fldChar w:fldCharType="begin"/>
      </w:r>
      <w:r w:rsidRPr="004F0D41">
        <w:instrText xml:space="preserve"> REF _Ref444604249 </w:instrText>
      </w:r>
      <w:r w:rsidR="004F0D41">
        <w:instrText xml:space="preserve"> \* MERGEFORMAT </w:instrText>
      </w:r>
      <w:r w:rsidRPr="004F0D41">
        <w:fldChar w:fldCharType="separate"/>
      </w:r>
      <w:r w:rsidR="00731691">
        <w:t xml:space="preserve">Figure </w:t>
      </w:r>
      <w:r w:rsidR="00731691">
        <w:rPr>
          <w:noProof/>
        </w:rPr>
        <w:t>1</w:t>
      </w:r>
      <w:r w:rsidRPr="004F0D41">
        <w:rPr>
          <w:noProof/>
        </w:rPr>
        <w:fldChar w:fldCharType="end"/>
      </w:r>
      <w:r w:rsidR="000F3CF4" w:rsidRPr="004F0D41">
        <w:t>.  Annual consumption of Chinook salmon</w:t>
      </w:r>
      <w:r w:rsidR="00E25737">
        <w:t xml:space="preserve"> in</w:t>
      </w:r>
      <w:r w:rsidR="000F3CF4" w:rsidRPr="004F0D41">
        <w:t xml:space="preserve"> </w:t>
      </w:r>
      <w:r w:rsidR="00467C6E">
        <w:t xml:space="preserve">Puget Sound by </w:t>
      </w:r>
      <w:r w:rsidR="000F3CF4" w:rsidRPr="004F0D41">
        <w:t>numbers (left column</w:t>
      </w:r>
      <w:r w:rsidR="00F30535" w:rsidRPr="004F0D41">
        <w:t xml:space="preserve">, in </w:t>
      </w:r>
      <w:r w:rsidR="00D2603E">
        <w:t>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152E3A9D" w14:textId="725267E4" w:rsidR="000344EF" w:rsidRDefault="000571F8" w:rsidP="00DE4DEF">
      <w:pPr>
        <w:spacing w:before="0" w:after="200"/>
        <w:ind w:firstLine="0"/>
      </w:pPr>
      <w:bookmarkStart w:id="28" w:name="_Ref444692624"/>
      <w:r>
        <w:t xml:space="preserve">Figure </w:t>
      </w:r>
      <w:r w:rsidR="006D4145">
        <w:t>2</w:t>
      </w:r>
      <w:r w:rsidR="000344EF">
        <w:t xml:space="preserve">.  Individual parameter perturbation (IPP) sensitivity analysis of the numbers (panels a, c, and d) and biomass </w:t>
      </w:r>
      <w:r w:rsidR="00D61625">
        <w:t>(</w:t>
      </w:r>
      <w:r w:rsidR="000344EF">
        <w:t xml:space="preserve">panels b, d, and f) of Chinook salmon consumed in 2015 based CVs of 0.02 (panels </w:t>
      </w:r>
      <w:proofErr w:type="gramStart"/>
      <w:r w:rsidR="000344EF">
        <w:t>a and</w:t>
      </w:r>
      <w:proofErr w:type="gramEnd"/>
      <w:r w:rsidR="000344EF">
        <w:t xml:space="preserve"> b), 0.1 (panels c and d), 0.2 (panels e and f) for the parameters and variables in the model. The colored bar group parameters related to salmon growth (green), and attributes related to harbor seals (blue), California sea lions (orange), Steller sea lions (black), and killer whales (grey).</w:t>
      </w:r>
    </w:p>
    <w:p w14:paraId="1CAF2352" w14:textId="5E688D1D" w:rsidR="000344EF" w:rsidRDefault="000571F8" w:rsidP="000344EF">
      <w:pPr>
        <w:spacing w:before="0" w:after="200"/>
        <w:ind w:firstLine="0"/>
      </w:pPr>
      <w:r>
        <w:t xml:space="preserve">Figure </w:t>
      </w:r>
      <w:r w:rsidR="006D4145">
        <w:t>3</w:t>
      </w:r>
      <w:r w:rsidR="000344EF">
        <w:t xml:space="preserve">.  Relative partial sums of squares (RPSS) sensitivity analysis of the numbers (panels a, c, and d) and biomass </w:t>
      </w:r>
      <w:r w:rsidR="00D61625">
        <w:t>(</w:t>
      </w:r>
      <w:r w:rsidR="000344EF">
        <w:t xml:space="preserve">panels b, d, and f) of Chinook salmon consumed in 2015 based CVs of 0.02 (panels </w:t>
      </w:r>
      <w:proofErr w:type="gramStart"/>
      <w:r w:rsidR="000344EF">
        <w:t>a and</w:t>
      </w:r>
      <w:proofErr w:type="gramEnd"/>
      <w:r w:rsidR="000344EF">
        <w:t xml:space="preserve"> b), 0.1 (panels c and d), 0.2 (panels e and f) for the parameters and variables in the model. The colored bar group parameters related to salmon growth (green), and attributes related to harbor seals (blue), California sea lions (orange), Steller sea lions (black), and killer whales (grey).</w:t>
      </w:r>
    </w:p>
    <w:p w14:paraId="4B5F529A" w14:textId="5FD84AAC" w:rsidR="006D4145" w:rsidRDefault="006D4145" w:rsidP="006D4145">
      <w:pPr>
        <w:ind w:firstLine="0"/>
      </w:pPr>
      <w:r w:rsidRPr="004F0D41">
        <w:t xml:space="preserve">Figure </w:t>
      </w:r>
      <w:r>
        <w:t>4</w:t>
      </w:r>
      <w:r w:rsidRPr="004F0D41">
        <w:t xml:space="preserve">.  Potential </w:t>
      </w:r>
      <w:r w:rsidR="002518FF">
        <w:t>mortality</w:t>
      </w:r>
      <w:r w:rsidR="002518FF" w:rsidRPr="004F0D41">
        <w:t xml:space="preserve"> </w:t>
      </w:r>
      <w:r w:rsidRPr="004F0D41">
        <w:t>of adult Chinook salmon (</w:t>
      </w:r>
      <w:r>
        <w:t>thousands</w:t>
      </w:r>
      <w:r w:rsidRPr="004F0D41">
        <w:t xml:space="preserve">) returning to Puget Sound inland waters due to </w:t>
      </w:r>
      <w:proofErr w:type="spellStart"/>
      <w:r w:rsidRPr="004F0D41">
        <w:t>smolt</w:t>
      </w:r>
      <w:proofErr w:type="spellEnd"/>
      <w:r w:rsidRPr="004F0D41">
        <w:t xml:space="preserve"> consumption by harbor seals (a), Steller sea lions (b), and California sea lions (c), the predicted ad</w:t>
      </w:r>
      <w:r>
        <w:t xml:space="preserve">ult Chinook predation by killer whales based on the bioenergetics model (d), and the total catches in Puget Sound waters by commercial (e) and recreational (f) fisheries.  Harvest between 2010 and </w:t>
      </w:r>
      <w:r>
        <w:lastRenderedPageBreak/>
        <w:t xml:space="preserve">2015 are based on averages </w:t>
      </w:r>
      <w:r>
        <w:fldChar w:fldCharType="begin"/>
      </w:r>
      <w:r>
        <w:instrText xml:space="preserve"> ADDIN ZOTERO_ITEM CSL_CITATION {"citationID":"q1ppklhn2","properties":{"formattedCitation":"(PSIT (Puget Sound Indian Tribes) and WDFW (Washington Department of Fish and Wildlife) 2010)","plainCitation":"(PSIT (Puget Sound Indian Tribes) and WDFW (Washington Department of Fish and Wildlife)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fldChar w:fldCharType="separate"/>
      </w:r>
      <w:r w:rsidRPr="00D2603E">
        <w:t>(PSIT (Puget Sound Indian Tribes) and WDFW (Washington Department of Fish and Wildlife) 2010)</w:t>
      </w:r>
      <w:r>
        <w:fldChar w:fldCharType="end"/>
      </w:r>
      <w:r>
        <w:t xml:space="preserve"> and estimates of age composition are based escapement data without ocean age 1 individuals which are below the legal size limit.</w:t>
      </w:r>
    </w:p>
    <w:p w14:paraId="7228F4D8" w14:textId="01F3082C" w:rsidR="000571F8" w:rsidRDefault="000571F8" w:rsidP="005D52E5">
      <w:pPr>
        <w:spacing w:before="0" w:after="200"/>
        <w:ind w:firstLine="0"/>
      </w:pPr>
      <w:r>
        <w:t xml:space="preserve">Figure </w:t>
      </w:r>
      <w:r w:rsidR="006D4145">
        <w:t>5</w:t>
      </w:r>
      <w:r>
        <w:t>.  The number of juvenile Chinook salmon released (in millions) by Puget Sound hatcheries (dashed line) and the mortality as a function of the estimated harbor seal consumption (solid line), assuming that harbor seals in inland waters feed exclusively on Puget Sound hatchery Chinook salmon stocks.</w:t>
      </w:r>
    </w:p>
    <w:p w14:paraId="4B6B4A65" w14:textId="77777777" w:rsidR="005D52E5" w:rsidRDefault="005D52E5" w:rsidP="005D52E5">
      <w:pPr>
        <w:spacing w:before="0" w:after="200"/>
        <w:ind w:firstLine="0"/>
        <w:sectPr w:rsidR="005D52E5" w:rsidSect="00835003">
          <w:pgSz w:w="12240" w:h="15840"/>
          <w:pgMar w:top="1440" w:right="1800" w:bottom="1440" w:left="1800" w:header="720" w:footer="720" w:gutter="0"/>
          <w:lnNumType w:countBy="1" w:restart="continuous"/>
          <w:cols w:space="720"/>
          <w:docGrid w:linePitch="326"/>
        </w:sectPr>
      </w:pPr>
    </w:p>
    <w:p w14:paraId="0858E57B" w14:textId="77777777" w:rsidR="000344EF" w:rsidRDefault="000344EF" w:rsidP="00DE4DEF">
      <w:pPr>
        <w:spacing w:before="0" w:after="200"/>
        <w:ind w:firstLine="0"/>
        <w:sectPr w:rsidR="000344EF" w:rsidSect="00835003">
          <w:pgSz w:w="12240" w:h="15840"/>
          <w:pgMar w:top="1440" w:right="1800" w:bottom="1440" w:left="1800" w:header="720" w:footer="720" w:gutter="0"/>
          <w:lnNumType w:countBy="1" w:restart="continuous"/>
          <w:cols w:space="720"/>
          <w:docGrid w:linePitch="326"/>
        </w:sectPr>
      </w:pPr>
    </w:p>
    <w:p w14:paraId="522583AF" w14:textId="33012DCB" w:rsidR="00570A76" w:rsidRDefault="00570A76" w:rsidP="00AB4B13">
      <w:r>
        <w:lastRenderedPageBreak/>
        <w:t xml:space="preserve">Table </w:t>
      </w:r>
      <w:fldSimple w:instr=" SEQ Table \* ARABIC ">
        <w:r w:rsidR="00731691">
          <w:rPr>
            <w:noProof/>
          </w:rPr>
          <w:t>1</w:t>
        </w:r>
      </w:fldSimple>
      <w:bookmarkEnd w:id="28"/>
      <w:r>
        <w:t>.  List of reference</w:t>
      </w:r>
      <w:r w:rsidR="0016724E">
        <w:t>s</w:t>
      </w:r>
      <w:r>
        <w:t xml:space="preserv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4B982202" w:rsidR="004D6F6C" w:rsidRPr="000B683B" w:rsidRDefault="00726B4D"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4D6F6C" w:rsidRPr="000B683B">
              <w:rPr>
                <w:rFonts w:ascii="Calibri" w:eastAsia="Times New Roman" w:hAnsi="Calibri"/>
                <w:color w:val="000000"/>
                <w:sz w:val="20"/>
                <w:szCs w:val="20"/>
              </w:rPr>
              <w:t xml:space="preserve">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7A7A9C5D" w:rsidR="004D6F6C" w:rsidRPr="000B683B" w:rsidRDefault="008B5174" w:rsidP="0089154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Noren</w:t>
            </w:r>
            <w:proofErr w:type="spellEnd"/>
            <w:r w:rsidR="004D6F6C" w:rsidRPr="000B683B">
              <w:rPr>
                <w:rFonts w:ascii="Calibri" w:eastAsia="Times New Roman" w:hAnsi="Calibri"/>
                <w:color w:val="000000"/>
                <w:sz w:val="20"/>
                <w:szCs w:val="20"/>
              </w:rPr>
              <w:t xml:space="preserve"> </w:t>
            </w:r>
            <w:r w:rsidR="00125975" w:rsidRPr="000B683B">
              <w:rPr>
                <w:rFonts w:ascii="Calibri" w:eastAsia="Times New Roman" w:hAnsi="Calibri"/>
                <w:color w:val="000000"/>
                <w:sz w:val="20"/>
                <w:szCs w:val="20"/>
              </w:rPr>
              <w:fldChar w:fldCharType="begin"/>
            </w:r>
            <w:r w:rsidR="0089154A">
              <w:rPr>
                <w:rFonts w:ascii="Calibri" w:eastAsia="Times New Roman" w:hAnsi="Calibri"/>
                <w:color w:val="000000"/>
                <w:sz w:val="20"/>
                <w:szCs w:val="20"/>
              </w:rPr>
              <w:instrText xml:space="preserve"> ADDIN ZOTERO_ITEM CSL_CITATION {"citationID":"KSOFgfP8","properties":{"formattedCitation":"(Noren 2011)","plainCitation":"(Noren 2011)"},"citationItems":[{"id":48,"uris":["http://zotero.org/users/local/DW6AEAS0/items/5GXHK5V3"],"uri":["http://zotero.org/users/local/DW6AEAS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125975" w:rsidRPr="000B683B">
              <w:rPr>
                <w:rFonts w:ascii="Calibri" w:eastAsia="Times New Roman" w:hAnsi="Calibri"/>
                <w:color w:val="000000"/>
                <w:sz w:val="20"/>
                <w:szCs w:val="20"/>
              </w:rPr>
              <w:fldChar w:fldCharType="separate"/>
            </w:r>
            <w:r w:rsidR="0089154A" w:rsidRPr="00D33920">
              <w:rPr>
                <w:rFonts w:ascii="Calibri" w:hAnsi="Calibri"/>
                <w:sz w:val="20"/>
              </w:rPr>
              <w:t>(2011)</w:t>
            </w:r>
            <w:r w:rsidR="00125975"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Boulva</w:t>
            </w:r>
            <w:proofErr w:type="spellEnd"/>
            <w:r w:rsidRPr="000B683B">
              <w:rPr>
                <w:rFonts w:ascii="Calibri" w:eastAsia="Times New Roman" w:hAnsi="Calibri"/>
                <w:color w:val="000000"/>
                <w:sz w:val="20"/>
                <w:szCs w:val="20"/>
              </w:rPr>
              <w:t xml:space="preserve">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5D161ED"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Bigg</w:t>
            </w:r>
            <w:proofErr w:type="spellEnd"/>
            <w:r>
              <w:rPr>
                <w:rFonts w:ascii="Calibri" w:eastAsia="Times New Roman" w:hAnsi="Calibri"/>
                <w:color w:val="000000"/>
                <w:sz w:val="20"/>
                <w:szCs w:val="20"/>
              </w:rPr>
              <w:t xml:space="preserve">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CA6BD66"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Zier</w:t>
            </w:r>
            <w:proofErr w:type="spellEnd"/>
            <w:r>
              <w:rPr>
                <w:rFonts w:ascii="Calibri" w:eastAsia="Times New Roman" w:hAnsi="Calibri"/>
                <w:color w:val="000000"/>
                <w:sz w:val="20"/>
                <w:szCs w:val="20"/>
              </w:rPr>
              <w:t xml:space="preserve"> and </w:t>
            </w:r>
            <w:proofErr w:type="spellStart"/>
            <w:r>
              <w:rPr>
                <w:rFonts w:ascii="Calibri" w:eastAsia="Times New Roman" w:hAnsi="Calibri"/>
                <w:color w:val="000000"/>
                <w:sz w:val="20"/>
                <w:szCs w:val="20"/>
              </w:rPr>
              <w:t>Gaydos</w:t>
            </w:r>
            <w:proofErr w:type="spellEnd"/>
            <w:r>
              <w:rPr>
                <w:rFonts w:ascii="Calibri" w:eastAsia="Times New Roman" w:hAnsi="Calibri"/>
                <w:color w:val="000000"/>
                <w:sz w:val="20"/>
                <w:szCs w:val="20"/>
              </w:rPr>
              <w:t xml:space="preserve">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5F51C193" w:rsidR="004D6F6C" w:rsidRPr="000B683B" w:rsidRDefault="00E44BDD"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8C04F5">
              <w:rPr>
                <w:rFonts w:ascii="Calibri" w:eastAsia="Times New Roman" w:hAnsi="Calibri"/>
                <w:color w:val="000000"/>
                <w:sz w:val="20"/>
                <w:szCs w:val="20"/>
              </w:rPr>
              <w:t>.</w:t>
            </w:r>
            <w:r w:rsidR="004D6F6C" w:rsidRPr="000B683B">
              <w:rPr>
                <w:rFonts w:ascii="Calibri" w:eastAsia="Times New Roman" w:hAnsi="Calibri"/>
                <w:color w:val="000000"/>
                <w:sz w:val="20"/>
                <w:szCs w:val="20"/>
              </w:rPr>
              <w:t xml:space="preserve"> </w:t>
            </w:r>
            <w:r w:rsidR="008C04F5">
              <w:rPr>
                <w:rFonts w:ascii="Calibri" w:eastAsia="Times New Roman" w:hAnsi="Calibri"/>
                <w:color w:val="000000"/>
                <w:sz w:val="20"/>
                <w:szCs w:val="20"/>
              </w:rPr>
              <w:t>D</w:t>
            </w:r>
            <w:r w:rsidR="004D6F6C" w:rsidRPr="000B683B">
              <w:rPr>
                <w:rFonts w:ascii="Calibri" w:eastAsia="Times New Roman" w:hAnsi="Calibri"/>
                <w:color w:val="000000"/>
                <w:sz w:val="20"/>
                <w:szCs w:val="20"/>
              </w:rPr>
              <w:t>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23BCFF72"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20" w:type="dxa"/>
            <w:tcBorders>
              <w:top w:val="nil"/>
              <w:left w:val="nil"/>
              <w:bottom w:val="nil"/>
              <w:right w:val="nil"/>
            </w:tcBorders>
            <w:shd w:val="clear" w:color="auto" w:fill="auto"/>
            <w:noWrap/>
            <w:vAlign w:val="bottom"/>
            <w:hideMark/>
          </w:tcPr>
          <w:p w14:paraId="62687447" w14:textId="6CFB8B02"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055D730A"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63E90901"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5D727AC6"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65C54BB1" w:rsidR="00C43A1F" w:rsidRPr="000B683B" w:rsidRDefault="00917796" w:rsidP="0005012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00684C93">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dontUpdate":true},"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w:t>
            </w:r>
            <w:r w:rsidR="006E7CFC">
              <w:rPr>
                <w:rFonts w:ascii="Calibri" w:hAnsi="Calibri"/>
                <w:sz w:val="20"/>
                <w:szCs w:val="20"/>
              </w:rPr>
              <w:t xml:space="preserve">for whale </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0A1B6EA9" w:rsidR="00C43A1F" w:rsidRPr="00917796" w:rsidRDefault="006E7CFC" w:rsidP="004D6F6C">
            <w:pPr>
              <w:spacing w:before="0" w:after="0" w:line="240" w:lineRule="auto"/>
              <w:ind w:firstLine="0"/>
              <w:rPr>
                <w:rFonts w:ascii="Times New Roman" w:eastAsia="Times New Roman" w:hAnsi="Times New Roman"/>
                <w:sz w:val="20"/>
                <w:szCs w:val="20"/>
              </w:rPr>
            </w:pPr>
            <w:r>
              <w:rPr>
                <w:rFonts w:ascii="Calibri" w:hAnsi="Calibri"/>
                <w:sz w:val="20"/>
                <w:szCs w:val="20"/>
              </w:rPr>
              <w:t xml:space="preserve">research </w:t>
            </w:r>
            <w:r w:rsidRPr="000B683B">
              <w:rPr>
                <w:rFonts w:ascii="Calibri" w:hAnsi="Calibri"/>
                <w:sz w:val="20"/>
                <w:szCs w:val="20"/>
              </w:rPr>
              <w:t>(2016)</w:t>
            </w: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5953B24E" w:rsidR="00C43A1F" w:rsidRPr="00917796" w:rsidRDefault="008C04F5" w:rsidP="004D6F6C">
            <w:pPr>
              <w:spacing w:before="0" w:after="0" w:line="240" w:lineRule="auto"/>
              <w:ind w:firstLine="0"/>
              <w:rPr>
                <w:rFonts w:ascii="Times New Roman" w:eastAsia="Times New Roman" w:hAnsi="Times New Roman"/>
                <w:sz w:val="20"/>
                <w:szCs w:val="20"/>
              </w:rPr>
            </w:pPr>
            <w:r>
              <w:rPr>
                <w:rFonts w:ascii="Times New Roman" w:eastAsia="Times New Roman" w:hAnsi="Times New Roman"/>
                <w:sz w:val="20"/>
                <w:szCs w:val="20"/>
              </w:rPr>
              <w:t>R.</w:t>
            </w:r>
            <w:r w:rsidR="00C43A1F" w:rsidRPr="00917796">
              <w:rPr>
                <w:rFonts w:ascii="Times New Roman" w:eastAsia="Times New Roman" w:hAnsi="Times New Roman"/>
                <w:sz w:val="20"/>
                <w:szCs w:val="20"/>
              </w:rPr>
              <w:t xml:space="preserve"> </w:t>
            </w:r>
            <w:r>
              <w:rPr>
                <w:rFonts w:ascii="Times New Roman" w:eastAsia="Times New Roman" w:hAnsi="Times New Roman"/>
                <w:sz w:val="20"/>
                <w:szCs w:val="20"/>
              </w:rPr>
              <w:t>D</w:t>
            </w:r>
            <w:r w:rsidR="00C43A1F" w:rsidRPr="00917796">
              <w:rPr>
                <w:rFonts w:ascii="Times New Roman" w:eastAsia="Times New Roman" w:hAnsi="Times New Roman"/>
                <w:sz w:val="20"/>
                <w:szCs w:val="20"/>
              </w:rPr>
              <w:t>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218BCF5F" w:rsidR="004D6F6C" w:rsidRPr="000B683B" w:rsidRDefault="004D6F6C" w:rsidP="004303D3">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4303D3">
              <w:rPr>
                <w:rFonts w:ascii="Calibri" w:eastAsia="Times New Roman" w:hAnsi="Calibri"/>
                <w:color w:val="000000"/>
                <w:sz w:val="20"/>
                <w:szCs w:val="20"/>
              </w:rPr>
              <w:t>2016</w:t>
            </w:r>
            <w:r w:rsidRPr="000B683B">
              <w:rPr>
                <w:rFonts w:ascii="Calibri" w:eastAsia="Times New Roman" w:hAnsi="Calibri"/>
                <w:color w:val="000000"/>
                <w:sz w:val="20"/>
                <w:szCs w:val="20"/>
              </w:rPr>
              <w:t>)</w:t>
            </w:r>
          </w:p>
        </w:tc>
        <w:tc>
          <w:tcPr>
            <w:tcW w:w="2520" w:type="dxa"/>
            <w:tcBorders>
              <w:top w:val="nil"/>
              <w:left w:val="nil"/>
              <w:bottom w:val="nil"/>
              <w:right w:val="nil"/>
            </w:tcBorders>
            <w:shd w:val="clear" w:color="auto" w:fill="auto"/>
            <w:noWrap/>
            <w:vAlign w:val="bottom"/>
            <w:hideMark/>
          </w:tcPr>
          <w:p w14:paraId="38B5E1FE" w14:textId="2DE06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60" w:type="dxa"/>
            <w:tcBorders>
              <w:top w:val="nil"/>
              <w:left w:val="nil"/>
              <w:bottom w:val="nil"/>
              <w:right w:val="nil"/>
            </w:tcBorders>
            <w:shd w:val="clear" w:color="auto" w:fill="auto"/>
            <w:noWrap/>
            <w:vAlign w:val="bottom"/>
            <w:hideMark/>
          </w:tcPr>
          <w:p w14:paraId="34AB9402" w14:textId="14355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6E30B5CD" w:rsidR="004D6F6C" w:rsidRPr="000B683B" w:rsidRDefault="005C0F4B" w:rsidP="005C0F4B">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Hanson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lk9ogq762","properties":{"formattedCitation":"(2010)","plainCitation":"(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uppress-author":true}],"schema":"https://github.com/citation-style-language/schema/raw/master/csl-citation.json"} </w:instrText>
            </w:r>
            <w:r>
              <w:rPr>
                <w:rFonts w:ascii="Calibri" w:eastAsia="Times New Roman" w:hAnsi="Calibri"/>
                <w:color w:val="000000"/>
                <w:sz w:val="20"/>
                <w:szCs w:val="20"/>
              </w:rPr>
              <w:fldChar w:fldCharType="separate"/>
            </w:r>
            <w:r w:rsidRPr="00731691">
              <w:rPr>
                <w:rFonts w:ascii="Calibri" w:hAnsi="Calibri"/>
                <w:sz w:val="20"/>
              </w:rPr>
              <w:t>(2010)</w:t>
            </w:r>
            <w:r>
              <w:rPr>
                <w:rFonts w:ascii="Calibri" w:eastAsia="Times New Roman" w:hAnsi="Calibri"/>
                <w:color w:val="000000"/>
                <w:sz w:val="20"/>
                <w:szCs w:val="20"/>
              </w:rPr>
              <w:fldChar w:fldCharType="end"/>
            </w: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53E50525"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w:t>
            </w:r>
            <w:r w:rsidR="008C04F5">
              <w:rPr>
                <w:rFonts w:ascii="Calibri" w:eastAsia="Times New Roman" w:hAnsi="Calibri"/>
                <w:color w:val="000000"/>
                <w:sz w:val="20"/>
                <w:szCs w:val="20"/>
              </w:rPr>
              <w:t>rg</w:t>
            </w:r>
            <w:r w:rsidRPr="000B683B">
              <w:rPr>
                <w:rFonts w:ascii="Calibri" w:eastAsia="Times New Roman" w:hAnsi="Calibri"/>
                <w:color w:val="000000"/>
                <w:sz w:val="20"/>
                <w:szCs w:val="20"/>
              </w:rPr>
              <w:t>e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Noren</w:t>
            </w:r>
            <w:proofErr w:type="spellEnd"/>
            <w:r w:rsidRPr="006964E8">
              <w:rPr>
                <w:rFonts w:ascii="Calibri" w:eastAsia="Times New Roman" w:hAnsi="Calibri"/>
                <w:color w:val="000000"/>
                <w:sz w:val="20"/>
                <w:szCs w:val="20"/>
              </w:rPr>
              <w:t xml:space="preserve">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4B5311BF" w:rsidR="004D6F6C" w:rsidRPr="00917796" w:rsidRDefault="00784D68" w:rsidP="004D6F6C">
            <w:pPr>
              <w:spacing w:before="0" w:after="0" w:line="240" w:lineRule="auto"/>
              <w:ind w:firstLine="0"/>
              <w:rPr>
                <w:rFonts w:ascii="Times New Roman" w:eastAsia="Times New Roman" w:hAnsi="Times New Roman"/>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sidR="007F0163">
              <w:rPr>
                <w:rFonts w:ascii="Calibri" w:eastAsia="Times New Roman" w:hAnsi="Calibri"/>
                <w:color w:val="000000"/>
                <w:sz w:val="20"/>
                <w:szCs w:val="20"/>
              </w:rPr>
              <w:instrText xml:space="preserve"> ADDIN ZOTERO_ITEM CSL_CITATION {"citationID":"KzDKgWMf","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Pr>
                <w:rFonts w:ascii="Calibri" w:eastAsia="Times New Roman" w:hAnsi="Calibri"/>
                <w:color w:val="000000"/>
                <w:sz w:val="20"/>
                <w:szCs w:val="20"/>
              </w:rPr>
              <w:fldChar w:fldCharType="separate"/>
            </w:r>
            <w:r w:rsidRPr="00917796">
              <w:rPr>
                <w:rFonts w:ascii="Calibri" w:hAnsi="Calibri"/>
                <w:sz w:val="20"/>
              </w:rPr>
              <w:t>(2002</w:t>
            </w:r>
            <w:r w:rsidRPr="000B683B">
              <w:rPr>
                <w:rFonts w:ascii="Calibri" w:hAnsi="Calibri"/>
                <w:sz w:val="20"/>
              </w:rPr>
              <w:t>)</w:t>
            </w:r>
            <w:r>
              <w:rPr>
                <w:rFonts w:ascii="Calibri" w:eastAsia="Times New Roman" w:hAnsi="Calibri"/>
                <w:color w:val="000000"/>
                <w:sz w:val="20"/>
                <w:szCs w:val="20"/>
              </w:rPr>
              <w:fldChar w:fldCharType="end"/>
            </w:r>
          </w:p>
        </w:tc>
        <w:tc>
          <w:tcPr>
            <w:tcW w:w="2080" w:type="dxa"/>
            <w:tcBorders>
              <w:top w:val="nil"/>
              <w:left w:val="nil"/>
              <w:bottom w:val="single" w:sz="4" w:space="0" w:color="auto"/>
              <w:right w:val="nil"/>
            </w:tcBorders>
            <w:shd w:val="clear" w:color="auto" w:fill="auto"/>
            <w:noWrap/>
            <w:vAlign w:val="bottom"/>
            <w:hideMark/>
          </w:tcPr>
          <w:p w14:paraId="4F3BD262" w14:textId="1268D9E5"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05259ED6" w:rsidR="00335066" w:rsidRDefault="006E7282" w:rsidP="00AB4B13">
      <w:bookmarkStart w:id="29" w:name="_Ref444717319"/>
      <w:r>
        <w:lastRenderedPageBreak/>
        <w:t xml:space="preserve">Table </w:t>
      </w:r>
      <w:fldSimple w:instr=" SEQ Table \* ARABIC ">
        <w:r w:rsidR="00731691">
          <w:rPr>
            <w:noProof/>
          </w:rPr>
          <w:t>2</w:t>
        </w:r>
      </w:fldSimple>
      <w:bookmarkEnd w:id="29"/>
      <w:r>
        <w:t>.</w:t>
      </w:r>
      <w:r w:rsidR="00335066">
        <w:t xml:space="preserve"> List of subscripts, variables, and </w:t>
      </w:r>
      <w:r w:rsidR="00D855A8">
        <w:t xml:space="preserve">parameters </w:t>
      </w:r>
      <w:r w:rsidR="00335066">
        <w:t>of the model.</w:t>
      </w:r>
    </w:p>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0F4B2873" w:rsidR="00335066" w:rsidRPr="00F52E41" w:rsidRDefault="00335066" w:rsidP="00862DAF">
            <w:pPr>
              <w:pStyle w:val="Table"/>
            </w:pPr>
            <w:r w:rsidRPr="00F52E41">
              <w:t xml:space="preserve">Predator </w:t>
            </w:r>
            <w:r w:rsidR="00862DAF" w:rsidRPr="00F52E41">
              <w:t>ac</w:t>
            </w:r>
            <w:r w:rsidR="00862DAF">
              <w:t>t</w:t>
            </w:r>
            <w:r w:rsidR="00862DAF" w:rsidRPr="00F52E41">
              <w:t>iv</w:t>
            </w:r>
            <w:r w:rsidR="00862DAF">
              <w:t>i</w:t>
            </w:r>
            <w:r w:rsidR="00862DAF" w:rsidRPr="00F52E41">
              <w:t xml:space="preserve">ty </w:t>
            </w:r>
            <w:r w:rsidRPr="00F52E41">
              <w:t>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proofErr w:type="spellStart"/>
            <w:r>
              <w:t>Ch</w:t>
            </w:r>
            <w:proofErr w:type="spellEnd"/>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63145C"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63145C"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proofErr w:type="spellStart"/>
            <w:r>
              <w:t>Allometric</w:t>
            </w:r>
            <w:proofErr w:type="spellEnd"/>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proofErr w:type="spellStart"/>
            <w:r>
              <w:t>Allometric</w:t>
            </w:r>
            <w:proofErr w:type="spellEnd"/>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324FB1DA" w:rsidR="00335066" w:rsidRDefault="006E7282" w:rsidP="00731691">
      <w:pPr>
        <w:spacing w:line="240" w:lineRule="auto"/>
        <w:ind w:firstLine="0"/>
      </w:pPr>
      <w:bookmarkStart w:id="30" w:name="_Ref439871759"/>
      <w:r>
        <w:t xml:space="preserve">Table </w:t>
      </w:r>
      <w:fldSimple w:instr=" SEQ Table \* ARABIC ">
        <w:r w:rsidR="00731691">
          <w:rPr>
            <w:noProof/>
          </w:rPr>
          <w:t>3</w:t>
        </w:r>
      </w:fldSimple>
      <w:bookmarkEnd w:id="30"/>
      <w:r w:rsidR="00334D90">
        <w:t xml:space="preserve">. </w:t>
      </w:r>
      <w:r w:rsidR="00F93EA4">
        <w:t>Processes</w:t>
      </w:r>
      <w:r w:rsidR="00334D90">
        <w:t xml:space="preserve"> of the bioenergetics models by species</w:t>
      </w:r>
      <w:r w:rsidR="000E0AD5">
        <w:t xml:space="preserve"> where “</w:t>
      </w:r>
      <m:oMath>
        <m:r>
          <m:rPr>
            <m:sty m:val="p"/>
          </m:rPr>
          <w:rPr>
            <w:rFonts w:ascii="Cambria Math" w:hAnsi="Cambria Math"/>
          </w:rPr>
          <m:t>×</m:t>
        </m:r>
      </m:oMath>
      <w:r w:rsidR="000E0AD5">
        <w:t xml:space="preserve">” denotes the </w:t>
      </w:r>
      <w:r w:rsidR="00F93EA4">
        <w:t>process is explicitly included</w:t>
      </w:r>
      <w:r w:rsidR="000E0AD5">
        <w:t xml:space="preserve"> in the energetic models:</w:t>
      </w:r>
      <w:r w:rsidR="00C1330D">
        <w:t xml:space="preserve"> P = reproductive costs; GC = growth costs; </w:t>
      </w:r>
      <w:proofErr w:type="spellStart"/>
      <w:r w:rsidR="00C1330D">
        <w:t>Ef</w:t>
      </w:r>
      <w:proofErr w:type="spellEnd"/>
      <w:r w:rsidR="00C1330D">
        <w:t xml:space="preserve"> = </w:t>
      </w:r>
      <w:r w:rsidR="00DD7118">
        <w:t>metabolic</w:t>
      </w:r>
      <w:r w:rsidR="00C1330D">
        <w:t xml:space="preserve"> efficiency; AC = activity </w:t>
      </w:r>
      <w:r w:rsidR="00C1330D" w:rsidRPr="006679BF">
        <w:t>costs</w:t>
      </w:r>
      <w:r w:rsidR="00334D90" w:rsidRPr="006679BF">
        <w:t>.</w:t>
      </w:r>
      <w:r w:rsidR="00AD465D" w:rsidRPr="005F2429">
        <w:t xml:space="preserve"> </w:t>
      </w:r>
      <w:r w:rsidR="00AD465D" w:rsidRPr="00D33920">
        <w:t>Parameter values and functional forms are detailed in Tables A1, A3, and A4</w:t>
      </w:r>
      <w:r w:rsidR="00AD465D" w:rsidRPr="006679BF">
        <w:t>.</w:t>
      </w:r>
      <w:r w:rsidR="00AD465D">
        <w:t xml:space="preserve"> </w:t>
      </w:r>
      <w:r w:rsidR="00BE3797" w:rsidRPr="00A03CA5">
        <w:rPr>
          <w:vertAlign w:val="superscript"/>
        </w:rPr>
        <w:t>†</w:t>
      </w:r>
      <w:r w:rsidR="00BE3797">
        <w:t xml:space="preserve">The daily prey energy requirements in </w:t>
      </w:r>
      <w:proofErr w:type="spellStart"/>
      <w:r w:rsidR="00BE3797">
        <w:t>Noren</w:t>
      </w:r>
      <w:proofErr w:type="spellEnd"/>
      <w:r w:rsidR="00BE3797">
        <w:t xml:space="preserve"> (2011) </w:t>
      </w:r>
      <w:r w:rsidR="00FF5E5F">
        <w:t xml:space="preserve">- equations 3 and 4 - </w:t>
      </w:r>
      <w:r w:rsidR="00BE3797">
        <w:t xml:space="preserve">account for metabolic efficiency based on estimates from Williams et al. (2004). </w:t>
      </w:r>
      <w:r w:rsidR="00AD465D">
        <w:t xml:space="preserve"> </w:t>
      </w:r>
    </w:p>
    <w:tbl>
      <w:tblPr>
        <w:tblW w:w="0" w:type="pct"/>
        <w:tblLook w:val="04A0" w:firstRow="1" w:lastRow="0" w:firstColumn="1" w:lastColumn="0" w:noHBand="0" w:noVBand="1"/>
      </w:tblPr>
      <w:tblGrid>
        <w:gridCol w:w="1901"/>
        <w:gridCol w:w="374"/>
        <w:gridCol w:w="475"/>
        <w:gridCol w:w="446"/>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proofErr w:type="spellStart"/>
            <w:r w:rsidRPr="00F52E41">
              <w:t>Winship</w:t>
            </w:r>
            <w:proofErr w:type="spellEnd"/>
            <w:r w:rsidRPr="00F52E41">
              <w:t xml:space="preserve"> et al. (2002)</w:t>
            </w:r>
          </w:p>
        </w:tc>
      </w:tr>
      <w:tr w:rsidR="00334D90" w:rsidRPr="00F52E41" w14:paraId="7123D146" w14:textId="77777777" w:rsidTr="007E29AB">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2970BE53" w:rsidR="00334D90" w:rsidRPr="00F52E41" w:rsidRDefault="00784D68" w:rsidP="000F3CF4">
            <w:pPr>
              <w:pStyle w:val="Table"/>
            </w:pPr>
            <m:oMathPara>
              <m:oMath>
                <m:r>
                  <m:rPr>
                    <m:sty m:val="p"/>
                  </m:rPr>
                  <w:rPr>
                    <w:rFonts w:ascii="Cambria Math" w:hAnsi="Cambria Math"/>
                  </w:rPr>
                  <m:t>×</m:t>
                </m:r>
              </m:oMath>
            </m:oMathPara>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784D68" w:rsidRPr="00F52E41" w14:paraId="73528FB3" w14:textId="77777777" w:rsidTr="007E29AB">
        <w:tc>
          <w:tcPr>
            <w:tcW w:w="0" w:type="auto"/>
          </w:tcPr>
          <w:p w14:paraId="4E03F7BB" w14:textId="77777777" w:rsidR="00784D68" w:rsidRPr="00F52E41" w:rsidRDefault="00784D68" w:rsidP="000F3CF4">
            <w:pPr>
              <w:pStyle w:val="Table"/>
            </w:pPr>
          </w:p>
        </w:tc>
        <w:tc>
          <w:tcPr>
            <w:tcW w:w="0" w:type="auto"/>
          </w:tcPr>
          <w:p w14:paraId="0943983B" w14:textId="77777777" w:rsidR="00784D68" w:rsidRPr="00F52E41" w:rsidRDefault="00784D68" w:rsidP="000F3CF4">
            <w:pPr>
              <w:pStyle w:val="Table"/>
            </w:pPr>
          </w:p>
        </w:tc>
        <w:tc>
          <w:tcPr>
            <w:tcW w:w="0" w:type="auto"/>
          </w:tcPr>
          <w:p w14:paraId="0133B401" w14:textId="77777777" w:rsidR="00784D68" w:rsidRPr="00F52E41" w:rsidRDefault="00784D68" w:rsidP="000F3CF4">
            <w:pPr>
              <w:pStyle w:val="Table"/>
            </w:pPr>
          </w:p>
        </w:tc>
        <w:tc>
          <w:tcPr>
            <w:tcW w:w="0" w:type="auto"/>
          </w:tcPr>
          <w:p w14:paraId="378D300E" w14:textId="77777777" w:rsidR="00784D68" w:rsidRPr="00F52E41" w:rsidRDefault="00784D68" w:rsidP="000F3CF4">
            <w:pPr>
              <w:pStyle w:val="Table"/>
            </w:pPr>
          </w:p>
        </w:tc>
        <w:tc>
          <w:tcPr>
            <w:tcW w:w="0" w:type="auto"/>
          </w:tcPr>
          <w:p w14:paraId="3E794A93" w14:textId="77777777" w:rsidR="00784D68" w:rsidRDefault="00784D68" w:rsidP="000F3CF4">
            <w:pPr>
              <w:pStyle w:val="Table"/>
            </w:pPr>
          </w:p>
        </w:tc>
        <w:tc>
          <w:tcPr>
            <w:tcW w:w="0" w:type="auto"/>
          </w:tcPr>
          <w:p w14:paraId="4E2EC544" w14:textId="3A7A26CF" w:rsidR="00784D68" w:rsidRPr="00F52E41" w:rsidRDefault="00784D68" w:rsidP="000F3CF4">
            <w:pPr>
              <w:pStyle w:val="Table"/>
            </w:pPr>
            <w:proofErr w:type="spellStart"/>
            <w:r w:rsidRPr="00F52E41">
              <w:t>Winship</w:t>
            </w:r>
            <w:proofErr w:type="spellEnd"/>
            <w:r w:rsidRPr="00F52E41">
              <w:t xml:space="preserve"> et al. (2002)</w:t>
            </w:r>
          </w:p>
        </w:tc>
      </w:tr>
      <w:tr w:rsidR="00334D90" w:rsidRPr="00F52E41" w14:paraId="1CE5C713" w14:textId="77777777" w:rsidTr="007E29AB">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266BC433" w:rsidR="00334D90" w:rsidRPr="00F52E41" w:rsidRDefault="00BE3797" w:rsidP="000F3CF4">
            <w:pPr>
              <w:pStyle w:val="Table"/>
            </w:pPr>
            <m:oMath>
              <m:r>
                <m:rPr>
                  <m:sty m:val="p"/>
                </m:rPr>
                <w:rPr>
                  <w:rFonts w:ascii="Cambria Math" w:hAnsi="Cambria Math"/>
                </w:rPr>
                <m:t>×</m:t>
              </m:r>
            </m:oMath>
            <w:r w:rsidRPr="00A03CA5">
              <w:rPr>
                <w:vertAlign w:val="superscript"/>
              </w:rPr>
              <w:t>†</w:t>
            </w: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3666BFFA" w:rsidR="00334D90" w:rsidRPr="00F52E41" w:rsidRDefault="00334D90" w:rsidP="00A03CA5">
            <w:pPr>
              <w:pStyle w:val="Table"/>
            </w:pPr>
            <w:proofErr w:type="spellStart"/>
            <w:r w:rsidRPr="00F52E41">
              <w:t>Noren</w:t>
            </w:r>
            <w:proofErr w:type="spellEnd"/>
            <w:r w:rsidRPr="00F52E41">
              <w:t xml:space="preserve">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5E7C1099" w:rsidR="00C7242B" w:rsidRDefault="00C7242B" w:rsidP="00AB4B13">
      <w:bookmarkStart w:id="31" w:name="_Ref444544386"/>
      <w:r>
        <w:t xml:space="preserve">Table </w:t>
      </w:r>
      <w:fldSimple w:instr=" SEQ Table \* ARABIC ">
        <w:r w:rsidR="00731691">
          <w:rPr>
            <w:noProof/>
          </w:rPr>
          <w:t>4</w:t>
        </w:r>
      </w:fldSimple>
      <w:bookmarkEnd w:id="31"/>
      <w:r>
        <w:t>.  Length (cm), energy content (</w:t>
      </w:r>
      <w:r w:rsidR="00991D3B">
        <w:t>kJ</w:t>
      </w:r>
      <w:r>
        <w:t xml:space="preserve">) and energy </w:t>
      </w:r>
      <w:r w:rsidR="00404E37">
        <w:t xml:space="preserve">based on </w:t>
      </w:r>
      <w:proofErr w:type="spellStart"/>
      <w:r>
        <w:t>smolt</w:t>
      </w:r>
      <w:proofErr w:type="spellEnd"/>
      <w:r>
        <w:t xml:space="preserve"> equivalents for Chinook salmon with ocean ages from zero to five within the Puget Sound inland waters.</w:t>
      </w:r>
    </w:p>
    <w:tbl>
      <w:tblPr>
        <w:tblW w:w="7897" w:type="dxa"/>
        <w:tblLook w:val="04A0" w:firstRow="1" w:lastRow="0" w:firstColumn="1" w:lastColumn="0" w:noHBand="0" w:noVBand="1"/>
      </w:tblPr>
      <w:tblGrid>
        <w:gridCol w:w="2269"/>
        <w:gridCol w:w="1020"/>
        <w:gridCol w:w="1152"/>
        <w:gridCol w:w="1152"/>
        <w:gridCol w:w="1152"/>
        <w:gridCol w:w="1152"/>
      </w:tblGrid>
      <w:tr w:rsidR="00C7242B" w:rsidRPr="00C7242B" w14:paraId="5B8E9E26" w14:textId="77777777" w:rsidTr="00492B4B">
        <w:trPr>
          <w:trHeight w:val="327"/>
        </w:trPr>
        <w:tc>
          <w:tcPr>
            <w:tcW w:w="2269"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492B4B" w:rsidRDefault="00C7242B" w:rsidP="00C7242B">
            <w:pPr>
              <w:spacing w:before="0" w:after="0" w:line="240" w:lineRule="auto"/>
              <w:ind w:firstLine="0"/>
              <w:rPr>
                <w:rFonts w:ascii="Times New Roman" w:eastAsia="Times New Roman" w:hAnsi="Times New Roman"/>
              </w:rPr>
            </w:pPr>
          </w:p>
        </w:tc>
        <w:tc>
          <w:tcPr>
            <w:tcW w:w="102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p>
        </w:tc>
        <w:tc>
          <w:tcPr>
            <w:tcW w:w="1152"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1</w:t>
            </w:r>
          </w:p>
        </w:tc>
        <w:tc>
          <w:tcPr>
            <w:tcW w:w="1152"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2</w:t>
            </w:r>
          </w:p>
        </w:tc>
        <w:tc>
          <w:tcPr>
            <w:tcW w:w="1152"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3</w:t>
            </w:r>
          </w:p>
        </w:tc>
        <w:tc>
          <w:tcPr>
            <w:tcW w:w="1152"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4</w:t>
            </w:r>
          </w:p>
        </w:tc>
      </w:tr>
      <w:tr w:rsidR="00C7242B" w:rsidRPr="00C7242B" w14:paraId="11E80B03" w14:textId="77777777" w:rsidTr="00492B4B">
        <w:trPr>
          <w:trHeight w:val="327"/>
        </w:trPr>
        <w:tc>
          <w:tcPr>
            <w:tcW w:w="2269" w:type="dxa"/>
            <w:tcBorders>
              <w:top w:val="single" w:sz="4" w:space="0" w:color="auto"/>
              <w:left w:val="nil"/>
              <w:bottom w:val="nil"/>
              <w:right w:val="nil"/>
            </w:tcBorders>
            <w:shd w:val="clear" w:color="auto" w:fill="auto"/>
            <w:noWrap/>
            <w:vAlign w:val="bottom"/>
            <w:hideMark/>
          </w:tcPr>
          <w:p w14:paraId="0955F47F"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Length (cm)</w:t>
            </w:r>
          </w:p>
        </w:tc>
        <w:tc>
          <w:tcPr>
            <w:tcW w:w="1020" w:type="dxa"/>
            <w:tcBorders>
              <w:top w:val="single" w:sz="4" w:space="0" w:color="auto"/>
              <w:left w:val="nil"/>
              <w:bottom w:val="nil"/>
              <w:right w:val="nil"/>
            </w:tcBorders>
            <w:shd w:val="clear" w:color="auto" w:fill="auto"/>
            <w:noWrap/>
            <w:vAlign w:val="center"/>
            <w:hideMark/>
          </w:tcPr>
          <w:p w14:paraId="419153B3" w14:textId="189CAC1C" w:rsidR="00C7242B" w:rsidRPr="00492B4B" w:rsidRDefault="00014A85" w:rsidP="00C7242B">
            <w:pPr>
              <w:spacing w:before="0" w:after="0" w:line="240" w:lineRule="auto"/>
              <w:ind w:firstLine="0"/>
              <w:jc w:val="right"/>
              <w:rPr>
                <w:rFonts w:ascii="Times New Roman" w:eastAsia="Times New Roman" w:hAnsi="Times New Roman"/>
                <w:color w:val="000000"/>
              </w:rPr>
            </w:pPr>
            <w:r>
              <w:rPr>
                <w:rFonts w:ascii="Times New Roman" w:eastAsia="Times New Roman" w:hAnsi="Times New Roman"/>
                <w:color w:val="000000"/>
              </w:rPr>
              <w:t>9.0</w:t>
            </w:r>
          </w:p>
        </w:tc>
        <w:tc>
          <w:tcPr>
            <w:tcW w:w="1152" w:type="dxa"/>
            <w:tcBorders>
              <w:top w:val="single" w:sz="4" w:space="0" w:color="auto"/>
              <w:left w:val="nil"/>
              <w:bottom w:val="nil"/>
              <w:right w:val="nil"/>
            </w:tcBorders>
            <w:shd w:val="clear" w:color="auto" w:fill="auto"/>
            <w:noWrap/>
            <w:vAlign w:val="bottom"/>
            <w:hideMark/>
          </w:tcPr>
          <w:p w14:paraId="7F44D044"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50</w:t>
            </w:r>
          </w:p>
        </w:tc>
        <w:tc>
          <w:tcPr>
            <w:tcW w:w="1152" w:type="dxa"/>
            <w:tcBorders>
              <w:top w:val="single" w:sz="4" w:space="0" w:color="auto"/>
              <w:left w:val="nil"/>
              <w:bottom w:val="nil"/>
              <w:right w:val="nil"/>
            </w:tcBorders>
            <w:shd w:val="clear" w:color="auto" w:fill="auto"/>
            <w:noWrap/>
            <w:vAlign w:val="bottom"/>
            <w:hideMark/>
          </w:tcPr>
          <w:p w14:paraId="0DF6C38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71</w:t>
            </w:r>
          </w:p>
        </w:tc>
        <w:tc>
          <w:tcPr>
            <w:tcW w:w="1152" w:type="dxa"/>
            <w:tcBorders>
              <w:top w:val="single" w:sz="4" w:space="0" w:color="auto"/>
              <w:left w:val="nil"/>
              <w:bottom w:val="nil"/>
              <w:right w:val="nil"/>
            </w:tcBorders>
            <w:shd w:val="clear" w:color="auto" w:fill="auto"/>
            <w:noWrap/>
            <w:vAlign w:val="bottom"/>
            <w:hideMark/>
          </w:tcPr>
          <w:p w14:paraId="4EB7F19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4</w:t>
            </w:r>
          </w:p>
        </w:tc>
        <w:tc>
          <w:tcPr>
            <w:tcW w:w="1152" w:type="dxa"/>
            <w:tcBorders>
              <w:top w:val="single" w:sz="4" w:space="0" w:color="auto"/>
              <w:left w:val="nil"/>
              <w:bottom w:val="nil"/>
              <w:right w:val="nil"/>
            </w:tcBorders>
            <w:shd w:val="clear" w:color="auto" w:fill="auto"/>
            <w:noWrap/>
            <w:vAlign w:val="bottom"/>
            <w:hideMark/>
          </w:tcPr>
          <w:p w14:paraId="01BB84F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2</w:t>
            </w:r>
          </w:p>
        </w:tc>
      </w:tr>
      <w:tr w:rsidR="00E57365" w:rsidRPr="00C7242B" w14:paraId="2B5FF2B7" w14:textId="77777777" w:rsidTr="00350BB6">
        <w:trPr>
          <w:trHeight w:val="327"/>
        </w:trPr>
        <w:tc>
          <w:tcPr>
            <w:tcW w:w="2269" w:type="dxa"/>
            <w:tcBorders>
              <w:top w:val="nil"/>
              <w:left w:val="nil"/>
              <w:right w:val="nil"/>
            </w:tcBorders>
            <w:shd w:val="clear" w:color="auto" w:fill="auto"/>
            <w:noWrap/>
            <w:vAlign w:val="bottom"/>
            <w:hideMark/>
          </w:tcPr>
          <w:p w14:paraId="0DFB366E" w14:textId="1932981A" w:rsidR="00E57365" w:rsidRPr="00492B4B" w:rsidRDefault="00E57365" w:rsidP="00DF5749">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energy (</w:t>
            </w:r>
            <w:r w:rsidR="00DF5749">
              <w:rPr>
                <w:rFonts w:ascii="Times New Roman" w:eastAsia="Times New Roman" w:hAnsi="Times New Roman"/>
                <w:color w:val="000000"/>
              </w:rPr>
              <w:t>kJ</w:t>
            </w:r>
            <w:r w:rsidRPr="00492B4B">
              <w:rPr>
                <w:rFonts w:ascii="Times New Roman" w:eastAsia="Times New Roman" w:hAnsi="Times New Roman"/>
                <w:color w:val="000000"/>
              </w:rPr>
              <w:t>)</w:t>
            </w:r>
          </w:p>
        </w:tc>
        <w:tc>
          <w:tcPr>
            <w:tcW w:w="1020" w:type="dxa"/>
            <w:tcBorders>
              <w:top w:val="nil"/>
              <w:left w:val="nil"/>
              <w:right w:val="nil"/>
            </w:tcBorders>
            <w:shd w:val="clear" w:color="auto" w:fill="auto"/>
            <w:noWrap/>
            <w:vAlign w:val="bottom"/>
            <w:hideMark/>
          </w:tcPr>
          <w:p w14:paraId="7963D740" w14:textId="5895A282"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54</w:t>
            </w:r>
          </w:p>
        </w:tc>
        <w:tc>
          <w:tcPr>
            <w:tcW w:w="1152" w:type="dxa"/>
            <w:tcBorders>
              <w:top w:val="nil"/>
              <w:left w:val="nil"/>
              <w:right w:val="nil"/>
            </w:tcBorders>
            <w:shd w:val="clear" w:color="auto" w:fill="auto"/>
            <w:noWrap/>
            <w:vAlign w:val="bottom"/>
            <w:hideMark/>
          </w:tcPr>
          <w:p w14:paraId="0645A26C" w14:textId="2A5C647E" w:rsidR="00E57365" w:rsidRPr="00E57365"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12,280</w:t>
            </w:r>
          </w:p>
        </w:tc>
        <w:tc>
          <w:tcPr>
            <w:tcW w:w="1152" w:type="dxa"/>
            <w:tcBorders>
              <w:top w:val="nil"/>
              <w:left w:val="nil"/>
              <w:right w:val="nil"/>
            </w:tcBorders>
            <w:shd w:val="clear" w:color="auto" w:fill="auto"/>
            <w:noWrap/>
            <w:vAlign w:val="bottom"/>
            <w:hideMark/>
          </w:tcPr>
          <w:p w14:paraId="3874B990" w14:textId="3587EECB"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36,694</w:t>
            </w:r>
          </w:p>
        </w:tc>
        <w:tc>
          <w:tcPr>
            <w:tcW w:w="1152" w:type="dxa"/>
            <w:tcBorders>
              <w:top w:val="nil"/>
              <w:left w:val="nil"/>
              <w:right w:val="nil"/>
            </w:tcBorders>
            <w:shd w:val="clear" w:color="auto" w:fill="auto"/>
            <w:noWrap/>
            <w:vAlign w:val="bottom"/>
            <w:hideMark/>
          </w:tcPr>
          <w:p w14:paraId="70FFA938" w14:textId="3AE0C45A"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62,028</w:t>
            </w:r>
          </w:p>
        </w:tc>
        <w:tc>
          <w:tcPr>
            <w:tcW w:w="1152" w:type="dxa"/>
            <w:tcBorders>
              <w:top w:val="nil"/>
              <w:left w:val="nil"/>
              <w:right w:val="nil"/>
            </w:tcBorders>
            <w:shd w:val="clear" w:color="auto" w:fill="auto"/>
            <w:noWrap/>
            <w:vAlign w:val="bottom"/>
            <w:hideMark/>
          </w:tcPr>
          <w:p w14:paraId="1B0BB65E" w14:textId="5BD98C08"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82,400</w:t>
            </w:r>
          </w:p>
        </w:tc>
      </w:tr>
      <w:tr w:rsidR="008E1452" w:rsidRPr="00C7242B" w14:paraId="449EF00A" w14:textId="77777777" w:rsidTr="00492B4B">
        <w:trPr>
          <w:trHeight w:val="327"/>
        </w:trPr>
        <w:tc>
          <w:tcPr>
            <w:tcW w:w="2269" w:type="dxa"/>
            <w:tcBorders>
              <w:top w:val="nil"/>
              <w:left w:val="nil"/>
              <w:bottom w:val="single" w:sz="4" w:space="0" w:color="auto"/>
              <w:right w:val="nil"/>
            </w:tcBorders>
            <w:shd w:val="clear" w:color="auto" w:fill="auto"/>
            <w:noWrap/>
            <w:vAlign w:val="bottom"/>
            <w:hideMark/>
          </w:tcPr>
          <w:p w14:paraId="1AEF23A9" w14:textId="77777777" w:rsidR="008E1452" w:rsidRPr="00492B4B" w:rsidRDefault="008E1452" w:rsidP="008E1452">
            <w:pPr>
              <w:spacing w:before="0" w:after="0" w:line="240" w:lineRule="auto"/>
              <w:ind w:firstLine="0"/>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r w:rsidRPr="00492B4B">
              <w:rPr>
                <w:rFonts w:ascii="Times New Roman" w:eastAsia="Times New Roman" w:hAnsi="Times New Roman"/>
                <w:color w:val="000000"/>
              </w:rPr>
              <w:t xml:space="preserve"> equivalents</w:t>
            </w:r>
          </w:p>
        </w:tc>
        <w:tc>
          <w:tcPr>
            <w:tcW w:w="1020" w:type="dxa"/>
            <w:tcBorders>
              <w:top w:val="nil"/>
              <w:left w:val="nil"/>
              <w:bottom w:val="single" w:sz="4" w:space="0" w:color="auto"/>
              <w:right w:val="nil"/>
            </w:tcBorders>
            <w:shd w:val="clear" w:color="auto" w:fill="auto"/>
            <w:noWrap/>
            <w:vAlign w:val="bottom"/>
            <w:hideMark/>
          </w:tcPr>
          <w:p w14:paraId="6337C151" w14:textId="0296089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w:t>
            </w:r>
          </w:p>
        </w:tc>
        <w:tc>
          <w:tcPr>
            <w:tcW w:w="1152" w:type="dxa"/>
            <w:tcBorders>
              <w:top w:val="nil"/>
              <w:left w:val="nil"/>
              <w:bottom w:val="single" w:sz="4" w:space="0" w:color="auto"/>
              <w:right w:val="nil"/>
            </w:tcBorders>
            <w:shd w:val="clear" w:color="auto" w:fill="auto"/>
            <w:noWrap/>
            <w:vAlign w:val="bottom"/>
            <w:hideMark/>
          </w:tcPr>
          <w:p w14:paraId="6D001FBB" w14:textId="4081B4DB"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211</w:t>
            </w:r>
          </w:p>
        </w:tc>
        <w:tc>
          <w:tcPr>
            <w:tcW w:w="1152" w:type="dxa"/>
            <w:tcBorders>
              <w:top w:val="nil"/>
              <w:left w:val="nil"/>
              <w:bottom w:val="single" w:sz="4" w:space="0" w:color="auto"/>
              <w:right w:val="nil"/>
            </w:tcBorders>
            <w:shd w:val="clear" w:color="auto" w:fill="auto"/>
            <w:noWrap/>
            <w:vAlign w:val="bottom"/>
            <w:hideMark/>
          </w:tcPr>
          <w:p w14:paraId="38CE4AEF" w14:textId="73AD664C"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631</w:t>
            </w:r>
          </w:p>
        </w:tc>
        <w:tc>
          <w:tcPr>
            <w:tcW w:w="1152" w:type="dxa"/>
            <w:tcBorders>
              <w:top w:val="nil"/>
              <w:left w:val="nil"/>
              <w:bottom w:val="single" w:sz="4" w:space="0" w:color="auto"/>
              <w:right w:val="nil"/>
            </w:tcBorders>
            <w:shd w:val="clear" w:color="auto" w:fill="auto"/>
            <w:noWrap/>
            <w:vAlign w:val="bottom"/>
            <w:hideMark/>
          </w:tcPr>
          <w:p w14:paraId="5D1D925B" w14:textId="7FB7B22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067</w:t>
            </w:r>
          </w:p>
        </w:tc>
        <w:tc>
          <w:tcPr>
            <w:tcW w:w="1152" w:type="dxa"/>
            <w:tcBorders>
              <w:top w:val="nil"/>
              <w:left w:val="nil"/>
              <w:bottom w:val="single" w:sz="4" w:space="0" w:color="auto"/>
              <w:right w:val="nil"/>
            </w:tcBorders>
            <w:shd w:val="clear" w:color="auto" w:fill="auto"/>
            <w:noWrap/>
            <w:vAlign w:val="bottom"/>
            <w:hideMark/>
          </w:tcPr>
          <w:p w14:paraId="52849D9A" w14:textId="5B21E040"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418</w:t>
            </w:r>
          </w:p>
        </w:tc>
      </w:tr>
    </w:tbl>
    <w:p w14:paraId="4FD8B60B" w14:textId="6E63839B" w:rsidR="00C7242B" w:rsidRDefault="00C7242B" w:rsidP="00AB4B13">
      <w:r>
        <w:br w:type="page"/>
      </w:r>
      <w:bookmarkStart w:id="32" w:name="_Ref444590605"/>
      <w:r w:rsidR="00A35A83">
        <w:lastRenderedPageBreak/>
        <w:t xml:space="preserve">Table </w:t>
      </w:r>
      <w:fldSimple w:instr=" SEQ Table \* ARABIC ">
        <w:r w:rsidR="00731691">
          <w:rPr>
            <w:noProof/>
          </w:rPr>
          <w:t>5</w:t>
        </w:r>
      </w:fldSimple>
      <w:bookmarkEnd w:id="32"/>
      <w:r w:rsidR="00A35A83">
        <w:t xml:space="preserve">.  Fraction and </w:t>
      </w:r>
      <w:r w:rsidR="0090573E">
        <w:t xml:space="preserve">ocean </w:t>
      </w:r>
      <w:r w:rsidR="00A35A83">
        <w:t>age distribution of Chinook in the diets of marine mammal predators in Puget Sound.</w:t>
      </w:r>
    </w:p>
    <w:tbl>
      <w:tblPr>
        <w:tblW w:w="8640" w:type="dxa"/>
        <w:tblLook w:val="04A0" w:firstRow="1" w:lastRow="0" w:firstColumn="1" w:lastColumn="0" w:noHBand="0" w:noVBand="1"/>
      </w:tblPr>
      <w:tblGrid>
        <w:gridCol w:w="1638"/>
        <w:gridCol w:w="972"/>
        <w:gridCol w:w="1158"/>
        <w:gridCol w:w="1218"/>
        <w:gridCol w:w="1218"/>
        <w:gridCol w:w="1218"/>
        <w:gridCol w:w="1218"/>
      </w:tblGrid>
      <w:tr w:rsidR="00A35A83" w:rsidRPr="00A35A83" w14:paraId="455732BD" w14:textId="77777777" w:rsidTr="007E29AB">
        <w:trPr>
          <w:trHeight w:val="300"/>
        </w:trPr>
        <w:tc>
          <w:tcPr>
            <w:tcW w:w="1638"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603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1158"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proofErr w:type="spellStart"/>
            <w:r w:rsidRPr="00A35A83">
              <w:rPr>
                <w:rFonts w:ascii="Calibri" w:eastAsia="Times New Roman" w:hAnsi="Calibri"/>
                <w:color w:val="000000"/>
                <w:sz w:val="22"/>
                <w:szCs w:val="22"/>
              </w:rPr>
              <w:t>smolt</w:t>
            </w:r>
            <w:proofErr w:type="spellEnd"/>
          </w:p>
        </w:tc>
        <w:tc>
          <w:tcPr>
            <w:tcW w:w="1218"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1218"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1218"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1218"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1A6681" w:rsidRPr="00A35A83" w14:paraId="2A18D8EA" w14:textId="77777777" w:rsidTr="007E29AB">
        <w:trPr>
          <w:trHeight w:val="300"/>
        </w:trPr>
        <w:tc>
          <w:tcPr>
            <w:tcW w:w="1638" w:type="dxa"/>
            <w:tcBorders>
              <w:top w:val="nil"/>
              <w:left w:val="nil"/>
              <w:bottom w:val="nil"/>
              <w:right w:val="nil"/>
            </w:tcBorders>
            <w:shd w:val="clear" w:color="auto" w:fill="auto"/>
            <w:noWrap/>
            <w:vAlign w:val="bottom"/>
            <w:hideMark/>
          </w:tcPr>
          <w:p w14:paraId="5A62AC3D"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972" w:type="dxa"/>
            <w:tcBorders>
              <w:top w:val="nil"/>
              <w:left w:val="nil"/>
              <w:bottom w:val="nil"/>
              <w:right w:val="nil"/>
            </w:tcBorders>
            <w:shd w:val="clear" w:color="auto" w:fill="auto"/>
            <w:noWrap/>
            <w:vAlign w:val="bottom"/>
            <w:hideMark/>
          </w:tcPr>
          <w:p w14:paraId="16767D4D"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1158" w:type="dxa"/>
            <w:tcBorders>
              <w:top w:val="nil"/>
              <w:left w:val="nil"/>
              <w:bottom w:val="nil"/>
              <w:right w:val="nil"/>
            </w:tcBorders>
            <w:shd w:val="clear" w:color="auto" w:fill="auto"/>
            <w:noWrap/>
            <w:vAlign w:val="bottom"/>
            <w:hideMark/>
          </w:tcPr>
          <w:p w14:paraId="5AB19DFB" w14:textId="40D02BC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6B068A10" w14:textId="0D2BAD1D"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74EB6685" w14:textId="5F9CD9C5"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5C8ECF0" w14:textId="573149C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83666F7" w14:textId="258DADA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44BFA1E2" w14:textId="77777777" w:rsidTr="007E29AB">
        <w:trPr>
          <w:trHeight w:val="300"/>
        </w:trPr>
        <w:tc>
          <w:tcPr>
            <w:tcW w:w="1638" w:type="dxa"/>
            <w:tcBorders>
              <w:top w:val="nil"/>
              <w:left w:val="nil"/>
              <w:bottom w:val="nil"/>
              <w:right w:val="nil"/>
            </w:tcBorders>
            <w:shd w:val="clear" w:color="auto" w:fill="auto"/>
            <w:noWrap/>
            <w:vAlign w:val="bottom"/>
            <w:hideMark/>
          </w:tcPr>
          <w:p w14:paraId="164651EA"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972" w:type="dxa"/>
            <w:tcBorders>
              <w:top w:val="nil"/>
              <w:left w:val="nil"/>
              <w:bottom w:val="nil"/>
              <w:right w:val="nil"/>
            </w:tcBorders>
            <w:shd w:val="clear" w:color="auto" w:fill="auto"/>
            <w:noWrap/>
            <w:vAlign w:val="bottom"/>
            <w:hideMark/>
          </w:tcPr>
          <w:p w14:paraId="22C14DBC" w14:textId="7504387C"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4</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6CCFE2F6" w14:textId="2C19D03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7E42E402" w14:textId="07C42140"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67322F9D" w14:textId="351D0BD6"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B5982DD" w14:textId="75D9EB6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3FE1030" w14:textId="6D51285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07B0A9AE" w14:textId="77777777" w:rsidTr="007E29AB">
        <w:trPr>
          <w:trHeight w:val="300"/>
        </w:trPr>
        <w:tc>
          <w:tcPr>
            <w:tcW w:w="1638" w:type="dxa"/>
            <w:tcBorders>
              <w:top w:val="nil"/>
              <w:left w:val="nil"/>
              <w:bottom w:val="nil"/>
              <w:right w:val="nil"/>
            </w:tcBorders>
            <w:shd w:val="clear" w:color="auto" w:fill="auto"/>
            <w:noWrap/>
            <w:vAlign w:val="bottom"/>
            <w:hideMark/>
          </w:tcPr>
          <w:p w14:paraId="06B22788" w14:textId="5D84B19F"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w:t>
            </w:r>
            <w:r>
              <w:rPr>
                <w:rFonts w:ascii="Calibri" w:eastAsia="Times New Roman" w:hAnsi="Calibri"/>
                <w:color w:val="000000"/>
                <w:sz w:val="22"/>
                <w:szCs w:val="22"/>
              </w:rPr>
              <w:t>.</w:t>
            </w:r>
            <w:r w:rsidRPr="00A35A83">
              <w:rPr>
                <w:rFonts w:ascii="Calibri" w:eastAsia="Times New Roman" w:hAnsi="Calibri"/>
                <w:color w:val="000000"/>
                <w:sz w:val="22"/>
                <w:szCs w:val="22"/>
              </w:rPr>
              <w:t xml:space="preserve"> sea lion</w:t>
            </w:r>
          </w:p>
        </w:tc>
        <w:tc>
          <w:tcPr>
            <w:tcW w:w="972" w:type="dxa"/>
            <w:tcBorders>
              <w:top w:val="nil"/>
              <w:left w:val="nil"/>
              <w:bottom w:val="nil"/>
              <w:right w:val="nil"/>
            </w:tcBorders>
            <w:shd w:val="clear" w:color="auto" w:fill="auto"/>
            <w:noWrap/>
            <w:vAlign w:val="bottom"/>
            <w:hideMark/>
          </w:tcPr>
          <w:p w14:paraId="7BA34A5E" w14:textId="19AADF25"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1</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426900AB" w14:textId="469F06E4"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6.0%</w:t>
            </w:r>
          </w:p>
        </w:tc>
        <w:tc>
          <w:tcPr>
            <w:tcW w:w="1218" w:type="dxa"/>
            <w:tcBorders>
              <w:top w:val="nil"/>
              <w:left w:val="nil"/>
              <w:bottom w:val="nil"/>
              <w:right w:val="nil"/>
            </w:tcBorders>
            <w:shd w:val="clear" w:color="auto" w:fill="auto"/>
            <w:noWrap/>
            <w:vAlign w:val="bottom"/>
            <w:hideMark/>
          </w:tcPr>
          <w:p w14:paraId="514B7829" w14:textId="5DD82268"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74DA724" w14:textId="47ACD7D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911FFA5" w14:textId="4CE1D1D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2289488A" w14:textId="0E3CD4F1"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r>
      <w:tr w:rsidR="001A6681" w:rsidRPr="00A35A83" w14:paraId="2EB92101"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1F6A3FFF"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972" w:type="dxa"/>
            <w:tcBorders>
              <w:top w:val="nil"/>
              <w:left w:val="nil"/>
              <w:bottom w:val="single" w:sz="4" w:space="0" w:color="auto"/>
              <w:right w:val="nil"/>
            </w:tcBorders>
            <w:shd w:val="clear" w:color="auto" w:fill="auto"/>
            <w:noWrap/>
            <w:vAlign w:val="bottom"/>
            <w:hideMark/>
          </w:tcPr>
          <w:p w14:paraId="4A25CD90"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1158" w:type="dxa"/>
            <w:tcBorders>
              <w:top w:val="nil"/>
              <w:left w:val="nil"/>
              <w:bottom w:val="single" w:sz="4" w:space="0" w:color="auto"/>
              <w:right w:val="nil"/>
            </w:tcBorders>
            <w:shd w:val="clear" w:color="auto" w:fill="auto"/>
            <w:noWrap/>
            <w:vAlign w:val="bottom"/>
            <w:hideMark/>
          </w:tcPr>
          <w:p w14:paraId="274BE26F" w14:textId="4EC1EA3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0.0%</w:t>
            </w:r>
          </w:p>
        </w:tc>
        <w:tc>
          <w:tcPr>
            <w:tcW w:w="1218" w:type="dxa"/>
            <w:tcBorders>
              <w:top w:val="nil"/>
              <w:left w:val="nil"/>
              <w:bottom w:val="single" w:sz="4" w:space="0" w:color="auto"/>
              <w:right w:val="nil"/>
            </w:tcBorders>
            <w:shd w:val="clear" w:color="auto" w:fill="auto"/>
            <w:noWrap/>
            <w:vAlign w:val="bottom"/>
            <w:hideMark/>
          </w:tcPr>
          <w:p w14:paraId="253A7CFD" w14:textId="0043BA9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0%</w:t>
            </w:r>
          </w:p>
        </w:tc>
        <w:tc>
          <w:tcPr>
            <w:tcW w:w="1218" w:type="dxa"/>
            <w:tcBorders>
              <w:top w:val="nil"/>
              <w:left w:val="nil"/>
              <w:bottom w:val="single" w:sz="4" w:space="0" w:color="auto"/>
              <w:right w:val="nil"/>
            </w:tcBorders>
            <w:shd w:val="clear" w:color="auto" w:fill="auto"/>
            <w:noWrap/>
            <w:vAlign w:val="bottom"/>
            <w:hideMark/>
          </w:tcPr>
          <w:p w14:paraId="4FD9C662" w14:textId="415B096E"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8.0%</w:t>
            </w:r>
          </w:p>
        </w:tc>
        <w:tc>
          <w:tcPr>
            <w:tcW w:w="1218" w:type="dxa"/>
            <w:tcBorders>
              <w:top w:val="nil"/>
              <w:left w:val="nil"/>
              <w:bottom w:val="single" w:sz="4" w:space="0" w:color="auto"/>
              <w:right w:val="nil"/>
            </w:tcBorders>
            <w:shd w:val="clear" w:color="auto" w:fill="auto"/>
            <w:noWrap/>
            <w:vAlign w:val="bottom"/>
            <w:hideMark/>
          </w:tcPr>
          <w:p w14:paraId="709C7A96" w14:textId="5C85861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55.0%</w:t>
            </w:r>
          </w:p>
        </w:tc>
        <w:tc>
          <w:tcPr>
            <w:tcW w:w="1218" w:type="dxa"/>
            <w:tcBorders>
              <w:top w:val="nil"/>
              <w:left w:val="nil"/>
              <w:bottom w:val="single" w:sz="4" w:space="0" w:color="auto"/>
              <w:right w:val="nil"/>
            </w:tcBorders>
            <w:shd w:val="clear" w:color="auto" w:fill="auto"/>
            <w:noWrap/>
            <w:vAlign w:val="bottom"/>
            <w:hideMark/>
          </w:tcPr>
          <w:p w14:paraId="3E17B64B" w14:textId="09772E3A"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5.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35662D82" w:rsidR="00B93AB7" w:rsidRDefault="00D65319" w:rsidP="00AB4B13">
      <w:bookmarkStart w:id="33" w:name="_Ref444596282"/>
      <w:r>
        <w:lastRenderedPageBreak/>
        <w:t xml:space="preserve">Table </w:t>
      </w:r>
      <w:fldSimple w:instr=" SEQ Table \* ARABIC ">
        <w:r w:rsidR="00731691">
          <w:rPr>
            <w:noProof/>
          </w:rPr>
          <w:t>6</w:t>
        </w:r>
      </w:fldSimple>
      <w:bookmarkEnd w:id="33"/>
      <w:r>
        <w:t>.  Maximum daily energetic demands by sex for adult predator</w:t>
      </w:r>
      <w:r w:rsidR="00055201">
        <w:t>s</w:t>
      </w:r>
      <w:r>
        <w:t xml:space="preserve">, and the maximum daily </w:t>
      </w:r>
      <w:r w:rsidR="00055201">
        <w:t xml:space="preserve">number </w:t>
      </w:r>
      <w:r>
        <w:t xml:space="preserve">of juvenile </w:t>
      </w:r>
      <w:r w:rsidR="00BF3E1C">
        <w:t xml:space="preserve">(ocean age 0) </w:t>
      </w:r>
      <w:r>
        <w:t>and adult</w:t>
      </w:r>
      <w:r w:rsidR="00BF3E1C">
        <w:t xml:space="preserve"> (integrated across all ocean ages 1 to 4) </w:t>
      </w:r>
      <w:r>
        <w:t>Chinook salmon</w:t>
      </w:r>
      <w:r w:rsidR="00055201">
        <w:t xml:space="preserve"> that are consumed</w:t>
      </w:r>
      <w:r w:rsidR="0063145C">
        <w:t xml:space="preserve"> during the predator’s period of peak occupancy</w:t>
      </w:r>
      <w:r w:rsidR="00055201">
        <w:t>.</w:t>
      </w:r>
    </w:p>
    <w:tbl>
      <w:tblPr>
        <w:tblW w:w="9592"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1A6681">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43DDF8DB"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w:t>
            </w:r>
            <w:r w:rsidR="006F041A">
              <w:rPr>
                <w:rFonts w:ascii="Calibri" w:eastAsia="Times New Roman" w:hAnsi="Calibri"/>
                <w:color w:val="000000"/>
                <w:sz w:val="22"/>
                <w:szCs w:val="22"/>
              </w:rPr>
              <w:t>J</w:t>
            </w:r>
            <w:r w:rsidRPr="00D65319">
              <w:rPr>
                <w:rFonts w:ascii="Calibri" w:eastAsia="Times New Roman" w:hAnsi="Calibri"/>
                <w:color w:val="000000"/>
                <w:sz w:val="22"/>
                <w:szCs w:val="22"/>
              </w:rPr>
              <w:t>)</w:t>
            </w:r>
          </w:p>
        </w:tc>
        <w:tc>
          <w:tcPr>
            <w:tcW w:w="266"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397D8445"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1F481087"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r>
      <w:tr w:rsidR="00D65319" w:rsidRPr="00D65319" w14:paraId="2DC983A6" w14:textId="77777777" w:rsidTr="001A6681">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2AAECD22"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m</w:t>
            </w:r>
            <w:r w:rsidR="00D65319" w:rsidRPr="00D65319">
              <w:rPr>
                <w:rFonts w:ascii="Calibri" w:eastAsia="Times New Roman" w:hAnsi="Calibri"/>
                <w:color w:val="000000"/>
                <w:sz w:val="22"/>
                <w:szCs w:val="22"/>
              </w:rPr>
              <w:t>ale</w:t>
            </w:r>
          </w:p>
        </w:tc>
        <w:tc>
          <w:tcPr>
            <w:tcW w:w="1580" w:type="dxa"/>
            <w:tcBorders>
              <w:top w:val="nil"/>
              <w:left w:val="nil"/>
              <w:bottom w:val="single" w:sz="4" w:space="0" w:color="auto"/>
              <w:right w:val="nil"/>
            </w:tcBorders>
            <w:shd w:val="clear" w:color="auto" w:fill="auto"/>
            <w:noWrap/>
            <w:vAlign w:val="bottom"/>
            <w:hideMark/>
          </w:tcPr>
          <w:p w14:paraId="6A961284" w14:textId="3FD0721B" w:rsidR="00D65319" w:rsidRPr="00D65319" w:rsidRDefault="00D33B1A"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0F004CC6"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6F041A" w:rsidRPr="00D65319" w14:paraId="342B7955" w14:textId="77777777" w:rsidTr="00350BB6">
        <w:trPr>
          <w:trHeight w:val="300"/>
        </w:trPr>
        <w:tc>
          <w:tcPr>
            <w:tcW w:w="2070" w:type="dxa"/>
            <w:tcBorders>
              <w:top w:val="nil"/>
              <w:left w:val="nil"/>
              <w:bottom w:val="nil"/>
              <w:right w:val="nil"/>
            </w:tcBorders>
            <w:shd w:val="clear" w:color="auto" w:fill="auto"/>
            <w:noWrap/>
            <w:vAlign w:val="bottom"/>
            <w:hideMark/>
          </w:tcPr>
          <w:p w14:paraId="26CC53EB"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bottom"/>
            <w:hideMark/>
          </w:tcPr>
          <w:p w14:paraId="07BC2555" w14:textId="35A0BD41"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4,908</w:t>
            </w:r>
          </w:p>
        </w:tc>
        <w:tc>
          <w:tcPr>
            <w:tcW w:w="1580" w:type="dxa"/>
            <w:tcBorders>
              <w:top w:val="nil"/>
              <w:left w:val="nil"/>
              <w:bottom w:val="nil"/>
              <w:right w:val="nil"/>
            </w:tcBorders>
            <w:shd w:val="clear" w:color="auto" w:fill="auto"/>
            <w:noWrap/>
            <w:vAlign w:val="bottom"/>
            <w:hideMark/>
          </w:tcPr>
          <w:p w14:paraId="57F0E1E1" w14:textId="72893C54"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4,807</w:t>
            </w:r>
          </w:p>
        </w:tc>
        <w:tc>
          <w:tcPr>
            <w:tcW w:w="266" w:type="dxa"/>
            <w:tcBorders>
              <w:top w:val="nil"/>
              <w:left w:val="nil"/>
              <w:bottom w:val="nil"/>
              <w:right w:val="nil"/>
            </w:tcBorders>
            <w:shd w:val="clear" w:color="auto" w:fill="auto"/>
            <w:noWrap/>
            <w:vAlign w:val="bottom"/>
            <w:hideMark/>
          </w:tcPr>
          <w:p w14:paraId="4F1650D3"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4B3F51C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2</w:t>
            </w:r>
          </w:p>
        </w:tc>
        <w:tc>
          <w:tcPr>
            <w:tcW w:w="1296" w:type="dxa"/>
            <w:tcBorders>
              <w:top w:val="nil"/>
              <w:left w:val="nil"/>
              <w:bottom w:val="nil"/>
              <w:right w:val="nil"/>
            </w:tcBorders>
            <w:shd w:val="clear" w:color="auto" w:fill="auto"/>
            <w:noWrap/>
            <w:vAlign w:val="bottom"/>
            <w:hideMark/>
          </w:tcPr>
          <w:p w14:paraId="5707EBCC" w14:textId="57320AA0"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7</w:t>
            </w:r>
          </w:p>
        </w:tc>
        <w:tc>
          <w:tcPr>
            <w:tcW w:w="266" w:type="dxa"/>
            <w:tcBorders>
              <w:top w:val="nil"/>
              <w:left w:val="nil"/>
              <w:bottom w:val="nil"/>
              <w:right w:val="nil"/>
            </w:tcBorders>
            <w:shd w:val="clear" w:color="auto" w:fill="auto"/>
            <w:noWrap/>
            <w:vAlign w:val="bottom"/>
            <w:hideMark/>
          </w:tcPr>
          <w:p w14:paraId="65EDCA92"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35CE7E35"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c>
          <w:tcPr>
            <w:tcW w:w="1076" w:type="dxa"/>
            <w:tcBorders>
              <w:top w:val="nil"/>
              <w:left w:val="nil"/>
              <w:bottom w:val="nil"/>
              <w:right w:val="nil"/>
            </w:tcBorders>
            <w:shd w:val="clear" w:color="auto" w:fill="auto"/>
            <w:noWrap/>
            <w:vAlign w:val="bottom"/>
            <w:hideMark/>
          </w:tcPr>
          <w:p w14:paraId="6F4B3B36" w14:textId="4DCC882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r>
      <w:tr w:rsidR="006F041A" w:rsidRPr="00D65319" w14:paraId="35EA12DA" w14:textId="77777777" w:rsidTr="001A6681">
        <w:trPr>
          <w:trHeight w:val="300"/>
        </w:trPr>
        <w:tc>
          <w:tcPr>
            <w:tcW w:w="2070" w:type="dxa"/>
            <w:tcBorders>
              <w:top w:val="nil"/>
              <w:left w:val="nil"/>
              <w:bottom w:val="nil"/>
              <w:right w:val="nil"/>
            </w:tcBorders>
            <w:shd w:val="clear" w:color="auto" w:fill="auto"/>
            <w:noWrap/>
            <w:vAlign w:val="bottom"/>
            <w:hideMark/>
          </w:tcPr>
          <w:p w14:paraId="02DA8F52"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15DC5AEE"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77,163</w:t>
            </w:r>
          </w:p>
        </w:tc>
        <w:tc>
          <w:tcPr>
            <w:tcW w:w="1580" w:type="dxa"/>
            <w:tcBorders>
              <w:top w:val="nil"/>
              <w:left w:val="nil"/>
              <w:bottom w:val="nil"/>
              <w:right w:val="nil"/>
            </w:tcBorders>
            <w:shd w:val="clear" w:color="auto" w:fill="auto"/>
            <w:noWrap/>
            <w:vAlign w:val="bottom"/>
            <w:hideMark/>
          </w:tcPr>
          <w:p w14:paraId="700EF318" w14:textId="41990C0A"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04,621</w:t>
            </w:r>
          </w:p>
        </w:tc>
        <w:tc>
          <w:tcPr>
            <w:tcW w:w="266" w:type="dxa"/>
            <w:tcBorders>
              <w:top w:val="nil"/>
              <w:left w:val="nil"/>
              <w:bottom w:val="nil"/>
              <w:right w:val="nil"/>
            </w:tcBorders>
            <w:shd w:val="clear" w:color="auto" w:fill="auto"/>
            <w:noWrap/>
            <w:vAlign w:val="bottom"/>
            <w:hideMark/>
          </w:tcPr>
          <w:p w14:paraId="0890D6EF"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68BDF7BA"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2.</w:t>
            </w:r>
            <w:r>
              <w:rPr>
                <w:rFonts w:ascii="Calibri" w:eastAsia="Times New Roman" w:hAnsi="Calibri"/>
                <w:color w:val="000000"/>
                <w:sz w:val="22"/>
                <w:szCs w:val="22"/>
              </w:rPr>
              <w:t>09</w:t>
            </w:r>
          </w:p>
        </w:tc>
        <w:tc>
          <w:tcPr>
            <w:tcW w:w="1296" w:type="dxa"/>
            <w:tcBorders>
              <w:top w:val="nil"/>
              <w:left w:val="nil"/>
              <w:bottom w:val="nil"/>
              <w:right w:val="nil"/>
            </w:tcBorders>
            <w:shd w:val="clear" w:color="auto" w:fill="auto"/>
            <w:noWrap/>
            <w:vAlign w:val="bottom"/>
            <w:hideMark/>
          </w:tcPr>
          <w:p w14:paraId="00FAD62A" w14:textId="5AD588F0"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24</w:t>
            </w:r>
          </w:p>
        </w:tc>
        <w:tc>
          <w:tcPr>
            <w:tcW w:w="266" w:type="dxa"/>
            <w:tcBorders>
              <w:top w:val="nil"/>
              <w:left w:val="nil"/>
              <w:bottom w:val="nil"/>
              <w:right w:val="nil"/>
            </w:tcBorders>
            <w:shd w:val="clear" w:color="auto" w:fill="auto"/>
            <w:noWrap/>
            <w:vAlign w:val="bottom"/>
            <w:hideMark/>
          </w:tcPr>
          <w:p w14:paraId="31F6CCC5"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4CF34E61"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5</w:t>
            </w:r>
          </w:p>
        </w:tc>
      </w:tr>
      <w:tr w:rsidR="006F041A" w:rsidRPr="00D65319" w14:paraId="7E248E83" w14:textId="77777777" w:rsidTr="001A6681">
        <w:trPr>
          <w:trHeight w:val="300"/>
        </w:trPr>
        <w:tc>
          <w:tcPr>
            <w:tcW w:w="2070" w:type="dxa"/>
            <w:tcBorders>
              <w:top w:val="nil"/>
              <w:left w:val="nil"/>
              <w:bottom w:val="nil"/>
              <w:right w:val="nil"/>
            </w:tcBorders>
            <w:shd w:val="clear" w:color="auto" w:fill="auto"/>
            <w:noWrap/>
            <w:vAlign w:val="bottom"/>
            <w:hideMark/>
          </w:tcPr>
          <w:p w14:paraId="6FE1FF4C"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276FC296"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95,408</w:t>
            </w:r>
          </w:p>
        </w:tc>
        <w:tc>
          <w:tcPr>
            <w:tcW w:w="1580" w:type="dxa"/>
            <w:tcBorders>
              <w:top w:val="nil"/>
              <w:left w:val="nil"/>
              <w:bottom w:val="nil"/>
              <w:right w:val="nil"/>
            </w:tcBorders>
            <w:shd w:val="clear" w:color="auto" w:fill="auto"/>
            <w:noWrap/>
            <w:vAlign w:val="bottom"/>
            <w:hideMark/>
          </w:tcPr>
          <w:p w14:paraId="026022E8" w14:textId="0588BE00"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36,091</w:t>
            </w:r>
          </w:p>
        </w:tc>
        <w:tc>
          <w:tcPr>
            <w:tcW w:w="266" w:type="dxa"/>
            <w:tcBorders>
              <w:top w:val="nil"/>
              <w:left w:val="nil"/>
              <w:bottom w:val="nil"/>
              <w:right w:val="nil"/>
            </w:tcBorders>
            <w:shd w:val="clear" w:color="auto" w:fill="auto"/>
            <w:noWrap/>
            <w:vAlign w:val="bottom"/>
            <w:hideMark/>
          </w:tcPr>
          <w:p w14:paraId="3D27C432"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318788BF"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w:t>
            </w:r>
            <w:r>
              <w:rPr>
                <w:rFonts w:ascii="Calibri" w:eastAsia="Times New Roman" w:hAnsi="Calibri"/>
                <w:color w:val="000000"/>
                <w:sz w:val="22"/>
                <w:szCs w:val="22"/>
              </w:rPr>
              <w:t>6</w:t>
            </w:r>
          </w:p>
        </w:tc>
        <w:tc>
          <w:tcPr>
            <w:tcW w:w="1296" w:type="dxa"/>
            <w:tcBorders>
              <w:top w:val="nil"/>
              <w:left w:val="nil"/>
              <w:bottom w:val="nil"/>
              <w:right w:val="nil"/>
            </w:tcBorders>
            <w:shd w:val="clear" w:color="auto" w:fill="auto"/>
            <w:noWrap/>
            <w:vAlign w:val="bottom"/>
            <w:hideMark/>
          </w:tcPr>
          <w:p w14:paraId="11E9B0FD" w14:textId="2D12CE5C"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nil"/>
              <w:right w:val="nil"/>
            </w:tcBorders>
            <w:shd w:val="clear" w:color="auto" w:fill="auto"/>
            <w:noWrap/>
            <w:vAlign w:val="bottom"/>
            <w:hideMark/>
          </w:tcPr>
          <w:p w14:paraId="4D37A7FC"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3795C581"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4</w:t>
            </w:r>
          </w:p>
        </w:tc>
        <w:tc>
          <w:tcPr>
            <w:tcW w:w="1076" w:type="dxa"/>
            <w:tcBorders>
              <w:top w:val="nil"/>
              <w:left w:val="nil"/>
              <w:bottom w:val="nil"/>
              <w:right w:val="nil"/>
            </w:tcBorders>
            <w:shd w:val="clear" w:color="auto" w:fill="auto"/>
            <w:noWrap/>
            <w:vAlign w:val="bottom"/>
            <w:hideMark/>
          </w:tcPr>
          <w:p w14:paraId="51567DCA" w14:textId="5C351A86"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r>
      <w:tr w:rsidR="006F041A" w:rsidRPr="00D65319" w14:paraId="75584553" w14:textId="77777777" w:rsidTr="001A6681">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51F46C12" w:rsidR="006F041A" w:rsidRPr="00D65319" w:rsidRDefault="006F041A" w:rsidP="003925E0">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03</w:t>
            </w:r>
            <w:r w:rsidR="003925E0">
              <w:rPr>
                <w:rFonts w:ascii="Calibri" w:hAnsi="Calibri"/>
                <w:color w:val="000000"/>
                <w:sz w:val="22"/>
                <w:szCs w:val="22"/>
              </w:rPr>
              <w:t>3</w:t>
            </w:r>
            <w:r>
              <w:rPr>
                <w:rFonts w:ascii="Calibri" w:hAnsi="Calibri"/>
                <w:color w:val="000000"/>
                <w:sz w:val="22"/>
                <w:szCs w:val="22"/>
              </w:rPr>
              <w:t>,</w:t>
            </w:r>
            <w:r w:rsidR="003925E0">
              <w:rPr>
                <w:rFonts w:ascii="Calibri" w:hAnsi="Calibri"/>
                <w:color w:val="000000"/>
                <w:sz w:val="22"/>
                <w:szCs w:val="22"/>
              </w:rPr>
              <w:t>404</w:t>
            </w:r>
          </w:p>
        </w:tc>
        <w:tc>
          <w:tcPr>
            <w:tcW w:w="1580" w:type="dxa"/>
            <w:tcBorders>
              <w:top w:val="nil"/>
              <w:left w:val="nil"/>
              <w:bottom w:val="single" w:sz="4" w:space="0" w:color="auto"/>
              <w:right w:val="nil"/>
            </w:tcBorders>
            <w:shd w:val="clear" w:color="auto" w:fill="auto"/>
            <w:noWrap/>
            <w:vAlign w:val="bottom"/>
            <w:hideMark/>
          </w:tcPr>
          <w:p w14:paraId="5F5B7D7C" w14:textId="21F9C2B6" w:rsidR="006F041A" w:rsidRPr="00D65319" w:rsidRDefault="006F041A" w:rsidP="003925E0">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8</w:t>
            </w:r>
            <w:r w:rsidR="003925E0">
              <w:rPr>
                <w:rFonts w:ascii="Calibri" w:hAnsi="Calibri"/>
                <w:color w:val="000000"/>
                <w:sz w:val="22"/>
                <w:szCs w:val="22"/>
              </w:rPr>
              <w:t>75</w:t>
            </w:r>
            <w:r>
              <w:rPr>
                <w:rFonts w:ascii="Calibri" w:hAnsi="Calibri"/>
                <w:color w:val="000000"/>
                <w:sz w:val="22"/>
                <w:szCs w:val="22"/>
              </w:rPr>
              <w:t>,</w:t>
            </w:r>
            <w:r w:rsidR="003925E0">
              <w:rPr>
                <w:rFonts w:ascii="Calibri" w:hAnsi="Calibri"/>
                <w:color w:val="000000"/>
                <w:sz w:val="22"/>
                <w:szCs w:val="22"/>
              </w:rPr>
              <w:t>284</w:t>
            </w:r>
          </w:p>
        </w:tc>
        <w:tc>
          <w:tcPr>
            <w:tcW w:w="266" w:type="dxa"/>
            <w:tcBorders>
              <w:top w:val="nil"/>
              <w:left w:val="nil"/>
              <w:bottom w:val="single" w:sz="4" w:space="0" w:color="auto"/>
              <w:right w:val="nil"/>
            </w:tcBorders>
            <w:shd w:val="clear" w:color="auto" w:fill="auto"/>
            <w:noWrap/>
            <w:vAlign w:val="bottom"/>
          </w:tcPr>
          <w:p w14:paraId="53E9F302" w14:textId="08A6360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single" w:sz="4" w:space="0" w:color="auto"/>
              <w:right w:val="nil"/>
            </w:tcBorders>
            <w:shd w:val="clear" w:color="auto" w:fill="auto"/>
            <w:noWrap/>
            <w:vAlign w:val="bottom"/>
          </w:tcPr>
          <w:p w14:paraId="511C8252" w14:textId="6B7366EF"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1296" w:type="dxa"/>
            <w:tcBorders>
              <w:top w:val="nil"/>
              <w:left w:val="nil"/>
              <w:bottom w:val="single" w:sz="4" w:space="0" w:color="auto"/>
              <w:right w:val="nil"/>
            </w:tcBorders>
            <w:shd w:val="clear" w:color="auto" w:fill="auto"/>
            <w:noWrap/>
            <w:vAlign w:val="bottom"/>
            <w:hideMark/>
          </w:tcPr>
          <w:p w14:paraId="4DC06186" w14:textId="4540C819"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single" w:sz="4" w:space="0" w:color="auto"/>
              <w:right w:val="nil"/>
            </w:tcBorders>
            <w:shd w:val="clear" w:color="auto" w:fill="auto"/>
            <w:noWrap/>
            <w:vAlign w:val="bottom"/>
            <w:hideMark/>
          </w:tcPr>
          <w:p w14:paraId="686A346F" w14:textId="579C4CD9"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single" w:sz="4" w:space="0" w:color="auto"/>
              <w:right w:val="nil"/>
            </w:tcBorders>
            <w:shd w:val="clear" w:color="auto" w:fill="auto"/>
            <w:noWrap/>
            <w:vAlign w:val="bottom"/>
            <w:hideMark/>
          </w:tcPr>
          <w:p w14:paraId="4D6A6F99" w14:textId="614948D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14.14</w:t>
            </w:r>
          </w:p>
        </w:tc>
        <w:tc>
          <w:tcPr>
            <w:tcW w:w="1076" w:type="dxa"/>
            <w:tcBorders>
              <w:top w:val="nil"/>
              <w:left w:val="nil"/>
              <w:bottom w:val="single" w:sz="4" w:space="0" w:color="auto"/>
              <w:right w:val="nil"/>
            </w:tcBorders>
            <w:shd w:val="clear" w:color="auto" w:fill="auto"/>
            <w:noWrap/>
            <w:vAlign w:val="bottom"/>
            <w:hideMark/>
          </w:tcPr>
          <w:p w14:paraId="0748224B" w14:textId="537D21B2"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1.42</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sts (</w:t>
      </w:r>
      <m:oMath>
        <m:r>
          <m:rPr>
            <m:sty m:val="p"/>
          </m:rPr>
          <w:rPr>
            <w:rFonts w:ascii="Cambria Math" w:hAnsi="Cambria Math"/>
          </w:rPr>
          <m:t>PC</m:t>
        </m:r>
      </m:oMath>
      <w:r>
        <w:t xml:space="preserve"> </w:t>
      </w:r>
      <w:proofErr w:type="gramStart"/>
      <w:r>
        <w:t xml:space="preserve">and </w:t>
      </w:r>
      <w:proofErr w:type="gramEnd"/>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63145C"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proofErr w:type="gramStart"/>
      <w:r>
        <w:t>where</w:t>
      </w:r>
      <w:proofErr w:type="gramEnd"/>
      <w:r>
        <w:t xml:space="preserv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142641B2" w:rsidR="009E5941" w:rsidRDefault="009E5941" w:rsidP="00BE7E7F">
      <w:pPr>
        <w:ind w:firstLine="0"/>
      </w:pPr>
      <w:r>
        <w:t>The lactation and gestation costs listed below are conditional on a female actually producing offspring. For harbor seals the fecundity rate is 0.91 (Howard et al. 2013) and for Steller sea lions the fecundity rate is 0.63 (</w:t>
      </w:r>
      <w:proofErr w:type="spellStart"/>
      <w:r>
        <w:t>Winship</w:t>
      </w:r>
      <w:proofErr w:type="spellEnd"/>
      <w:r>
        <w:t xml:space="preserve"> et al. 2002). </w:t>
      </w:r>
      <w:r w:rsidR="006B22B7">
        <w:t xml:space="preserve">For killer whales, </w:t>
      </w:r>
      <w:r>
        <w:t xml:space="preserve">gestation </w:t>
      </w:r>
      <w:r w:rsidR="006B22B7">
        <w:t>and</w:t>
      </w:r>
      <w:r>
        <w:t xml:space="preserve"> lactation costs </w:t>
      </w:r>
      <w:r w:rsidR="006B22B7">
        <w:t xml:space="preserve">are implicitly assumed to be included within other modeled metabolic costs. </w:t>
      </w:r>
    </w:p>
    <w:p w14:paraId="2AA71921" w14:textId="111F5FDA"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ly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w:t>
      </w:r>
      <w:r>
        <w:lastRenderedPageBreak/>
        <w:t xml:space="preserve">reproduction costs. The killer whale literature does not separate the production costs from the activity costs, since </w:t>
      </w:r>
      <w:r w:rsidR="004B48EF">
        <w:t xml:space="preserve">at the population level </w:t>
      </w:r>
      <w:r>
        <w:t xml:space="preserve">they are such a minimal cost compared to the activity costs. The gestation periods of the </w:t>
      </w:r>
      <w:proofErr w:type="spellStart"/>
      <w:r>
        <w:t>pinnipeds</w:t>
      </w:r>
      <w:proofErr w:type="spellEnd"/>
      <w:r>
        <w:t xml:space="preserve">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6EEBF6FA" w:rsidR="009E5941" w:rsidRDefault="00095303" w:rsidP="000562D3">
      <w:bookmarkStart w:id="34" w:name="_Ref445665201"/>
      <w:r>
        <w:t xml:space="preserve">Table A- </w:t>
      </w:r>
      <w:fldSimple w:instr=" SEQ Table_A- \* ARABIC ">
        <w:r w:rsidR="00731691">
          <w:rPr>
            <w:noProof/>
          </w:rPr>
          <w:t>1</w:t>
        </w:r>
      </w:fldSimple>
      <w:bookmarkEnd w:id="34"/>
      <w:r w:rsidR="009E5941">
        <w:t xml:space="preserve">.  Summary of </w:t>
      </w:r>
      <w:r w:rsidR="00BE7E7F">
        <w:t>re</w:t>
      </w:r>
      <w:r w:rsidR="009E5941">
        <w:t>production costs by predator.</w:t>
      </w:r>
    </w:p>
    <w:tbl>
      <w:tblPr>
        <w:tblW w:w="5000" w:type="pct"/>
        <w:tblLook w:val="04A0" w:firstRow="1" w:lastRow="0" w:firstColumn="1" w:lastColumn="0" w:noHBand="0" w:noVBand="1"/>
      </w:tblPr>
      <w:tblGrid>
        <w:gridCol w:w="1004"/>
        <w:gridCol w:w="1553"/>
        <w:gridCol w:w="4227"/>
        <w:gridCol w:w="1856"/>
      </w:tblGrid>
      <w:tr w:rsidR="009E5941" w:rsidRPr="00F52E41" w14:paraId="58A9ACA3" w14:textId="77777777" w:rsidTr="00492B4B">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492B4B">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492B4B">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0B9BD68A" w14:textId="77777777" w:rsidTr="00492B4B">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02829A96" w:rsidR="009E5941" w:rsidRPr="00F52E41" w:rsidRDefault="00E712A1" w:rsidP="001D6F63">
            <w:pPr>
              <w:pStyle w:val="Table"/>
            </w:pPr>
            <w:r>
              <w:t>implicit</w:t>
            </w:r>
            <w:r>
              <w:rPr>
                <w:vertAlign w:val="superscript"/>
              </w:rPr>
              <w:t>1</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492B4B">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677115B3" w:rsidR="009E5941" w:rsidRPr="00F52E41" w:rsidRDefault="00E712A1" w:rsidP="001D6F63">
            <w:pPr>
              <w:pStyle w:val="Table"/>
            </w:pPr>
            <w:r>
              <w:t>implicit</w:t>
            </w:r>
            <w:r>
              <w:rPr>
                <w:vertAlign w:val="superscript"/>
              </w:rPr>
              <w:t>1</w:t>
            </w:r>
          </w:p>
        </w:tc>
        <w:tc>
          <w:tcPr>
            <w:tcW w:w="0" w:type="auto"/>
          </w:tcPr>
          <w:p w14:paraId="02339007"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A5BA398" w14:textId="77777777" w:rsidTr="00492B4B">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492B4B">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492B4B">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63145C"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7BAE80C7" w14:textId="77777777" w:rsidTr="00492B4B">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85A707C" w:rsidR="009E5941" w:rsidRPr="00492B4B" w:rsidRDefault="00E712A1" w:rsidP="001D6F63">
            <w:pPr>
              <w:pStyle w:val="Table"/>
              <w:rPr>
                <w:vertAlign w:val="superscript"/>
              </w:rPr>
            </w:pPr>
            <w:r>
              <w:t>implicit</w:t>
            </w:r>
            <w:r>
              <w:rPr>
                <w:vertAlign w:val="superscript"/>
              </w:rPr>
              <w:t>1</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492B4B">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409A2A93" w:rsidR="009E5941" w:rsidRPr="00492B4B" w:rsidRDefault="00E712A1" w:rsidP="001D6F63">
            <w:pPr>
              <w:pStyle w:val="Table"/>
              <w:rPr>
                <w:vertAlign w:val="superscript"/>
              </w:rPr>
            </w:pPr>
            <w:r>
              <w:t>implicit</w:t>
            </w:r>
            <w:r>
              <w:rPr>
                <w:vertAlign w:val="superscript"/>
              </w:rPr>
              <w:t>1</w:t>
            </w:r>
          </w:p>
        </w:tc>
        <w:tc>
          <w:tcPr>
            <w:tcW w:w="0" w:type="auto"/>
          </w:tcPr>
          <w:p w14:paraId="206D15CA"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113F628" w14:textId="77777777" w:rsidTr="00492B4B">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492B4B">
        <w:tc>
          <w:tcPr>
            <w:tcW w:w="0" w:type="auto"/>
          </w:tcPr>
          <w:p w14:paraId="15D723B7" w14:textId="77777777" w:rsidR="009E5941" w:rsidRPr="002246F7" w:rsidRDefault="0063145C"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492B4B">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477E0502" w14:textId="77777777" w:rsidTr="00492B4B">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5602809" w:rsidR="009E5941" w:rsidRPr="00F52E41" w:rsidRDefault="00E712A1" w:rsidP="001D6F63">
            <w:pPr>
              <w:pStyle w:val="Table"/>
            </w:pPr>
            <w:r>
              <w:t>implicit</w:t>
            </w:r>
            <w:r>
              <w:rPr>
                <w:vertAlign w:val="superscript"/>
              </w:rPr>
              <w:t>1</w:t>
            </w:r>
          </w:p>
        </w:tc>
        <w:tc>
          <w:tcPr>
            <w:tcW w:w="0" w:type="auto"/>
          </w:tcPr>
          <w:p w14:paraId="4369A8D0" w14:textId="77777777" w:rsidR="009E5941" w:rsidRPr="00F52E41" w:rsidRDefault="009E5941" w:rsidP="001D6F63">
            <w:pPr>
              <w:pStyle w:val="Table"/>
            </w:pPr>
          </w:p>
        </w:tc>
      </w:tr>
      <w:tr w:rsidR="009E5941" w:rsidRPr="00F52E41" w14:paraId="352ABBD7" w14:textId="77777777" w:rsidTr="00492B4B">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04ECCAEC"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57A37776" w14:textId="77777777" w:rsidR="009E5941" w:rsidRPr="00F52E41" w:rsidRDefault="009E5941" w:rsidP="001D6F63">
            <w:pPr>
              <w:pStyle w:val="Table"/>
            </w:pPr>
          </w:p>
        </w:tc>
      </w:tr>
    </w:tbl>
    <w:p w14:paraId="611655DB" w14:textId="72911AAE" w:rsidR="00E712A1" w:rsidRPr="00E712A1" w:rsidRDefault="00E712A1" w:rsidP="00492B4B">
      <w:pPr>
        <w:ind w:firstLine="0"/>
      </w:pPr>
      <w:bookmarkStart w:id="35" w:name="_Ref445665205"/>
      <w:r>
        <w:rPr>
          <w:vertAlign w:val="superscript"/>
        </w:rPr>
        <w:t>1</w:t>
      </w:r>
      <w:r>
        <w:t>The assumption is that these costs are implicit in bioenergetics models.</w:t>
      </w:r>
    </w:p>
    <w:p w14:paraId="3FAFFA21" w14:textId="77777777" w:rsidR="00E712A1" w:rsidRDefault="00E712A1">
      <w:pPr>
        <w:spacing w:before="0" w:after="0" w:line="240" w:lineRule="auto"/>
        <w:ind w:firstLine="0"/>
      </w:pPr>
      <w:r>
        <w:br w:type="page"/>
      </w:r>
    </w:p>
    <w:p w14:paraId="6F0E20FA" w14:textId="5891EF2A" w:rsidR="009E5941" w:rsidRDefault="00095303" w:rsidP="000562D3">
      <w:r>
        <w:lastRenderedPageBreak/>
        <w:t xml:space="preserve">Table A- </w:t>
      </w:r>
      <w:fldSimple w:instr=" SEQ Table_A- \* ARABIC ">
        <w:r w:rsidR="00731691">
          <w:rPr>
            <w:noProof/>
          </w:rPr>
          <w:t>2</w:t>
        </w:r>
      </w:fldSimple>
      <w:bookmarkEnd w:id="35"/>
      <w:r>
        <w:t>.</w:t>
      </w:r>
      <w:r w:rsidR="009E5941">
        <w:t xml:space="preserve">  Lactation and gestation periods for the each of the predator species.</w:t>
      </w:r>
    </w:p>
    <w:tbl>
      <w:tblPr>
        <w:tblW w:w="0" w:type="pct"/>
        <w:tblLook w:val="04A0" w:firstRow="1" w:lastRow="0" w:firstColumn="1" w:lastColumn="0" w:noHBand="0" w:noVBand="1"/>
      </w:tblPr>
      <w:tblGrid>
        <w:gridCol w:w="1210"/>
        <w:gridCol w:w="1503"/>
        <w:gridCol w:w="2024"/>
        <w:gridCol w:w="1535"/>
        <w:gridCol w:w="2368"/>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proofErr w:type="spellStart"/>
            <w:r w:rsidRPr="00F52E41">
              <w:t>Ndays</w:t>
            </w:r>
            <w:proofErr w:type="spellEnd"/>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63145C"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40B68F97"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63145C"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33BE75E0"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0693FBEB" w:rsidR="009E5941" w:rsidRDefault="00E712A1">
      <w:pPr>
        <w:spacing w:before="0" w:after="0" w:line="240" w:lineRule="auto"/>
        <w:ind w:firstLine="0"/>
      </w:pPr>
      <w:r>
        <w:rPr>
          <w:vertAlign w:val="superscript"/>
        </w:rPr>
        <w:t>1</w:t>
      </w:r>
      <w:r>
        <w:t>Although, some studies indicate that sea lion</w:t>
      </w:r>
      <w:r w:rsidR="00354019">
        <w:t>s</w:t>
      </w:r>
      <w:r>
        <w:t xml:space="preserve"> lactate for up to nine months, many sea lions are seen lactating with 1-2 year old juveniles.</w:t>
      </w:r>
    </w:p>
    <w:p w14:paraId="564453F9" w14:textId="33EEE73C" w:rsidR="000313D0" w:rsidRDefault="000313D0">
      <w:pPr>
        <w:spacing w:before="0" w:after="0" w:line="240" w:lineRule="auto"/>
        <w:ind w:firstLine="0"/>
      </w:pPr>
      <w:r>
        <w:br w:type="page"/>
      </w:r>
    </w:p>
    <w:p w14:paraId="6F29B91F" w14:textId="77777777" w:rsidR="000313D0" w:rsidRDefault="000313D0">
      <w:pPr>
        <w:spacing w:before="0" w:after="0" w:line="240" w:lineRule="auto"/>
        <w:ind w:firstLine="0"/>
      </w:pPr>
    </w:p>
    <w:p w14:paraId="7F04ABDD" w14:textId="77777777" w:rsidR="00E712A1" w:rsidRPr="00E712A1" w:rsidRDefault="00E712A1">
      <w:pPr>
        <w:spacing w:before="0" w:after="0" w:line="240" w:lineRule="auto"/>
        <w:ind w:firstLine="0"/>
      </w:pPr>
    </w:p>
    <w:p w14:paraId="4A2B80D8" w14:textId="0B3177B6" w:rsidR="009E5941" w:rsidRDefault="002A5DD8" w:rsidP="009E5941">
      <w:pPr>
        <w:pStyle w:val="Caption"/>
      </w:pPr>
      <w:r>
        <w:rPr>
          <w:noProof/>
        </w:rPr>
        <w:drawing>
          <wp:inline distT="0" distB="0" distL="0" distR="0" wp14:anchorId="68FD415F" wp14:editId="630DBB76">
            <wp:extent cx="4572000"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lactationCosts.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1FAAF65" w14:textId="5B77203F" w:rsidR="009E5941" w:rsidRDefault="00095303" w:rsidP="000562D3">
      <w:bookmarkStart w:id="36" w:name="_Ref445665356"/>
      <w:r>
        <w:t xml:space="preserve">Figure A- </w:t>
      </w:r>
      <w:fldSimple w:instr=" SEQ Figure_A- \* ARABIC ">
        <w:r w:rsidR="00731691">
          <w:rPr>
            <w:noProof/>
          </w:rPr>
          <w:t>1</w:t>
        </w:r>
      </w:fldSimple>
      <w:bookmarkEnd w:id="36"/>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2CB8DA22" w14:textId="77777777" w:rsidR="009E5941" w:rsidRDefault="009E5941" w:rsidP="009E5941">
      <w:pPr>
        <w:pStyle w:val="Heading3"/>
      </w:pPr>
      <w:r>
        <w:lastRenderedPageBreak/>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5FA4BE53" w:rsidR="009E5941" w:rsidRDefault="00095303" w:rsidP="000562D3">
      <w:bookmarkStart w:id="37" w:name="_Ref445665208"/>
      <w:r>
        <w:lastRenderedPageBreak/>
        <w:t xml:space="preserve">Table A- </w:t>
      </w:r>
      <w:fldSimple w:instr=" SEQ Table_A- \* ARABIC ">
        <w:r w:rsidR="00731691">
          <w:rPr>
            <w:noProof/>
          </w:rPr>
          <w:t>3</w:t>
        </w:r>
      </w:fldSimple>
      <w:bookmarkEnd w:id="37"/>
      <w:r w:rsidR="009E5941">
        <w:t>.  The sources and model for determining growth costs for the predators.</w:t>
      </w:r>
    </w:p>
    <w:tbl>
      <w:tblPr>
        <w:tblW w:w="5000" w:type="pct"/>
        <w:tblLook w:val="04A0" w:firstRow="1" w:lastRow="0" w:firstColumn="1" w:lastColumn="0" w:noHBand="0" w:noVBand="1"/>
      </w:tblPr>
      <w:tblGrid>
        <w:gridCol w:w="1004"/>
        <w:gridCol w:w="1579"/>
        <w:gridCol w:w="4115"/>
        <w:gridCol w:w="1942"/>
      </w:tblGrid>
      <w:tr w:rsidR="009E5941" w:rsidRPr="00F52E41" w14:paraId="465828C5" w14:textId="77777777" w:rsidTr="00E712A1">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E712A1">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63145C"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E712A1">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6108476C" w14:textId="77777777" w:rsidTr="00E712A1">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5EC6ED43" w:rsidR="009E5941" w:rsidRPr="00492B4B" w:rsidRDefault="00E712A1" w:rsidP="001D6F63">
            <w:pPr>
              <w:pStyle w:val="Table"/>
              <w:rPr>
                <w:vertAlign w:val="superscript"/>
              </w:rPr>
            </w:pPr>
            <w:r>
              <w:t>implicit</w:t>
            </w:r>
            <w:r>
              <w:rPr>
                <w:vertAlign w:val="superscript"/>
              </w:rPr>
              <w:t>1</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E712A1">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1089025A"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479D6D8A" w14:textId="77777777" w:rsidR="009E5941" w:rsidRPr="00F52E41" w:rsidRDefault="009E5941" w:rsidP="001D6F63">
            <w:pPr>
              <w:pStyle w:val="Table"/>
            </w:pPr>
            <w:proofErr w:type="spellStart"/>
            <w:r w:rsidRPr="00F52E41">
              <w:t>Noren</w:t>
            </w:r>
            <w:proofErr w:type="spellEnd"/>
            <w:r w:rsidRPr="00F52E41">
              <w:t xml:space="preserve"> (2011)</w:t>
            </w:r>
          </w:p>
        </w:tc>
      </w:tr>
    </w:tbl>
    <w:p w14:paraId="7731F02A" w14:textId="77777777" w:rsidR="00E712A1" w:rsidRPr="00E76D82" w:rsidRDefault="00E712A1" w:rsidP="00E712A1">
      <w:pPr>
        <w:ind w:firstLine="0"/>
      </w:pPr>
      <w:r>
        <w:rPr>
          <w:vertAlign w:val="superscript"/>
        </w:rPr>
        <w:t>1</w:t>
      </w:r>
      <w:r>
        <w:t>The assumption is that these costs are implicit in bioenergetics models.</w:t>
      </w:r>
    </w:p>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7E55FEF8" w14:textId="0B9F3460" w:rsidR="009E5941" w:rsidRDefault="009E5941" w:rsidP="000F00C3">
      <w:pPr>
        <w:rPr>
          <w:i/>
          <w:iCs/>
          <w:color w:val="1F497D"/>
          <w:szCs w:val="18"/>
        </w:rPr>
      </w:pPr>
      <w:r>
        <w:t xml:space="preserve">Efficiency measures the energy that is lost through excretion and </w:t>
      </w:r>
      <w:r w:rsidR="0048601E">
        <w:t>digestive</w:t>
      </w:r>
      <w:r>
        <w:t xml:space="preserve">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w:t>
      </w:r>
      <w:r w:rsidR="00F96F3C">
        <w:t>c</w:t>
      </w:r>
      <w:r>
        <w:t xml:space="preserve">y for </w:t>
      </w:r>
      <w:r w:rsidR="00437166">
        <w:t>each</w:t>
      </w:r>
      <w:r>
        <w:t xml:space="preserve"> species is s</w:t>
      </w:r>
      <w:r w:rsidR="00437166">
        <w:t>l</w:t>
      </w:r>
      <w:r>
        <w:t xml:space="preserve">ightly different based on how the parameters were reported in the literature. </w:t>
      </w:r>
      <w:r w:rsidR="000F00C3">
        <w:t xml:space="preserve">Digestive efficiency for killer whales (84.7%) was accounted for in equations used to calculate daily prey energy requirements from field metabolic rates in </w:t>
      </w:r>
      <w:proofErr w:type="spellStart"/>
      <w:r w:rsidR="000F00C3">
        <w:t>Noren</w:t>
      </w:r>
      <w:proofErr w:type="spellEnd"/>
      <w:r w:rsidR="000F00C3">
        <w:t xml:space="preserve"> (2011).</w:t>
      </w:r>
      <w:r>
        <w:br w:type="page"/>
      </w:r>
    </w:p>
    <w:p w14:paraId="44236DD3" w14:textId="53F2AD53" w:rsidR="009E5941" w:rsidRDefault="00095303" w:rsidP="00492B4B">
      <w:bookmarkStart w:id="38" w:name="_Ref439871815"/>
      <w:r>
        <w:lastRenderedPageBreak/>
        <w:t xml:space="preserve">Table A- </w:t>
      </w:r>
      <w:fldSimple w:instr=" SEQ Table_A- \* ARABIC ">
        <w:r w:rsidR="00731691">
          <w:rPr>
            <w:noProof/>
          </w:rPr>
          <w:t>4</w:t>
        </w:r>
      </w:fldSimple>
      <w:r>
        <w:t xml:space="preserve">.  </w:t>
      </w:r>
      <w:bookmarkEnd w:id="38"/>
      <w:r w:rsidR="009E5941">
        <w:t xml:space="preserve"> Efficiency calculations for the predator species.</w:t>
      </w:r>
    </w:p>
    <w:tbl>
      <w:tblPr>
        <w:tblW w:w="5000" w:type="pct"/>
        <w:tblLook w:val="04A0" w:firstRow="1" w:lastRow="0" w:firstColumn="1" w:lastColumn="0" w:noHBand="0" w:noVBand="1"/>
      </w:tblPr>
      <w:tblGrid>
        <w:gridCol w:w="1780"/>
        <w:gridCol w:w="2053"/>
        <w:gridCol w:w="2173"/>
        <w:gridCol w:w="627"/>
        <w:gridCol w:w="2007"/>
      </w:tblGrid>
      <w:tr w:rsidR="009E5941" w:rsidRPr="00F52E41" w14:paraId="39228075" w14:textId="77777777" w:rsidTr="00E712A1">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63145C"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63145C"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E712A1">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E712A1">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07BE2" w:rsidRPr="00F52E41" w14:paraId="251E9562" w14:textId="77777777" w:rsidTr="00E712A1">
        <w:tc>
          <w:tcPr>
            <w:tcW w:w="0" w:type="auto"/>
          </w:tcPr>
          <w:p w14:paraId="3DED71EB" w14:textId="77777777" w:rsidR="00907BE2" w:rsidRPr="00F52E41" w:rsidRDefault="00907BE2" w:rsidP="00907BE2">
            <w:pPr>
              <w:pStyle w:val="Table"/>
            </w:pPr>
            <w:r w:rsidRPr="00F52E41">
              <w:t>California sea lion</w:t>
            </w:r>
          </w:p>
        </w:tc>
        <w:tc>
          <w:tcPr>
            <w:tcW w:w="0" w:type="auto"/>
          </w:tcPr>
          <w:p w14:paraId="59380BDA" w14:textId="76CED68C" w:rsidR="00907BE2" w:rsidRPr="00F52E41" w:rsidRDefault="00D97586" w:rsidP="00907BE2">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62B8EF9" w14:textId="16BD5C51" w:rsidR="00907BE2" w:rsidRPr="00492B4B" w:rsidRDefault="00907BE2" w:rsidP="00907BE2">
            <w:pPr>
              <w:pStyle w:val="Table"/>
              <w:rPr>
                <w:vertAlign w:val="superscript"/>
              </w:rPr>
            </w:pPr>
            <w:r w:rsidRPr="00F52E41">
              <w:t>(pup, others) 0.95, 0.85</w:t>
            </w:r>
          </w:p>
        </w:tc>
        <w:tc>
          <w:tcPr>
            <w:tcW w:w="0" w:type="auto"/>
          </w:tcPr>
          <w:p w14:paraId="6018CC0F" w14:textId="6ECBE700" w:rsidR="00907BE2" w:rsidRPr="00492B4B" w:rsidRDefault="00907BE2" w:rsidP="00907BE2">
            <w:pPr>
              <w:pStyle w:val="Table"/>
              <w:rPr>
                <w:vertAlign w:val="superscript"/>
              </w:rPr>
            </w:pPr>
            <w:r w:rsidRPr="00F52E41">
              <w:t>0.88</w:t>
            </w:r>
          </w:p>
        </w:tc>
        <w:tc>
          <w:tcPr>
            <w:tcW w:w="0" w:type="auto"/>
          </w:tcPr>
          <w:p w14:paraId="325940FA" w14:textId="1F69E536" w:rsidR="00907BE2" w:rsidRPr="00F52E41" w:rsidRDefault="00907BE2" w:rsidP="00907BE2">
            <w:pPr>
              <w:pStyle w:val="Table"/>
            </w:pPr>
            <w:proofErr w:type="spellStart"/>
            <w:r w:rsidRPr="00F52E41">
              <w:t>Winship</w:t>
            </w:r>
            <w:proofErr w:type="spellEnd"/>
            <w:r w:rsidRPr="00F52E41">
              <w:t xml:space="preserve"> et al. (2002)</w:t>
            </w:r>
          </w:p>
        </w:tc>
      </w:tr>
      <w:tr w:rsidR="00907BE2" w:rsidRPr="00F52E41" w14:paraId="3F40C27B" w14:textId="77777777" w:rsidTr="00E712A1">
        <w:tc>
          <w:tcPr>
            <w:tcW w:w="0" w:type="auto"/>
            <w:tcBorders>
              <w:bottom w:val="single" w:sz="4" w:space="0" w:color="auto"/>
            </w:tcBorders>
          </w:tcPr>
          <w:p w14:paraId="21558CEC" w14:textId="77777777" w:rsidR="00907BE2" w:rsidRPr="00F52E41" w:rsidRDefault="00907BE2" w:rsidP="00907BE2">
            <w:pPr>
              <w:pStyle w:val="Table"/>
            </w:pPr>
            <w:r w:rsidRPr="00F52E41">
              <w:t>Killer whale</w:t>
            </w:r>
          </w:p>
        </w:tc>
        <w:tc>
          <w:tcPr>
            <w:tcW w:w="0" w:type="auto"/>
            <w:tcBorders>
              <w:bottom w:val="single" w:sz="4" w:space="0" w:color="auto"/>
            </w:tcBorders>
          </w:tcPr>
          <w:p w14:paraId="6A0BF5AD" w14:textId="7D1CEF94" w:rsidR="00907BE2" w:rsidRPr="00F52E41" w:rsidRDefault="000F00C3" w:rsidP="00907BE2">
            <w:pPr>
              <w:pStyle w:val="Table"/>
            </w:pPr>
            <w:proofErr w:type="spellStart"/>
            <w:r>
              <w:t>Ef</w:t>
            </w:r>
            <w:proofErr w:type="spellEnd"/>
            <w:r>
              <w:t xml:space="preserve"> = 0.847</w:t>
            </w:r>
          </w:p>
        </w:tc>
        <w:tc>
          <w:tcPr>
            <w:tcW w:w="0" w:type="auto"/>
            <w:tcBorders>
              <w:bottom w:val="single" w:sz="4" w:space="0" w:color="auto"/>
            </w:tcBorders>
          </w:tcPr>
          <w:p w14:paraId="67DCD3AC" w14:textId="72A8F5E6" w:rsidR="00907BE2" w:rsidRPr="00492B4B" w:rsidRDefault="00907BE2" w:rsidP="00907BE2">
            <w:pPr>
              <w:pStyle w:val="Table"/>
              <w:rPr>
                <w:vertAlign w:val="superscript"/>
              </w:rPr>
            </w:pPr>
          </w:p>
        </w:tc>
        <w:tc>
          <w:tcPr>
            <w:tcW w:w="0" w:type="auto"/>
            <w:tcBorders>
              <w:bottom w:val="single" w:sz="4" w:space="0" w:color="auto"/>
            </w:tcBorders>
          </w:tcPr>
          <w:p w14:paraId="1DB167EB" w14:textId="12991EE3" w:rsidR="00907BE2" w:rsidRPr="00492B4B" w:rsidRDefault="00907BE2" w:rsidP="00907BE2">
            <w:pPr>
              <w:pStyle w:val="Table"/>
              <w:rPr>
                <w:vertAlign w:val="superscript"/>
              </w:rPr>
            </w:pPr>
          </w:p>
        </w:tc>
        <w:tc>
          <w:tcPr>
            <w:tcW w:w="0" w:type="auto"/>
            <w:tcBorders>
              <w:bottom w:val="single" w:sz="4" w:space="0" w:color="auto"/>
            </w:tcBorders>
          </w:tcPr>
          <w:p w14:paraId="39EC7491" w14:textId="66812D40" w:rsidR="00907BE2" w:rsidRPr="00F52E41" w:rsidRDefault="00907BE2" w:rsidP="00907BE2">
            <w:pPr>
              <w:pStyle w:val="Table"/>
            </w:pPr>
            <w:proofErr w:type="spellStart"/>
            <w:r w:rsidRPr="00F52E41">
              <w:t>Noren</w:t>
            </w:r>
            <w:proofErr w:type="spellEnd"/>
            <w:r w:rsidRPr="00F52E41">
              <w:t xml:space="preserve"> (2011)</w:t>
            </w:r>
          </w:p>
        </w:tc>
      </w:tr>
    </w:tbl>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3C8B05FC" w:rsidR="00891126" w:rsidRDefault="00D97586" w:rsidP="00891126">
      <w:r>
        <w:rPr>
          <w:noProof/>
        </w:rPr>
        <w:drawing>
          <wp:inline distT="0" distB="0" distL="0" distR="0" wp14:anchorId="647D5E6B" wp14:editId="586558FD">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ppendixAbundance.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6548CD48" w:rsidR="00891126" w:rsidRDefault="00CB50BD">
      <w:r>
        <w:t>Figure_A-2</w:t>
      </w:r>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34F842D6" w:rsidR="00891126" w:rsidRDefault="00EF39C6" w:rsidP="00492B4B">
      <w:bookmarkStart w:id="39" w:name="_Ref445665731"/>
      <w:r>
        <w:t xml:space="preserve">Figure A- </w:t>
      </w:r>
      <w:bookmarkEnd w:id="39"/>
      <w:r w:rsidR="00CB50BD">
        <w:t>3</w:t>
      </w:r>
      <w:r>
        <w:t xml:space="preserve">.  </w:t>
      </w:r>
      <w:r w:rsidR="00891126">
        <w:t xml:space="preserve"> The probability of the predators being present in inland waters.</w:t>
      </w:r>
    </w:p>
    <w:p w14:paraId="2430D7BB" w14:textId="77777777" w:rsidR="00891126" w:rsidRDefault="00891126" w:rsidP="00891126"/>
    <w:p w14:paraId="5039DC38" w14:textId="7905FE79" w:rsidR="00891126" w:rsidRDefault="00F17125">
      <w:pPr>
        <w:spacing w:before="0" w:after="0" w:line="240" w:lineRule="auto"/>
        <w:ind w:firstLine="0"/>
      </w:pPr>
      <w:r>
        <w:rPr>
          <w:noProof/>
        </w:rPr>
        <w:lastRenderedPageBreak/>
        <w:drawing>
          <wp:inline distT="0" distB="0" distL="0" distR="0" wp14:anchorId="760055A6" wp14:editId="66B36F25">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AppendixPears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5BA4146" w14:textId="198DFCFB" w:rsidR="00F17125" w:rsidRDefault="002465C7" w:rsidP="007E29AB">
      <w:r>
        <w:t>Figure A-4</w:t>
      </w:r>
      <w:r w:rsidR="00F17125">
        <w:t>.  Population abundance of harbor seals</w:t>
      </w:r>
      <w:r w:rsidR="00F96F3C">
        <w:t xml:space="preserve">, 1970-2015, </w:t>
      </w:r>
      <w:r w:rsidR="00F17125">
        <w:t>in Puget Sound based on an annual 4% decline beginning in 1999.</w:t>
      </w:r>
    </w:p>
    <w:p w14:paraId="623B1163" w14:textId="66C80746" w:rsidR="00312D09" w:rsidRDefault="00312D09" w:rsidP="007E29AB">
      <w:r>
        <w:rPr>
          <w:noProof/>
        </w:rPr>
        <w:lastRenderedPageBreak/>
        <w:drawing>
          <wp:inline distT="0" distB="0" distL="0" distR="0" wp14:anchorId="22CBF8C0" wp14:editId="12F53D40">
            <wp:extent cx="4572000" cy="7429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preyConsumedByNumBiomassPearson.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27C5988" w14:textId="2FF8EB6E" w:rsidR="00312D09" w:rsidRDefault="002465C7" w:rsidP="007E29AB">
      <w:r>
        <w:lastRenderedPageBreak/>
        <w:t>Figure A-5</w:t>
      </w:r>
      <w:r w:rsidR="00312D09">
        <w:t>.  Estimates of the annual consumption in numbers (left column) and biomass (right column) of Chinook salmon by marine mammal predators in Puget Sound between 1970 and 2015, assuming a 4% decline in harbor seal abundance beginning in 1999.</w:t>
      </w:r>
    </w:p>
    <w:p w14:paraId="0B2B2A15" w14:textId="77777777" w:rsidR="0093188D" w:rsidRDefault="0093188D" w:rsidP="007E29AB"/>
    <w:p w14:paraId="07262171" w14:textId="77777777" w:rsidR="0093188D" w:rsidRDefault="0093188D" w:rsidP="0093188D">
      <w:pPr>
        <w:spacing w:before="0" w:after="0" w:line="240" w:lineRule="auto"/>
        <w:ind w:firstLine="0"/>
      </w:pPr>
      <w:r>
        <w:rPr>
          <w:noProof/>
        </w:rPr>
        <w:lastRenderedPageBreak/>
        <w:drawing>
          <wp:inline distT="0" distB="0" distL="0" distR="0" wp14:anchorId="3A4648B9" wp14:editId="3560B654">
            <wp:extent cx="4572000" cy="7429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sensitivityToPredatorAbundanceAndPredatoryActivity_Biomass.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2F910B7B" w14:textId="54606FE2" w:rsidR="002D642D" w:rsidRDefault="0093188D" w:rsidP="00F16870">
      <w:pPr>
        <w:spacing w:before="0" w:after="200"/>
      </w:pPr>
      <w:r>
        <w:t>Figure A-6.</w:t>
      </w:r>
      <w:r w:rsidR="002D642D">
        <w:t xml:space="preserve"> The annual biomass of Chinook salmon consumed by </w:t>
      </w:r>
      <w:r w:rsidR="001B193F">
        <w:t xml:space="preserve">each </w:t>
      </w:r>
      <w:r w:rsidR="002D642D">
        <w:t xml:space="preserve">predator based on </w:t>
      </w:r>
      <w:r w:rsidR="0031517E">
        <w:t>given combination</w:t>
      </w:r>
      <w:r w:rsidR="001B193F">
        <w:t>s</w:t>
      </w:r>
      <w:r w:rsidR="0031517E">
        <w:t xml:space="preserve"> of </w:t>
      </w:r>
      <w:proofErr w:type="spellStart"/>
      <w:r w:rsidR="002D642D">
        <w:t>pinniped</w:t>
      </w:r>
      <w:proofErr w:type="spellEnd"/>
      <w:r w:rsidR="002D642D">
        <w:t xml:space="preserve"> abundance </w:t>
      </w:r>
      <w:r w:rsidR="0031517E">
        <w:t xml:space="preserve">and </w:t>
      </w:r>
      <w:r w:rsidR="002D642D">
        <w:t xml:space="preserve">predator activity.  </w:t>
      </w:r>
    </w:p>
    <w:p w14:paraId="5CDD9DBA" w14:textId="56F825CA" w:rsidR="0093188D" w:rsidRDefault="0093188D" w:rsidP="0093188D">
      <w:pPr>
        <w:spacing w:before="0" w:after="0" w:line="240" w:lineRule="auto"/>
        <w:ind w:firstLine="0"/>
      </w:pPr>
    </w:p>
    <w:p w14:paraId="30BC8B7F" w14:textId="77777777" w:rsidR="0093188D" w:rsidRDefault="0093188D" w:rsidP="0093188D">
      <w:pPr>
        <w:spacing w:before="0" w:after="0" w:line="240" w:lineRule="auto"/>
        <w:ind w:firstLine="0"/>
      </w:pPr>
      <w:r>
        <w:rPr>
          <w:noProof/>
        </w:rPr>
        <w:drawing>
          <wp:inline distT="0" distB="0" distL="0" distR="0" wp14:anchorId="5A3F8C2E" wp14:editId="2650CA6D">
            <wp:extent cx="4290646" cy="6972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ensitivityToPredatorAbundanceAndPredatoryActivity_Numbers.png"/>
                    <pic:cNvPicPr/>
                  </pic:nvPicPr>
                  <pic:blipFill>
                    <a:blip r:embed="rId18">
                      <a:extLst>
                        <a:ext uri="{28A0092B-C50C-407E-A947-70E740481C1C}">
                          <a14:useLocalDpi xmlns:a14="http://schemas.microsoft.com/office/drawing/2010/main" val="0"/>
                        </a:ext>
                      </a:extLst>
                    </a:blip>
                    <a:stretch>
                      <a:fillRect/>
                    </a:stretch>
                  </pic:blipFill>
                  <pic:spPr>
                    <a:xfrm>
                      <a:off x="0" y="0"/>
                      <a:ext cx="4301261" cy="6989550"/>
                    </a:xfrm>
                    <a:prstGeom prst="rect">
                      <a:avLst/>
                    </a:prstGeom>
                  </pic:spPr>
                </pic:pic>
              </a:graphicData>
            </a:graphic>
          </wp:inline>
        </w:drawing>
      </w:r>
    </w:p>
    <w:p w14:paraId="0ED7C191" w14:textId="4C4C8A8B" w:rsidR="002D642D" w:rsidRDefault="0093188D" w:rsidP="00F16870">
      <w:pPr>
        <w:spacing w:before="0" w:after="200"/>
      </w:pPr>
      <w:r>
        <w:t>Figure A</w:t>
      </w:r>
      <w:r w:rsidR="002D642D">
        <w:t>-</w:t>
      </w:r>
      <w:r>
        <w:t>7.</w:t>
      </w:r>
      <w:r w:rsidR="002D642D">
        <w:t xml:space="preserve"> The annual number of Chinook salmon consumed by </w:t>
      </w:r>
      <w:r w:rsidR="00975DC3">
        <w:t xml:space="preserve">the </w:t>
      </w:r>
      <w:r w:rsidR="002D642D">
        <w:t>predator</w:t>
      </w:r>
      <w:r w:rsidR="00975DC3">
        <w:t>s</w:t>
      </w:r>
      <w:r w:rsidR="002D642D">
        <w:t xml:space="preserve"> based on</w:t>
      </w:r>
      <w:r w:rsidR="001B193F">
        <w:t xml:space="preserve"> </w:t>
      </w:r>
      <w:r w:rsidR="00975DC3">
        <w:t>given combination</w:t>
      </w:r>
      <w:r w:rsidR="001B193F">
        <w:t>s</w:t>
      </w:r>
      <w:r w:rsidR="00975DC3">
        <w:t xml:space="preserve"> of </w:t>
      </w:r>
      <w:proofErr w:type="spellStart"/>
      <w:r w:rsidR="002D642D">
        <w:t>pinniped</w:t>
      </w:r>
      <w:proofErr w:type="spellEnd"/>
      <w:r w:rsidR="002D642D">
        <w:t xml:space="preserve"> abundance </w:t>
      </w:r>
      <w:r w:rsidR="00975DC3">
        <w:t xml:space="preserve">and </w:t>
      </w:r>
      <w:r w:rsidR="002D642D">
        <w:t xml:space="preserve">predator activity.  </w:t>
      </w:r>
    </w:p>
    <w:p w14:paraId="4C404C5F" w14:textId="03A4B66F" w:rsidR="0093188D" w:rsidRDefault="0093188D" w:rsidP="0093188D">
      <w:pPr>
        <w:spacing w:before="0" w:after="0" w:line="240" w:lineRule="auto"/>
        <w:ind w:firstLine="0"/>
      </w:pPr>
    </w:p>
    <w:p w14:paraId="4AAF9124" w14:textId="77777777" w:rsidR="002D642D" w:rsidRDefault="0093188D" w:rsidP="0093188D">
      <w:pPr>
        <w:spacing w:before="0" w:after="0" w:line="240" w:lineRule="auto"/>
        <w:ind w:firstLine="0"/>
      </w:pPr>
      <w:r>
        <w:rPr>
          <w:noProof/>
        </w:rPr>
        <w:drawing>
          <wp:inline distT="0" distB="0" distL="0" distR="0" wp14:anchorId="1CBF827F" wp14:editId="7BA3C924">
            <wp:extent cx="4325815"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sensitivityToSmoltFractionAndSmoltSize.png"/>
                    <pic:cNvPicPr/>
                  </pic:nvPicPr>
                  <pic:blipFill>
                    <a:blip r:embed="rId19">
                      <a:extLst>
                        <a:ext uri="{28A0092B-C50C-407E-A947-70E740481C1C}">
                          <a14:useLocalDpi xmlns:a14="http://schemas.microsoft.com/office/drawing/2010/main" val="0"/>
                        </a:ext>
                      </a:extLst>
                    </a:blip>
                    <a:stretch>
                      <a:fillRect/>
                    </a:stretch>
                  </pic:blipFill>
                  <pic:spPr>
                    <a:xfrm>
                      <a:off x="0" y="0"/>
                      <a:ext cx="4329213" cy="7034972"/>
                    </a:xfrm>
                    <a:prstGeom prst="rect">
                      <a:avLst/>
                    </a:prstGeom>
                  </pic:spPr>
                </pic:pic>
              </a:graphicData>
            </a:graphic>
          </wp:inline>
        </w:drawing>
      </w:r>
    </w:p>
    <w:p w14:paraId="7F052815" w14:textId="1B979532" w:rsidR="0093188D" w:rsidRDefault="002D642D" w:rsidP="00F16870">
      <w:pPr>
        <w:spacing w:before="0" w:after="200"/>
      </w:pPr>
      <w:r>
        <w:t xml:space="preserve">Figure A-8. The annual number of Chinook salmon consumed by </w:t>
      </w:r>
      <w:r w:rsidR="00975DC3">
        <w:t xml:space="preserve">the </w:t>
      </w:r>
      <w:r>
        <w:t>predator</w:t>
      </w:r>
      <w:r w:rsidR="00975DC3">
        <w:t>s</w:t>
      </w:r>
      <w:r>
        <w:t xml:space="preserve"> </w:t>
      </w:r>
      <w:r w:rsidR="00975DC3">
        <w:t xml:space="preserve">based on a given combination of </w:t>
      </w:r>
      <w:proofErr w:type="spellStart"/>
      <w:r>
        <w:t>smolt</w:t>
      </w:r>
      <w:proofErr w:type="spellEnd"/>
      <w:r>
        <w:t xml:space="preserve"> </w:t>
      </w:r>
      <w:r w:rsidR="00975DC3">
        <w:t xml:space="preserve">length and </w:t>
      </w:r>
      <w:proofErr w:type="spellStart"/>
      <w:r w:rsidR="00975DC3">
        <w:t>smolt</w:t>
      </w:r>
      <w:proofErr w:type="spellEnd"/>
      <w:r w:rsidR="00975DC3">
        <w:t xml:space="preserve"> </w:t>
      </w:r>
      <w:r>
        <w:t xml:space="preserve">fraction in the predator diets. </w:t>
      </w:r>
    </w:p>
    <w:sectPr w:rsidR="0093188D" w:rsidSect="00835003">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Times New Roman"/>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D161B"/>
    <w:multiLevelType w:val="hybridMultilevel"/>
    <w:tmpl w:val="4C70D772"/>
    <w:lvl w:ilvl="0" w:tplc="260AD23E">
      <w:numFmt w:val="bullet"/>
      <w:lvlText w:val="-"/>
      <w:lvlJc w:val="left"/>
      <w:pPr>
        <w:ind w:left="1080" w:hanging="360"/>
      </w:pPr>
      <w:rPr>
        <w:rFonts w:ascii="Cambria" w:eastAsia="Cambria"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91B02ED"/>
    <w:multiLevelType w:val="hybridMultilevel"/>
    <w:tmpl w:val="E564B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298"/>
    <w:rsid w:val="00000619"/>
    <w:rsid w:val="00001652"/>
    <w:rsid w:val="00002C09"/>
    <w:rsid w:val="00004D50"/>
    <w:rsid w:val="00011C8B"/>
    <w:rsid w:val="000129D2"/>
    <w:rsid w:val="00014A85"/>
    <w:rsid w:val="00015CB4"/>
    <w:rsid w:val="00023CCF"/>
    <w:rsid w:val="00026852"/>
    <w:rsid w:val="0002746E"/>
    <w:rsid w:val="00027C05"/>
    <w:rsid w:val="000301AF"/>
    <w:rsid w:val="00030ABC"/>
    <w:rsid w:val="000313D0"/>
    <w:rsid w:val="00032150"/>
    <w:rsid w:val="000328D9"/>
    <w:rsid w:val="00033E8A"/>
    <w:rsid w:val="000344EF"/>
    <w:rsid w:val="00034C4B"/>
    <w:rsid w:val="00035A93"/>
    <w:rsid w:val="00040FB5"/>
    <w:rsid w:val="00041617"/>
    <w:rsid w:val="00041FCE"/>
    <w:rsid w:val="00043C71"/>
    <w:rsid w:val="00043F48"/>
    <w:rsid w:val="0004777F"/>
    <w:rsid w:val="00050125"/>
    <w:rsid w:val="00050954"/>
    <w:rsid w:val="00052E93"/>
    <w:rsid w:val="00053F30"/>
    <w:rsid w:val="0005458E"/>
    <w:rsid w:val="0005470A"/>
    <w:rsid w:val="00055201"/>
    <w:rsid w:val="000562D3"/>
    <w:rsid w:val="0005699A"/>
    <w:rsid w:val="000571F8"/>
    <w:rsid w:val="00057A91"/>
    <w:rsid w:val="0006184F"/>
    <w:rsid w:val="000618BF"/>
    <w:rsid w:val="00062298"/>
    <w:rsid w:val="000635AB"/>
    <w:rsid w:val="00065AFE"/>
    <w:rsid w:val="000673C2"/>
    <w:rsid w:val="000674CD"/>
    <w:rsid w:val="00067CF2"/>
    <w:rsid w:val="00070393"/>
    <w:rsid w:val="0007287A"/>
    <w:rsid w:val="00073EA0"/>
    <w:rsid w:val="00074978"/>
    <w:rsid w:val="0007679D"/>
    <w:rsid w:val="00082172"/>
    <w:rsid w:val="000830F2"/>
    <w:rsid w:val="0008651F"/>
    <w:rsid w:val="000901B9"/>
    <w:rsid w:val="00090852"/>
    <w:rsid w:val="00090F57"/>
    <w:rsid w:val="00090FBD"/>
    <w:rsid w:val="00091A00"/>
    <w:rsid w:val="00092364"/>
    <w:rsid w:val="00095303"/>
    <w:rsid w:val="00095894"/>
    <w:rsid w:val="00095A9C"/>
    <w:rsid w:val="000A0DAF"/>
    <w:rsid w:val="000A47A6"/>
    <w:rsid w:val="000A697D"/>
    <w:rsid w:val="000A7EC5"/>
    <w:rsid w:val="000B0E28"/>
    <w:rsid w:val="000B2185"/>
    <w:rsid w:val="000B412C"/>
    <w:rsid w:val="000B4854"/>
    <w:rsid w:val="000B683B"/>
    <w:rsid w:val="000B6906"/>
    <w:rsid w:val="000C2FD4"/>
    <w:rsid w:val="000C331D"/>
    <w:rsid w:val="000C3B04"/>
    <w:rsid w:val="000D34D9"/>
    <w:rsid w:val="000D615F"/>
    <w:rsid w:val="000D634A"/>
    <w:rsid w:val="000E0602"/>
    <w:rsid w:val="000E0AD5"/>
    <w:rsid w:val="000E3EE2"/>
    <w:rsid w:val="000E55D4"/>
    <w:rsid w:val="000E6978"/>
    <w:rsid w:val="000E6E37"/>
    <w:rsid w:val="000F001B"/>
    <w:rsid w:val="000F00C3"/>
    <w:rsid w:val="000F2A1E"/>
    <w:rsid w:val="000F3CF4"/>
    <w:rsid w:val="000F4AF9"/>
    <w:rsid w:val="000F4C32"/>
    <w:rsid w:val="000F75E5"/>
    <w:rsid w:val="001015C8"/>
    <w:rsid w:val="00102A3F"/>
    <w:rsid w:val="00102D2C"/>
    <w:rsid w:val="00103D85"/>
    <w:rsid w:val="00110C80"/>
    <w:rsid w:val="0011363B"/>
    <w:rsid w:val="00115CC0"/>
    <w:rsid w:val="0011656D"/>
    <w:rsid w:val="0011785A"/>
    <w:rsid w:val="001215BB"/>
    <w:rsid w:val="00121C62"/>
    <w:rsid w:val="001235B5"/>
    <w:rsid w:val="00125975"/>
    <w:rsid w:val="00126EFE"/>
    <w:rsid w:val="00126F57"/>
    <w:rsid w:val="00127342"/>
    <w:rsid w:val="001305E5"/>
    <w:rsid w:val="00130F69"/>
    <w:rsid w:val="00132C4E"/>
    <w:rsid w:val="001333A7"/>
    <w:rsid w:val="0013467C"/>
    <w:rsid w:val="00136FD7"/>
    <w:rsid w:val="00137BEF"/>
    <w:rsid w:val="00141126"/>
    <w:rsid w:val="00143AD3"/>
    <w:rsid w:val="00144DBE"/>
    <w:rsid w:val="00145442"/>
    <w:rsid w:val="001467DA"/>
    <w:rsid w:val="00146A9D"/>
    <w:rsid w:val="00146CFD"/>
    <w:rsid w:val="00147BA6"/>
    <w:rsid w:val="00150262"/>
    <w:rsid w:val="00151118"/>
    <w:rsid w:val="00152546"/>
    <w:rsid w:val="00153AA6"/>
    <w:rsid w:val="001549DB"/>
    <w:rsid w:val="001555CF"/>
    <w:rsid w:val="001556E9"/>
    <w:rsid w:val="001569F4"/>
    <w:rsid w:val="001624E4"/>
    <w:rsid w:val="00165E51"/>
    <w:rsid w:val="00165F6E"/>
    <w:rsid w:val="0016724E"/>
    <w:rsid w:val="00170740"/>
    <w:rsid w:val="00172212"/>
    <w:rsid w:val="00172A7F"/>
    <w:rsid w:val="001740D0"/>
    <w:rsid w:val="001747EB"/>
    <w:rsid w:val="0018049A"/>
    <w:rsid w:val="00180882"/>
    <w:rsid w:val="0018222A"/>
    <w:rsid w:val="001841F4"/>
    <w:rsid w:val="00185271"/>
    <w:rsid w:val="001855B5"/>
    <w:rsid w:val="00190655"/>
    <w:rsid w:val="001913FF"/>
    <w:rsid w:val="001920F2"/>
    <w:rsid w:val="001923FE"/>
    <w:rsid w:val="00192599"/>
    <w:rsid w:val="00192758"/>
    <w:rsid w:val="00194604"/>
    <w:rsid w:val="0019497D"/>
    <w:rsid w:val="00195D31"/>
    <w:rsid w:val="001A014B"/>
    <w:rsid w:val="001A075C"/>
    <w:rsid w:val="001A0B89"/>
    <w:rsid w:val="001A3273"/>
    <w:rsid w:val="001A3EAE"/>
    <w:rsid w:val="001A5AA8"/>
    <w:rsid w:val="001A6681"/>
    <w:rsid w:val="001A7D5D"/>
    <w:rsid w:val="001B006E"/>
    <w:rsid w:val="001B0E48"/>
    <w:rsid w:val="001B193F"/>
    <w:rsid w:val="001B4714"/>
    <w:rsid w:val="001B494E"/>
    <w:rsid w:val="001B502E"/>
    <w:rsid w:val="001B54E7"/>
    <w:rsid w:val="001B5B16"/>
    <w:rsid w:val="001B6B2E"/>
    <w:rsid w:val="001C152B"/>
    <w:rsid w:val="001C1EE9"/>
    <w:rsid w:val="001C2419"/>
    <w:rsid w:val="001C3DA9"/>
    <w:rsid w:val="001C3F78"/>
    <w:rsid w:val="001C4F8B"/>
    <w:rsid w:val="001C633B"/>
    <w:rsid w:val="001D097A"/>
    <w:rsid w:val="001D39A5"/>
    <w:rsid w:val="001D5376"/>
    <w:rsid w:val="001D6F63"/>
    <w:rsid w:val="001E0567"/>
    <w:rsid w:val="001E0CC9"/>
    <w:rsid w:val="001E2360"/>
    <w:rsid w:val="001E2A0E"/>
    <w:rsid w:val="001E30C7"/>
    <w:rsid w:val="001E3121"/>
    <w:rsid w:val="001E4BC1"/>
    <w:rsid w:val="001E7352"/>
    <w:rsid w:val="001F23B9"/>
    <w:rsid w:val="001F6F22"/>
    <w:rsid w:val="00200C13"/>
    <w:rsid w:val="00201760"/>
    <w:rsid w:val="00201D61"/>
    <w:rsid w:val="0020270F"/>
    <w:rsid w:val="00202730"/>
    <w:rsid w:val="00204667"/>
    <w:rsid w:val="00204D55"/>
    <w:rsid w:val="0021013B"/>
    <w:rsid w:val="002102D0"/>
    <w:rsid w:val="0021159B"/>
    <w:rsid w:val="00212F54"/>
    <w:rsid w:val="002131BC"/>
    <w:rsid w:val="00213DBA"/>
    <w:rsid w:val="002147A2"/>
    <w:rsid w:val="00216E8D"/>
    <w:rsid w:val="00217DA8"/>
    <w:rsid w:val="0022072C"/>
    <w:rsid w:val="00222D5D"/>
    <w:rsid w:val="00222DFE"/>
    <w:rsid w:val="002232D5"/>
    <w:rsid w:val="0022331C"/>
    <w:rsid w:val="002237E2"/>
    <w:rsid w:val="002246F7"/>
    <w:rsid w:val="002247FB"/>
    <w:rsid w:val="002275A9"/>
    <w:rsid w:val="00227D1B"/>
    <w:rsid w:val="00233267"/>
    <w:rsid w:val="00234720"/>
    <w:rsid w:val="0023536F"/>
    <w:rsid w:val="00235ED7"/>
    <w:rsid w:val="00235FC7"/>
    <w:rsid w:val="002363C6"/>
    <w:rsid w:val="0023642C"/>
    <w:rsid w:val="00237877"/>
    <w:rsid w:val="002409EF"/>
    <w:rsid w:val="00240BB3"/>
    <w:rsid w:val="002419D2"/>
    <w:rsid w:val="002438FE"/>
    <w:rsid w:val="00244C2B"/>
    <w:rsid w:val="002457DF"/>
    <w:rsid w:val="002465C7"/>
    <w:rsid w:val="00247A03"/>
    <w:rsid w:val="002518FF"/>
    <w:rsid w:val="00251EB8"/>
    <w:rsid w:val="002537E8"/>
    <w:rsid w:val="002553FA"/>
    <w:rsid w:val="002566F5"/>
    <w:rsid w:val="002570AB"/>
    <w:rsid w:val="0026105F"/>
    <w:rsid w:val="0026173A"/>
    <w:rsid w:val="002640A2"/>
    <w:rsid w:val="00273376"/>
    <w:rsid w:val="002761E4"/>
    <w:rsid w:val="002768BC"/>
    <w:rsid w:val="00276920"/>
    <w:rsid w:val="0027743E"/>
    <w:rsid w:val="00277747"/>
    <w:rsid w:val="002802D8"/>
    <w:rsid w:val="0028087F"/>
    <w:rsid w:val="002843CE"/>
    <w:rsid w:val="002868A0"/>
    <w:rsid w:val="00290EE3"/>
    <w:rsid w:val="00291733"/>
    <w:rsid w:val="00292301"/>
    <w:rsid w:val="0029334D"/>
    <w:rsid w:val="002949E0"/>
    <w:rsid w:val="002964C5"/>
    <w:rsid w:val="002A0B97"/>
    <w:rsid w:val="002A0EA0"/>
    <w:rsid w:val="002A531D"/>
    <w:rsid w:val="002A5A6B"/>
    <w:rsid w:val="002A5DD8"/>
    <w:rsid w:val="002A6304"/>
    <w:rsid w:val="002B085D"/>
    <w:rsid w:val="002B0FB1"/>
    <w:rsid w:val="002B18E4"/>
    <w:rsid w:val="002B272A"/>
    <w:rsid w:val="002B5F79"/>
    <w:rsid w:val="002B6459"/>
    <w:rsid w:val="002B77DE"/>
    <w:rsid w:val="002B7983"/>
    <w:rsid w:val="002C326E"/>
    <w:rsid w:val="002C3F54"/>
    <w:rsid w:val="002C4040"/>
    <w:rsid w:val="002C48FD"/>
    <w:rsid w:val="002C5CB1"/>
    <w:rsid w:val="002C7787"/>
    <w:rsid w:val="002C7815"/>
    <w:rsid w:val="002C7D03"/>
    <w:rsid w:val="002D04A0"/>
    <w:rsid w:val="002D07D4"/>
    <w:rsid w:val="002D15E5"/>
    <w:rsid w:val="002D19A4"/>
    <w:rsid w:val="002D4774"/>
    <w:rsid w:val="002D4CB7"/>
    <w:rsid w:val="002D58BF"/>
    <w:rsid w:val="002D642D"/>
    <w:rsid w:val="002D7FF6"/>
    <w:rsid w:val="002E12AF"/>
    <w:rsid w:val="002E1912"/>
    <w:rsid w:val="002E1969"/>
    <w:rsid w:val="002E1EB8"/>
    <w:rsid w:val="002E1FB0"/>
    <w:rsid w:val="002E24B8"/>
    <w:rsid w:val="002E4C9E"/>
    <w:rsid w:val="002E4D58"/>
    <w:rsid w:val="002E5E7D"/>
    <w:rsid w:val="002E6579"/>
    <w:rsid w:val="002E6B68"/>
    <w:rsid w:val="002F2804"/>
    <w:rsid w:val="002F2EC2"/>
    <w:rsid w:val="002F3080"/>
    <w:rsid w:val="002F5123"/>
    <w:rsid w:val="002F5641"/>
    <w:rsid w:val="002F5B8F"/>
    <w:rsid w:val="002F6E08"/>
    <w:rsid w:val="003009CA"/>
    <w:rsid w:val="00301DE7"/>
    <w:rsid w:val="0030207A"/>
    <w:rsid w:val="00303103"/>
    <w:rsid w:val="00306C35"/>
    <w:rsid w:val="003110B9"/>
    <w:rsid w:val="00312D09"/>
    <w:rsid w:val="00312ED3"/>
    <w:rsid w:val="0031517E"/>
    <w:rsid w:val="003159CC"/>
    <w:rsid w:val="0031682D"/>
    <w:rsid w:val="003169AF"/>
    <w:rsid w:val="003200BD"/>
    <w:rsid w:val="00323DB1"/>
    <w:rsid w:val="003241DE"/>
    <w:rsid w:val="00324A58"/>
    <w:rsid w:val="00324C30"/>
    <w:rsid w:val="003263BC"/>
    <w:rsid w:val="0032759D"/>
    <w:rsid w:val="00332D3A"/>
    <w:rsid w:val="0033405B"/>
    <w:rsid w:val="00334D90"/>
    <w:rsid w:val="00335066"/>
    <w:rsid w:val="00335922"/>
    <w:rsid w:val="00337CB0"/>
    <w:rsid w:val="00340866"/>
    <w:rsid w:val="00340BC6"/>
    <w:rsid w:val="00341C99"/>
    <w:rsid w:val="00344CE0"/>
    <w:rsid w:val="00345C9C"/>
    <w:rsid w:val="00346627"/>
    <w:rsid w:val="00346A54"/>
    <w:rsid w:val="003470E8"/>
    <w:rsid w:val="00350BB6"/>
    <w:rsid w:val="00350DCA"/>
    <w:rsid w:val="00352E5A"/>
    <w:rsid w:val="00352E85"/>
    <w:rsid w:val="00354019"/>
    <w:rsid w:val="00354035"/>
    <w:rsid w:val="0035558C"/>
    <w:rsid w:val="00356198"/>
    <w:rsid w:val="003563E5"/>
    <w:rsid w:val="0036050E"/>
    <w:rsid w:val="003609D5"/>
    <w:rsid w:val="003624C9"/>
    <w:rsid w:val="003629A3"/>
    <w:rsid w:val="00366605"/>
    <w:rsid w:val="00366820"/>
    <w:rsid w:val="003674DC"/>
    <w:rsid w:val="00371AE9"/>
    <w:rsid w:val="003739F7"/>
    <w:rsid w:val="00374F9B"/>
    <w:rsid w:val="00376111"/>
    <w:rsid w:val="00383D96"/>
    <w:rsid w:val="003840DB"/>
    <w:rsid w:val="0038503E"/>
    <w:rsid w:val="003875BA"/>
    <w:rsid w:val="00390643"/>
    <w:rsid w:val="003908BF"/>
    <w:rsid w:val="00391191"/>
    <w:rsid w:val="00391510"/>
    <w:rsid w:val="00391FAE"/>
    <w:rsid w:val="003925E0"/>
    <w:rsid w:val="003968B1"/>
    <w:rsid w:val="003A3116"/>
    <w:rsid w:val="003A473A"/>
    <w:rsid w:val="003A5DB0"/>
    <w:rsid w:val="003A6015"/>
    <w:rsid w:val="003A6959"/>
    <w:rsid w:val="003A7CE1"/>
    <w:rsid w:val="003B01A2"/>
    <w:rsid w:val="003B1384"/>
    <w:rsid w:val="003B2470"/>
    <w:rsid w:val="003B5DCE"/>
    <w:rsid w:val="003C3181"/>
    <w:rsid w:val="003C35FC"/>
    <w:rsid w:val="003C3C3C"/>
    <w:rsid w:val="003C4BE9"/>
    <w:rsid w:val="003C4C1F"/>
    <w:rsid w:val="003D383C"/>
    <w:rsid w:val="003D47E1"/>
    <w:rsid w:val="003D4AE1"/>
    <w:rsid w:val="003D6B89"/>
    <w:rsid w:val="003E0065"/>
    <w:rsid w:val="003E0A82"/>
    <w:rsid w:val="003E5073"/>
    <w:rsid w:val="003E50C6"/>
    <w:rsid w:val="003E7E25"/>
    <w:rsid w:val="003F0DB2"/>
    <w:rsid w:val="003F15BA"/>
    <w:rsid w:val="003F4308"/>
    <w:rsid w:val="003F46B4"/>
    <w:rsid w:val="00404E37"/>
    <w:rsid w:val="00411654"/>
    <w:rsid w:val="00411CBD"/>
    <w:rsid w:val="00413C27"/>
    <w:rsid w:val="00414122"/>
    <w:rsid w:val="00414937"/>
    <w:rsid w:val="004172A9"/>
    <w:rsid w:val="0042027A"/>
    <w:rsid w:val="00420709"/>
    <w:rsid w:val="00421DA4"/>
    <w:rsid w:val="00421FA8"/>
    <w:rsid w:val="00425D94"/>
    <w:rsid w:val="00425EC0"/>
    <w:rsid w:val="004269B1"/>
    <w:rsid w:val="004303D3"/>
    <w:rsid w:val="00430DE8"/>
    <w:rsid w:val="00431186"/>
    <w:rsid w:val="004329DA"/>
    <w:rsid w:val="00433907"/>
    <w:rsid w:val="00433998"/>
    <w:rsid w:val="00434885"/>
    <w:rsid w:val="00437166"/>
    <w:rsid w:val="00440380"/>
    <w:rsid w:val="00441894"/>
    <w:rsid w:val="00442AE0"/>
    <w:rsid w:val="0044653F"/>
    <w:rsid w:val="004522DF"/>
    <w:rsid w:val="004537E9"/>
    <w:rsid w:val="0045482B"/>
    <w:rsid w:val="00455E3A"/>
    <w:rsid w:val="004564C1"/>
    <w:rsid w:val="00456FA8"/>
    <w:rsid w:val="004571C2"/>
    <w:rsid w:val="00457EA0"/>
    <w:rsid w:val="0046098E"/>
    <w:rsid w:val="004612BC"/>
    <w:rsid w:val="004637F4"/>
    <w:rsid w:val="00465880"/>
    <w:rsid w:val="0046623D"/>
    <w:rsid w:val="004678B2"/>
    <w:rsid w:val="00467C6E"/>
    <w:rsid w:val="00467FA4"/>
    <w:rsid w:val="0047110C"/>
    <w:rsid w:val="00473EE8"/>
    <w:rsid w:val="00474E9B"/>
    <w:rsid w:val="00475B30"/>
    <w:rsid w:val="00475E20"/>
    <w:rsid w:val="00475F50"/>
    <w:rsid w:val="00480D2E"/>
    <w:rsid w:val="00481581"/>
    <w:rsid w:val="004838E2"/>
    <w:rsid w:val="00484D1D"/>
    <w:rsid w:val="0048601E"/>
    <w:rsid w:val="004870C7"/>
    <w:rsid w:val="00492B4B"/>
    <w:rsid w:val="00495DFB"/>
    <w:rsid w:val="0049738C"/>
    <w:rsid w:val="004A0839"/>
    <w:rsid w:val="004A0B1E"/>
    <w:rsid w:val="004A0B55"/>
    <w:rsid w:val="004A24FD"/>
    <w:rsid w:val="004A36DF"/>
    <w:rsid w:val="004A4A56"/>
    <w:rsid w:val="004A58F9"/>
    <w:rsid w:val="004A5A25"/>
    <w:rsid w:val="004A61D6"/>
    <w:rsid w:val="004B0321"/>
    <w:rsid w:val="004B3D97"/>
    <w:rsid w:val="004B48EF"/>
    <w:rsid w:val="004B4F50"/>
    <w:rsid w:val="004B5CB5"/>
    <w:rsid w:val="004B6788"/>
    <w:rsid w:val="004B6D85"/>
    <w:rsid w:val="004C1821"/>
    <w:rsid w:val="004C25F6"/>
    <w:rsid w:val="004C308E"/>
    <w:rsid w:val="004C3CF9"/>
    <w:rsid w:val="004C559F"/>
    <w:rsid w:val="004C748C"/>
    <w:rsid w:val="004D0CE9"/>
    <w:rsid w:val="004D2530"/>
    <w:rsid w:val="004D332E"/>
    <w:rsid w:val="004D4B76"/>
    <w:rsid w:val="004D5EE1"/>
    <w:rsid w:val="004D6513"/>
    <w:rsid w:val="004D6F6C"/>
    <w:rsid w:val="004D741B"/>
    <w:rsid w:val="004D7989"/>
    <w:rsid w:val="004E29B3"/>
    <w:rsid w:val="004E3F8D"/>
    <w:rsid w:val="004E6F19"/>
    <w:rsid w:val="004E72CA"/>
    <w:rsid w:val="004F0821"/>
    <w:rsid w:val="004F0D41"/>
    <w:rsid w:val="004F1787"/>
    <w:rsid w:val="004F1A7C"/>
    <w:rsid w:val="004F2C4A"/>
    <w:rsid w:val="004F3076"/>
    <w:rsid w:val="004F3132"/>
    <w:rsid w:val="004F36F2"/>
    <w:rsid w:val="004F3C71"/>
    <w:rsid w:val="004F678A"/>
    <w:rsid w:val="004F6D3E"/>
    <w:rsid w:val="00507FF1"/>
    <w:rsid w:val="00510424"/>
    <w:rsid w:val="00510A44"/>
    <w:rsid w:val="00510F4C"/>
    <w:rsid w:val="0051183C"/>
    <w:rsid w:val="00512DCA"/>
    <w:rsid w:val="00512FE4"/>
    <w:rsid w:val="00517459"/>
    <w:rsid w:val="0052110F"/>
    <w:rsid w:val="0052243C"/>
    <w:rsid w:val="0052355B"/>
    <w:rsid w:val="00523ED2"/>
    <w:rsid w:val="005245B8"/>
    <w:rsid w:val="00525546"/>
    <w:rsid w:val="00526401"/>
    <w:rsid w:val="0052702F"/>
    <w:rsid w:val="005274D4"/>
    <w:rsid w:val="00530547"/>
    <w:rsid w:val="00535173"/>
    <w:rsid w:val="005353B5"/>
    <w:rsid w:val="00535818"/>
    <w:rsid w:val="005365DF"/>
    <w:rsid w:val="0053683C"/>
    <w:rsid w:val="00541DB7"/>
    <w:rsid w:val="00541F1A"/>
    <w:rsid w:val="0054234F"/>
    <w:rsid w:val="0054284A"/>
    <w:rsid w:val="00543C16"/>
    <w:rsid w:val="005453B9"/>
    <w:rsid w:val="005455AE"/>
    <w:rsid w:val="0054642F"/>
    <w:rsid w:val="00550030"/>
    <w:rsid w:val="00550295"/>
    <w:rsid w:val="005513F4"/>
    <w:rsid w:val="00552137"/>
    <w:rsid w:val="00552671"/>
    <w:rsid w:val="005549BF"/>
    <w:rsid w:val="00555507"/>
    <w:rsid w:val="00555735"/>
    <w:rsid w:val="005561E5"/>
    <w:rsid w:val="005564EA"/>
    <w:rsid w:val="00562B88"/>
    <w:rsid w:val="00564D28"/>
    <w:rsid w:val="00565E46"/>
    <w:rsid w:val="00566D54"/>
    <w:rsid w:val="00570A76"/>
    <w:rsid w:val="00570F69"/>
    <w:rsid w:val="0057248B"/>
    <w:rsid w:val="0057532A"/>
    <w:rsid w:val="00580DD2"/>
    <w:rsid w:val="005814E8"/>
    <w:rsid w:val="0058634E"/>
    <w:rsid w:val="00586955"/>
    <w:rsid w:val="00587CDD"/>
    <w:rsid w:val="00590C67"/>
    <w:rsid w:val="00590D07"/>
    <w:rsid w:val="00596B9A"/>
    <w:rsid w:val="005A3560"/>
    <w:rsid w:val="005A5AFC"/>
    <w:rsid w:val="005B0370"/>
    <w:rsid w:val="005B363F"/>
    <w:rsid w:val="005B5243"/>
    <w:rsid w:val="005C0F4B"/>
    <w:rsid w:val="005C281A"/>
    <w:rsid w:val="005C2A02"/>
    <w:rsid w:val="005C36BE"/>
    <w:rsid w:val="005C3D20"/>
    <w:rsid w:val="005C6DAF"/>
    <w:rsid w:val="005C700F"/>
    <w:rsid w:val="005D01E0"/>
    <w:rsid w:val="005D52E5"/>
    <w:rsid w:val="005D5850"/>
    <w:rsid w:val="005D5A74"/>
    <w:rsid w:val="005D5A8B"/>
    <w:rsid w:val="005D6BE3"/>
    <w:rsid w:val="005D6D1E"/>
    <w:rsid w:val="005E2449"/>
    <w:rsid w:val="005E3D3D"/>
    <w:rsid w:val="005E4881"/>
    <w:rsid w:val="005E4B60"/>
    <w:rsid w:val="005E51A9"/>
    <w:rsid w:val="005E7FA3"/>
    <w:rsid w:val="005F0FDA"/>
    <w:rsid w:val="005F2429"/>
    <w:rsid w:val="005F4BC8"/>
    <w:rsid w:val="005F4C1D"/>
    <w:rsid w:val="005F6566"/>
    <w:rsid w:val="005F6BA7"/>
    <w:rsid w:val="00600048"/>
    <w:rsid w:val="00600AA1"/>
    <w:rsid w:val="00600ED8"/>
    <w:rsid w:val="00601D5F"/>
    <w:rsid w:val="00602417"/>
    <w:rsid w:val="00607B73"/>
    <w:rsid w:val="00612B7A"/>
    <w:rsid w:val="00613E0C"/>
    <w:rsid w:val="00614862"/>
    <w:rsid w:val="00616D03"/>
    <w:rsid w:val="006172C0"/>
    <w:rsid w:val="006177A2"/>
    <w:rsid w:val="00617D09"/>
    <w:rsid w:val="00623DA3"/>
    <w:rsid w:val="00624851"/>
    <w:rsid w:val="00625D2D"/>
    <w:rsid w:val="006260C6"/>
    <w:rsid w:val="00626569"/>
    <w:rsid w:val="0063145C"/>
    <w:rsid w:val="006362E8"/>
    <w:rsid w:val="00637DFD"/>
    <w:rsid w:val="00641D0D"/>
    <w:rsid w:val="00644DC6"/>
    <w:rsid w:val="006459B4"/>
    <w:rsid w:val="00645B74"/>
    <w:rsid w:val="0064688D"/>
    <w:rsid w:val="00650BB8"/>
    <w:rsid w:val="006607B4"/>
    <w:rsid w:val="00662767"/>
    <w:rsid w:val="00662BD4"/>
    <w:rsid w:val="0066421F"/>
    <w:rsid w:val="00664A0E"/>
    <w:rsid w:val="006679BF"/>
    <w:rsid w:val="00671299"/>
    <w:rsid w:val="00671FF8"/>
    <w:rsid w:val="0067246E"/>
    <w:rsid w:val="00673EF5"/>
    <w:rsid w:val="0067762A"/>
    <w:rsid w:val="00677D31"/>
    <w:rsid w:val="00680273"/>
    <w:rsid w:val="0068093C"/>
    <w:rsid w:val="00680B82"/>
    <w:rsid w:val="0068377C"/>
    <w:rsid w:val="00684C93"/>
    <w:rsid w:val="00684FD9"/>
    <w:rsid w:val="006863CE"/>
    <w:rsid w:val="006871EA"/>
    <w:rsid w:val="00687A19"/>
    <w:rsid w:val="00691F80"/>
    <w:rsid w:val="00692EE1"/>
    <w:rsid w:val="00694F10"/>
    <w:rsid w:val="00696148"/>
    <w:rsid w:val="00696A79"/>
    <w:rsid w:val="00697382"/>
    <w:rsid w:val="006A679B"/>
    <w:rsid w:val="006A6906"/>
    <w:rsid w:val="006A6EC3"/>
    <w:rsid w:val="006A7172"/>
    <w:rsid w:val="006A7CD5"/>
    <w:rsid w:val="006B0542"/>
    <w:rsid w:val="006B06E8"/>
    <w:rsid w:val="006B156E"/>
    <w:rsid w:val="006B22B7"/>
    <w:rsid w:val="006B24C2"/>
    <w:rsid w:val="006B3189"/>
    <w:rsid w:val="006B3C73"/>
    <w:rsid w:val="006B5BAE"/>
    <w:rsid w:val="006B6AD3"/>
    <w:rsid w:val="006C0FA7"/>
    <w:rsid w:val="006C3215"/>
    <w:rsid w:val="006C619B"/>
    <w:rsid w:val="006C7863"/>
    <w:rsid w:val="006D2508"/>
    <w:rsid w:val="006D4145"/>
    <w:rsid w:val="006D577C"/>
    <w:rsid w:val="006D6DED"/>
    <w:rsid w:val="006D759D"/>
    <w:rsid w:val="006E0F7F"/>
    <w:rsid w:val="006E176A"/>
    <w:rsid w:val="006E1FBB"/>
    <w:rsid w:val="006E7282"/>
    <w:rsid w:val="006E7CFC"/>
    <w:rsid w:val="006F00D9"/>
    <w:rsid w:val="006F041A"/>
    <w:rsid w:val="006F3BE3"/>
    <w:rsid w:val="006F52B0"/>
    <w:rsid w:val="006F6688"/>
    <w:rsid w:val="00702E72"/>
    <w:rsid w:val="00703FDB"/>
    <w:rsid w:val="00704986"/>
    <w:rsid w:val="0070548C"/>
    <w:rsid w:val="00710FC8"/>
    <w:rsid w:val="00711D69"/>
    <w:rsid w:val="007130E4"/>
    <w:rsid w:val="007235AC"/>
    <w:rsid w:val="00726B4D"/>
    <w:rsid w:val="00727EE9"/>
    <w:rsid w:val="00730722"/>
    <w:rsid w:val="00731691"/>
    <w:rsid w:val="00731BAB"/>
    <w:rsid w:val="00735131"/>
    <w:rsid w:val="00735F7D"/>
    <w:rsid w:val="00736577"/>
    <w:rsid w:val="0074220B"/>
    <w:rsid w:val="00743995"/>
    <w:rsid w:val="00743F7D"/>
    <w:rsid w:val="007464B8"/>
    <w:rsid w:val="007500CA"/>
    <w:rsid w:val="007500E5"/>
    <w:rsid w:val="00751139"/>
    <w:rsid w:val="00756877"/>
    <w:rsid w:val="00761347"/>
    <w:rsid w:val="00761816"/>
    <w:rsid w:val="00761B98"/>
    <w:rsid w:val="007627AF"/>
    <w:rsid w:val="007633B2"/>
    <w:rsid w:val="00764263"/>
    <w:rsid w:val="007673A0"/>
    <w:rsid w:val="0076745C"/>
    <w:rsid w:val="00771D5F"/>
    <w:rsid w:val="00772969"/>
    <w:rsid w:val="00776AB2"/>
    <w:rsid w:val="007805E6"/>
    <w:rsid w:val="00781139"/>
    <w:rsid w:val="00782558"/>
    <w:rsid w:val="00782622"/>
    <w:rsid w:val="00784115"/>
    <w:rsid w:val="00784D58"/>
    <w:rsid w:val="00784D68"/>
    <w:rsid w:val="00785EAA"/>
    <w:rsid w:val="007879C3"/>
    <w:rsid w:val="007900F4"/>
    <w:rsid w:val="00791351"/>
    <w:rsid w:val="0079396B"/>
    <w:rsid w:val="00793CF6"/>
    <w:rsid w:val="00793D49"/>
    <w:rsid w:val="007957F2"/>
    <w:rsid w:val="00797E96"/>
    <w:rsid w:val="007A0E0F"/>
    <w:rsid w:val="007A3A55"/>
    <w:rsid w:val="007A446F"/>
    <w:rsid w:val="007A58F4"/>
    <w:rsid w:val="007A6BDB"/>
    <w:rsid w:val="007B2438"/>
    <w:rsid w:val="007B2CEB"/>
    <w:rsid w:val="007B3BD4"/>
    <w:rsid w:val="007B3F5B"/>
    <w:rsid w:val="007B70B3"/>
    <w:rsid w:val="007C0323"/>
    <w:rsid w:val="007C05EC"/>
    <w:rsid w:val="007C07F9"/>
    <w:rsid w:val="007C17F6"/>
    <w:rsid w:val="007C236F"/>
    <w:rsid w:val="007C2BD4"/>
    <w:rsid w:val="007D0496"/>
    <w:rsid w:val="007D087E"/>
    <w:rsid w:val="007D1CC5"/>
    <w:rsid w:val="007D2F25"/>
    <w:rsid w:val="007D538F"/>
    <w:rsid w:val="007D66E7"/>
    <w:rsid w:val="007D6A6D"/>
    <w:rsid w:val="007D7758"/>
    <w:rsid w:val="007D7CCB"/>
    <w:rsid w:val="007D7F28"/>
    <w:rsid w:val="007E17AA"/>
    <w:rsid w:val="007E1979"/>
    <w:rsid w:val="007E29AB"/>
    <w:rsid w:val="007E662E"/>
    <w:rsid w:val="007E73A0"/>
    <w:rsid w:val="007F0163"/>
    <w:rsid w:val="007F2181"/>
    <w:rsid w:val="007F226E"/>
    <w:rsid w:val="007F25CE"/>
    <w:rsid w:val="007F3736"/>
    <w:rsid w:val="007F42A5"/>
    <w:rsid w:val="007F43BD"/>
    <w:rsid w:val="007F4AC7"/>
    <w:rsid w:val="007F52E0"/>
    <w:rsid w:val="007F6942"/>
    <w:rsid w:val="008016C0"/>
    <w:rsid w:val="00803816"/>
    <w:rsid w:val="00804C69"/>
    <w:rsid w:val="00810542"/>
    <w:rsid w:val="008121A5"/>
    <w:rsid w:val="008167F2"/>
    <w:rsid w:val="00816AD5"/>
    <w:rsid w:val="00817832"/>
    <w:rsid w:val="0082083A"/>
    <w:rsid w:val="0082224B"/>
    <w:rsid w:val="00824514"/>
    <w:rsid w:val="00826C98"/>
    <w:rsid w:val="00831817"/>
    <w:rsid w:val="00831C46"/>
    <w:rsid w:val="00833EC1"/>
    <w:rsid w:val="00835003"/>
    <w:rsid w:val="0083671F"/>
    <w:rsid w:val="00840927"/>
    <w:rsid w:val="00844108"/>
    <w:rsid w:val="00845BDF"/>
    <w:rsid w:val="00846800"/>
    <w:rsid w:val="00847A8D"/>
    <w:rsid w:val="0085047B"/>
    <w:rsid w:val="00856E6D"/>
    <w:rsid w:val="00856F28"/>
    <w:rsid w:val="00862207"/>
    <w:rsid w:val="00862DAF"/>
    <w:rsid w:val="008638A1"/>
    <w:rsid w:val="00863AB6"/>
    <w:rsid w:val="00864220"/>
    <w:rsid w:val="0086455D"/>
    <w:rsid w:val="00864BD6"/>
    <w:rsid w:val="00867A0F"/>
    <w:rsid w:val="00874F14"/>
    <w:rsid w:val="00877B09"/>
    <w:rsid w:val="00880AFB"/>
    <w:rsid w:val="00881417"/>
    <w:rsid w:val="008855B7"/>
    <w:rsid w:val="008868AB"/>
    <w:rsid w:val="008871F3"/>
    <w:rsid w:val="00887344"/>
    <w:rsid w:val="0088736B"/>
    <w:rsid w:val="00891126"/>
    <w:rsid w:val="0089154A"/>
    <w:rsid w:val="008A41B7"/>
    <w:rsid w:val="008A61DB"/>
    <w:rsid w:val="008A6851"/>
    <w:rsid w:val="008A76FF"/>
    <w:rsid w:val="008B0167"/>
    <w:rsid w:val="008B3810"/>
    <w:rsid w:val="008B5174"/>
    <w:rsid w:val="008B7212"/>
    <w:rsid w:val="008C04F5"/>
    <w:rsid w:val="008C3B64"/>
    <w:rsid w:val="008C3CBB"/>
    <w:rsid w:val="008C4D21"/>
    <w:rsid w:val="008D0ECA"/>
    <w:rsid w:val="008D29B7"/>
    <w:rsid w:val="008D6863"/>
    <w:rsid w:val="008E1452"/>
    <w:rsid w:val="008E517E"/>
    <w:rsid w:val="008F2A64"/>
    <w:rsid w:val="008F2DBA"/>
    <w:rsid w:val="008F554D"/>
    <w:rsid w:val="008F5721"/>
    <w:rsid w:val="008F5BA9"/>
    <w:rsid w:val="008F5C25"/>
    <w:rsid w:val="008F65EC"/>
    <w:rsid w:val="008F7436"/>
    <w:rsid w:val="008F7B7A"/>
    <w:rsid w:val="0090217F"/>
    <w:rsid w:val="00904DEE"/>
    <w:rsid w:val="0090527C"/>
    <w:rsid w:val="0090573E"/>
    <w:rsid w:val="00906D5F"/>
    <w:rsid w:val="00907BE2"/>
    <w:rsid w:val="0091075C"/>
    <w:rsid w:val="0091117B"/>
    <w:rsid w:val="00916746"/>
    <w:rsid w:val="00917796"/>
    <w:rsid w:val="00920485"/>
    <w:rsid w:val="00923B2C"/>
    <w:rsid w:val="0092400F"/>
    <w:rsid w:val="00926AEE"/>
    <w:rsid w:val="0093188D"/>
    <w:rsid w:val="00932D11"/>
    <w:rsid w:val="0093340A"/>
    <w:rsid w:val="00934704"/>
    <w:rsid w:val="00935822"/>
    <w:rsid w:val="00935AA7"/>
    <w:rsid w:val="00935D3A"/>
    <w:rsid w:val="00935EF3"/>
    <w:rsid w:val="0093602D"/>
    <w:rsid w:val="00937E34"/>
    <w:rsid w:val="00943146"/>
    <w:rsid w:val="0094474B"/>
    <w:rsid w:val="00944E5C"/>
    <w:rsid w:val="00954A15"/>
    <w:rsid w:val="009554C4"/>
    <w:rsid w:val="0095601D"/>
    <w:rsid w:val="00956C30"/>
    <w:rsid w:val="00961656"/>
    <w:rsid w:val="009627C7"/>
    <w:rsid w:val="00963D71"/>
    <w:rsid w:val="009649C4"/>
    <w:rsid w:val="0096551F"/>
    <w:rsid w:val="009664B4"/>
    <w:rsid w:val="00970055"/>
    <w:rsid w:val="009703C3"/>
    <w:rsid w:val="00972462"/>
    <w:rsid w:val="0097362C"/>
    <w:rsid w:val="00973C62"/>
    <w:rsid w:val="00974E7A"/>
    <w:rsid w:val="00975DC3"/>
    <w:rsid w:val="0097733E"/>
    <w:rsid w:val="00977353"/>
    <w:rsid w:val="00982359"/>
    <w:rsid w:val="00982511"/>
    <w:rsid w:val="0098302C"/>
    <w:rsid w:val="0098462D"/>
    <w:rsid w:val="00986CBE"/>
    <w:rsid w:val="00987961"/>
    <w:rsid w:val="00987A08"/>
    <w:rsid w:val="00987D61"/>
    <w:rsid w:val="009900AB"/>
    <w:rsid w:val="00991D3B"/>
    <w:rsid w:val="00996838"/>
    <w:rsid w:val="00997689"/>
    <w:rsid w:val="009A1F6D"/>
    <w:rsid w:val="009A2ECE"/>
    <w:rsid w:val="009A3DE3"/>
    <w:rsid w:val="009A40C7"/>
    <w:rsid w:val="009A42D9"/>
    <w:rsid w:val="009A50B1"/>
    <w:rsid w:val="009A5D6E"/>
    <w:rsid w:val="009A6BD1"/>
    <w:rsid w:val="009A7402"/>
    <w:rsid w:val="009B0794"/>
    <w:rsid w:val="009B09E7"/>
    <w:rsid w:val="009B10FF"/>
    <w:rsid w:val="009B2965"/>
    <w:rsid w:val="009B360B"/>
    <w:rsid w:val="009B6400"/>
    <w:rsid w:val="009B6674"/>
    <w:rsid w:val="009B71D7"/>
    <w:rsid w:val="009B7752"/>
    <w:rsid w:val="009B779C"/>
    <w:rsid w:val="009C11CD"/>
    <w:rsid w:val="009C3376"/>
    <w:rsid w:val="009C6CF5"/>
    <w:rsid w:val="009C7158"/>
    <w:rsid w:val="009C7F6B"/>
    <w:rsid w:val="009D251D"/>
    <w:rsid w:val="009D26C7"/>
    <w:rsid w:val="009D4823"/>
    <w:rsid w:val="009D620D"/>
    <w:rsid w:val="009D62D7"/>
    <w:rsid w:val="009D75AE"/>
    <w:rsid w:val="009D75BF"/>
    <w:rsid w:val="009D78B6"/>
    <w:rsid w:val="009D7BCB"/>
    <w:rsid w:val="009E13CD"/>
    <w:rsid w:val="009E256C"/>
    <w:rsid w:val="009E2BD4"/>
    <w:rsid w:val="009E4D66"/>
    <w:rsid w:val="009E4F7D"/>
    <w:rsid w:val="009E52F1"/>
    <w:rsid w:val="009E5941"/>
    <w:rsid w:val="009E69E4"/>
    <w:rsid w:val="009E7A8B"/>
    <w:rsid w:val="009F0BDC"/>
    <w:rsid w:val="009F0E96"/>
    <w:rsid w:val="009F1493"/>
    <w:rsid w:val="009F1792"/>
    <w:rsid w:val="009F1D35"/>
    <w:rsid w:val="009F2944"/>
    <w:rsid w:val="009F3B40"/>
    <w:rsid w:val="009F656A"/>
    <w:rsid w:val="00A001D2"/>
    <w:rsid w:val="00A019CE"/>
    <w:rsid w:val="00A03CA5"/>
    <w:rsid w:val="00A0445F"/>
    <w:rsid w:val="00A05660"/>
    <w:rsid w:val="00A11A62"/>
    <w:rsid w:val="00A12E6B"/>
    <w:rsid w:val="00A16780"/>
    <w:rsid w:val="00A20D6C"/>
    <w:rsid w:val="00A23EA7"/>
    <w:rsid w:val="00A2682C"/>
    <w:rsid w:val="00A26C97"/>
    <w:rsid w:val="00A30AC1"/>
    <w:rsid w:val="00A35A83"/>
    <w:rsid w:val="00A35DB1"/>
    <w:rsid w:val="00A36A8C"/>
    <w:rsid w:val="00A420F2"/>
    <w:rsid w:val="00A438C6"/>
    <w:rsid w:val="00A44121"/>
    <w:rsid w:val="00A46CDD"/>
    <w:rsid w:val="00A47A9E"/>
    <w:rsid w:val="00A503E9"/>
    <w:rsid w:val="00A52284"/>
    <w:rsid w:val="00A5616B"/>
    <w:rsid w:val="00A568AC"/>
    <w:rsid w:val="00A601B7"/>
    <w:rsid w:val="00A602A1"/>
    <w:rsid w:val="00A60CCD"/>
    <w:rsid w:val="00A62E8F"/>
    <w:rsid w:val="00A6557F"/>
    <w:rsid w:val="00A65EED"/>
    <w:rsid w:val="00A66625"/>
    <w:rsid w:val="00A7052F"/>
    <w:rsid w:val="00A70F7B"/>
    <w:rsid w:val="00A716BB"/>
    <w:rsid w:val="00A73682"/>
    <w:rsid w:val="00A737A6"/>
    <w:rsid w:val="00A7560A"/>
    <w:rsid w:val="00A761E1"/>
    <w:rsid w:val="00A821A6"/>
    <w:rsid w:val="00A84D41"/>
    <w:rsid w:val="00A865ED"/>
    <w:rsid w:val="00A86A4E"/>
    <w:rsid w:val="00A876A2"/>
    <w:rsid w:val="00A90372"/>
    <w:rsid w:val="00A90A96"/>
    <w:rsid w:val="00A90C60"/>
    <w:rsid w:val="00A90C74"/>
    <w:rsid w:val="00A93768"/>
    <w:rsid w:val="00A963F1"/>
    <w:rsid w:val="00A96D2C"/>
    <w:rsid w:val="00AA3ED5"/>
    <w:rsid w:val="00AA73DD"/>
    <w:rsid w:val="00AB079E"/>
    <w:rsid w:val="00AB4B13"/>
    <w:rsid w:val="00AB4CDD"/>
    <w:rsid w:val="00AB7BB1"/>
    <w:rsid w:val="00AC4AB3"/>
    <w:rsid w:val="00AC592A"/>
    <w:rsid w:val="00AD1F18"/>
    <w:rsid w:val="00AD209A"/>
    <w:rsid w:val="00AD266F"/>
    <w:rsid w:val="00AD465D"/>
    <w:rsid w:val="00AD5703"/>
    <w:rsid w:val="00AD6676"/>
    <w:rsid w:val="00AE029F"/>
    <w:rsid w:val="00AE294A"/>
    <w:rsid w:val="00AE7DF1"/>
    <w:rsid w:val="00AF37E6"/>
    <w:rsid w:val="00AF5906"/>
    <w:rsid w:val="00AF5F59"/>
    <w:rsid w:val="00AF74DE"/>
    <w:rsid w:val="00B005EB"/>
    <w:rsid w:val="00B00DE6"/>
    <w:rsid w:val="00B01D3C"/>
    <w:rsid w:val="00B03056"/>
    <w:rsid w:val="00B05858"/>
    <w:rsid w:val="00B05D99"/>
    <w:rsid w:val="00B065FD"/>
    <w:rsid w:val="00B068CD"/>
    <w:rsid w:val="00B07690"/>
    <w:rsid w:val="00B121BB"/>
    <w:rsid w:val="00B12339"/>
    <w:rsid w:val="00B123C7"/>
    <w:rsid w:val="00B12E16"/>
    <w:rsid w:val="00B156D3"/>
    <w:rsid w:val="00B17FF8"/>
    <w:rsid w:val="00B2004A"/>
    <w:rsid w:val="00B214E0"/>
    <w:rsid w:val="00B221F6"/>
    <w:rsid w:val="00B2256F"/>
    <w:rsid w:val="00B27555"/>
    <w:rsid w:val="00B30343"/>
    <w:rsid w:val="00B31078"/>
    <w:rsid w:val="00B32351"/>
    <w:rsid w:val="00B32DE9"/>
    <w:rsid w:val="00B3365D"/>
    <w:rsid w:val="00B34318"/>
    <w:rsid w:val="00B3448C"/>
    <w:rsid w:val="00B40ADE"/>
    <w:rsid w:val="00B42391"/>
    <w:rsid w:val="00B44228"/>
    <w:rsid w:val="00B44AE4"/>
    <w:rsid w:val="00B4556E"/>
    <w:rsid w:val="00B46876"/>
    <w:rsid w:val="00B5252B"/>
    <w:rsid w:val="00B5309C"/>
    <w:rsid w:val="00B56C91"/>
    <w:rsid w:val="00B56DC8"/>
    <w:rsid w:val="00B56EC2"/>
    <w:rsid w:val="00B57C20"/>
    <w:rsid w:val="00B652A9"/>
    <w:rsid w:val="00B6681B"/>
    <w:rsid w:val="00B670BC"/>
    <w:rsid w:val="00B670CC"/>
    <w:rsid w:val="00B72C44"/>
    <w:rsid w:val="00B72E4F"/>
    <w:rsid w:val="00B73606"/>
    <w:rsid w:val="00B74C46"/>
    <w:rsid w:val="00B76536"/>
    <w:rsid w:val="00B8257C"/>
    <w:rsid w:val="00B83BED"/>
    <w:rsid w:val="00B848BE"/>
    <w:rsid w:val="00B86B75"/>
    <w:rsid w:val="00B9022F"/>
    <w:rsid w:val="00B9038F"/>
    <w:rsid w:val="00B91914"/>
    <w:rsid w:val="00B92392"/>
    <w:rsid w:val="00B93349"/>
    <w:rsid w:val="00B93AB7"/>
    <w:rsid w:val="00B94186"/>
    <w:rsid w:val="00B94A7B"/>
    <w:rsid w:val="00B94F76"/>
    <w:rsid w:val="00B953C1"/>
    <w:rsid w:val="00B954B2"/>
    <w:rsid w:val="00BA31F1"/>
    <w:rsid w:val="00BA51E9"/>
    <w:rsid w:val="00BA6917"/>
    <w:rsid w:val="00BB3B8B"/>
    <w:rsid w:val="00BB587D"/>
    <w:rsid w:val="00BB76F9"/>
    <w:rsid w:val="00BC03E9"/>
    <w:rsid w:val="00BC22D3"/>
    <w:rsid w:val="00BC48D5"/>
    <w:rsid w:val="00BC4CDB"/>
    <w:rsid w:val="00BC581C"/>
    <w:rsid w:val="00BC5B1E"/>
    <w:rsid w:val="00BD0C3D"/>
    <w:rsid w:val="00BD0F73"/>
    <w:rsid w:val="00BD153E"/>
    <w:rsid w:val="00BD1F1C"/>
    <w:rsid w:val="00BD53F2"/>
    <w:rsid w:val="00BD5C2D"/>
    <w:rsid w:val="00BE2F1C"/>
    <w:rsid w:val="00BE3797"/>
    <w:rsid w:val="00BE4EA1"/>
    <w:rsid w:val="00BE7E7F"/>
    <w:rsid w:val="00BF3032"/>
    <w:rsid w:val="00BF3E1C"/>
    <w:rsid w:val="00BF657A"/>
    <w:rsid w:val="00C068A8"/>
    <w:rsid w:val="00C07BC8"/>
    <w:rsid w:val="00C117B8"/>
    <w:rsid w:val="00C12BAF"/>
    <w:rsid w:val="00C1330D"/>
    <w:rsid w:val="00C13420"/>
    <w:rsid w:val="00C13D00"/>
    <w:rsid w:val="00C13DB2"/>
    <w:rsid w:val="00C15D37"/>
    <w:rsid w:val="00C15EB8"/>
    <w:rsid w:val="00C16294"/>
    <w:rsid w:val="00C17316"/>
    <w:rsid w:val="00C17569"/>
    <w:rsid w:val="00C178B3"/>
    <w:rsid w:val="00C204B6"/>
    <w:rsid w:val="00C21069"/>
    <w:rsid w:val="00C22D27"/>
    <w:rsid w:val="00C23164"/>
    <w:rsid w:val="00C23560"/>
    <w:rsid w:val="00C245DA"/>
    <w:rsid w:val="00C25677"/>
    <w:rsid w:val="00C2782B"/>
    <w:rsid w:val="00C34C1B"/>
    <w:rsid w:val="00C35EF8"/>
    <w:rsid w:val="00C36279"/>
    <w:rsid w:val="00C3710B"/>
    <w:rsid w:val="00C372D8"/>
    <w:rsid w:val="00C43A1F"/>
    <w:rsid w:val="00C43BF5"/>
    <w:rsid w:val="00C44FAB"/>
    <w:rsid w:val="00C45AB7"/>
    <w:rsid w:val="00C474C3"/>
    <w:rsid w:val="00C47C07"/>
    <w:rsid w:val="00C500F7"/>
    <w:rsid w:val="00C56A38"/>
    <w:rsid w:val="00C613A0"/>
    <w:rsid w:val="00C6283C"/>
    <w:rsid w:val="00C6391A"/>
    <w:rsid w:val="00C65707"/>
    <w:rsid w:val="00C67B40"/>
    <w:rsid w:val="00C703AA"/>
    <w:rsid w:val="00C70D71"/>
    <w:rsid w:val="00C7242B"/>
    <w:rsid w:val="00C72C7C"/>
    <w:rsid w:val="00C72D2D"/>
    <w:rsid w:val="00C734D0"/>
    <w:rsid w:val="00C756A5"/>
    <w:rsid w:val="00C76348"/>
    <w:rsid w:val="00C77D58"/>
    <w:rsid w:val="00C82C9B"/>
    <w:rsid w:val="00C84557"/>
    <w:rsid w:val="00C85015"/>
    <w:rsid w:val="00C853EB"/>
    <w:rsid w:val="00C85ED0"/>
    <w:rsid w:val="00C86AC8"/>
    <w:rsid w:val="00C879B8"/>
    <w:rsid w:val="00C93743"/>
    <w:rsid w:val="00C94070"/>
    <w:rsid w:val="00C94803"/>
    <w:rsid w:val="00C94F84"/>
    <w:rsid w:val="00C9757F"/>
    <w:rsid w:val="00CA2130"/>
    <w:rsid w:val="00CA74C1"/>
    <w:rsid w:val="00CB19C8"/>
    <w:rsid w:val="00CB2039"/>
    <w:rsid w:val="00CB4BA8"/>
    <w:rsid w:val="00CB4E6B"/>
    <w:rsid w:val="00CB50BD"/>
    <w:rsid w:val="00CC1312"/>
    <w:rsid w:val="00CC173B"/>
    <w:rsid w:val="00CC7998"/>
    <w:rsid w:val="00CD11A3"/>
    <w:rsid w:val="00CD304A"/>
    <w:rsid w:val="00CD3373"/>
    <w:rsid w:val="00CD4930"/>
    <w:rsid w:val="00CD5823"/>
    <w:rsid w:val="00CD731C"/>
    <w:rsid w:val="00CE08B4"/>
    <w:rsid w:val="00CE6631"/>
    <w:rsid w:val="00CF51B8"/>
    <w:rsid w:val="00CF6AA9"/>
    <w:rsid w:val="00CF770E"/>
    <w:rsid w:val="00CF777A"/>
    <w:rsid w:val="00D04355"/>
    <w:rsid w:val="00D0734B"/>
    <w:rsid w:val="00D07C2F"/>
    <w:rsid w:val="00D07ECB"/>
    <w:rsid w:val="00D10CD3"/>
    <w:rsid w:val="00D121BA"/>
    <w:rsid w:val="00D12CA2"/>
    <w:rsid w:val="00D13F3D"/>
    <w:rsid w:val="00D143ED"/>
    <w:rsid w:val="00D14AD4"/>
    <w:rsid w:val="00D171CD"/>
    <w:rsid w:val="00D22E11"/>
    <w:rsid w:val="00D23024"/>
    <w:rsid w:val="00D250DC"/>
    <w:rsid w:val="00D251B3"/>
    <w:rsid w:val="00D2603E"/>
    <w:rsid w:val="00D26E19"/>
    <w:rsid w:val="00D319BB"/>
    <w:rsid w:val="00D31AA6"/>
    <w:rsid w:val="00D32B1D"/>
    <w:rsid w:val="00D33239"/>
    <w:rsid w:val="00D33920"/>
    <w:rsid w:val="00D33B1A"/>
    <w:rsid w:val="00D352BB"/>
    <w:rsid w:val="00D3702F"/>
    <w:rsid w:val="00D37E86"/>
    <w:rsid w:val="00D40066"/>
    <w:rsid w:val="00D40E2C"/>
    <w:rsid w:val="00D423F9"/>
    <w:rsid w:val="00D43315"/>
    <w:rsid w:val="00D44BFF"/>
    <w:rsid w:val="00D46261"/>
    <w:rsid w:val="00D46461"/>
    <w:rsid w:val="00D50678"/>
    <w:rsid w:val="00D51E00"/>
    <w:rsid w:val="00D5327B"/>
    <w:rsid w:val="00D54A1F"/>
    <w:rsid w:val="00D55BDF"/>
    <w:rsid w:val="00D55DC4"/>
    <w:rsid w:val="00D55F52"/>
    <w:rsid w:val="00D5685E"/>
    <w:rsid w:val="00D573ED"/>
    <w:rsid w:val="00D609EB"/>
    <w:rsid w:val="00D6110A"/>
    <w:rsid w:val="00D612F5"/>
    <w:rsid w:val="00D61625"/>
    <w:rsid w:val="00D61857"/>
    <w:rsid w:val="00D64D1C"/>
    <w:rsid w:val="00D65319"/>
    <w:rsid w:val="00D66743"/>
    <w:rsid w:val="00D66F39"/>
    <w:rsid w:val="00D677E5"/>
    <w:rsid w:val="00D702FD"/>
    <w:rsid w:val="00D70957"/>
    <w:rsid w:val="00D70B92"/>
    <w:rsid w:val="00D72C35"/>
    <w:rsid w:val="00D73E5A"/>
    <w:rsid w:val="00D746B9"/>
    <w:rsid w:val="00D75F42"/>
    <w:rsid w:val="00D763E3"/>
    <w:rsid w:val="00D7668E"/>
    <w:rsid w:val="00D773C3"/>
    <w:rsid w:val="00D775AA"/>
    <w:rsid w:val="00D800AD"/>
    <w:rsid w:val="00D8228A"/>
    <w:rsid w:val="00D8412A"/>
    <w:rsid w:val="00D8475D"/>
    <w:rsid w:val="00D855A8"/>
    <w:rsid w:val="00D86871"/>
    <w:rsid w:val="00D87D26"/>
    <w:rsid w:val="00D91D6A"/>
    <w:rsid w:val="00D946D8"/>
    <w:rsid w:val="00D961EC"/>
    <w:rsid w:val="00D97586"/>
    <w:rsid w:val="00D97E24"/>
    <w:rsid w:val="00DA334A"/>
    <w:rsid w:val="00DA465E"/>
    <w:rsid w:val="00DA46AE"/>
    <w:rsid w:val="00DA509A"/>
    <w:rsid w:val="00DA7906"/>
    <w:rsid w:val="00DB024B"/>
    <w:rsid w:val="00DB0CBE"/>
    <w:rsid w:val="00DB2B8A"/>
    <w:rsid w:val="00DB2DAC"/>
    <w:rsid w:val="00DB492E"/>
    <w:rsid w:val="00DB55AE"/>
    <w:rsid w:val="00DB6224"/>
    <w:rsid w:val="00DB65D9"/>
    <w:rsid w:val="00DB7774"/>
    <w:rsid w:val="00DC1CEA"/>
    <w:rsid w:val="00DC1DC1"/>
    <w:rsid w:val="00DC2434"/>
    <w:rsid w:val="00DC3D59"/>
    <w:rsid w:val="00DC53BC"/>
    <w:rsid w:val="00DC6655"/>
    <w:rsid w:val="00DD06CD"/>
    <w:rsid w:val="00DD0F98"/>
    <w:rsid w:val="00DD2191"/>
    <w:rsid w:val="00DD3686"/>
    <w:rsid w:val="00DD570E"/>
    <w:rsid w:val="00DD7118"/>
    <w:rsid w:val="00DD7B24"/>
    <w:rsid w:val="00DE02C3"/>
    <w:rsid w:val="00DE05F8"/>
    <w:rsid w:val="00DE27F8"/>
    <w:rsid w:val="00DE2E1C"/>
    <w:rsid w:val="00DE311A"/>
    <w:rsid w:val="00DE4DEF"/>
    <w:rsid w:val="00DE55A8"/>
    <w:rsid w:val="00DE6108"/>
    <w:rsid w:val="00DE6611"/>
    <w:rsid w:val="00DE76D4"/>
    <w:rsid w:val="00DF1DC3"/>
    <w:rsid w:val="00DF4AEE"/>
    <w:rsid w:val="00DF5144"/>
    <w:rsid w:val="00DF5749"/>
    <w:rsid w:val="00DF6F0D"/>
    <w:rsid w:val="00E02747"/>
    <w:rsid w:val="00E02E78"/>
    <w:rsid w:val="00E04338"/>
    <w:rsid w:val="00E05B01"/>
    <w:rsid w:val="00E07347"/>
    <w:rsid w:val="00E10E7A"/>
    <w:rsid w:val="00E11615"/>
    <w:rsid w:val="00E11BC0"/>
    <w:rsid w:val="00E1387E"/>
    <w:rsid w:val="00E153D1"/>
    <w:rsid w:val="00E158EE"/>
    <w:rsid w:val="00E161DF"/>
    <w:rsid w:val="00E16385"/>
    <w:rsid w:val="00E16BEA"/>
    <w:rsid w:val="00E25737"/>
    <w:rsid w:val="00E259A5"/>
    <w:rsid w:val="00E25BF5"/>
    <w:rsid w:val="00E26274"/>
    <w:rsid w:val="00E30A8D"/>
    <w:rsid w:val="00E315A3"/>
    <w:rsid w:val="00E328DF"/>
    <w:rsid w:val="00E33B4C"/>
    <w:rsid w:val="00E3462C"/>
    <w:rsid w:val="00E34A2A"/>
    <w:rsid w:val="00E40C78"/>
    <w:rsid w:val="00E41171"/>
    <w:rsid w:val="00E42785"/>
    <w:rsid w:val="00E44B74"/>
    <w:rsid w:val="00E44BDD"/>
    <w:rsid w:val="00E45F6C"/>
    <w:rsid w:val="00E47753"/>
    <w:rsid w:val="00E47DDB"/>
    <w:rsid w:val="00E50676"/>
    <w:rsid w:val="00E5172C"/>
    <w:rsid w:val="00E52316"/>
    <w:rsid w:val="00E52A2F"/>
    <w:rsid w:val="00E54574"/>
    <w:rsid w:val="00E54E58"/>
    <w:rsid w:val="00E55455"/>
    <w:rsid w:val="00E56DC2"/>
    <w:rsid w:val="00E57365"/>
    <w:rsid w:val="00E573D8"/>
    <w:rsid w:val="00E5753A"/>
    <w:rsid w:val="00E631F2"/>
    <w:rsid w:val="00E705B7"/>
    <w:rsid w:val="00E712A1"/>
    <w:rsid w:val="00E71C9A"/>
    <w:rsid w:val="00E71FC0"/>
    <w:rsid w:val="00E72EA4"/>
    <w:rsid w:val="00E7342B"/>
    <w:rsid w:val="00E73563"/>
    <w:rsid w:val="00E74E11"/>
    <w:rsid w:val="00E76541"/>
    <w:rsid w:val="00E77EBA"/>
    <w:rsid w:val="00E81AE6"/>
    <w:rsid w:val="00E84CE1"/>
    <w:rsid w:val="00E877A0"/>
    <w:rsid w:val="00E87C3C"/>
    <w:rsid w:val="00E905B7"/>
    <w:rsid w:val="00E92376"/>
    <w:rsid w:val="00E963A9"/>
    <w:rsid w:val="00E96B13"/>
    <w:rsid w:val="00E975DC"/>
    <w:rsid w:val="00E97CE0"/>
    <w:rsid w:val="00EA0884"/>
    <w:rsid w:val="00EA154C"/>
    <w:rsid w:val="00EA3B31"/>
    <w:rsid w:val="00EA47C1"/>
    <w:rsid w:val="00EA57C5"/>
    <w:rsid w:val="00EB0DF3"/>
    <w:rsid w:val="00EB4817"/>
    <w:rsid w:val="00EB51C9"/>
    <w:rsid w:val="00EB5CC1"/>
    <w:rsid w:val="00EB6563"/>
    <w:rsid w:val="00EC1978"/>
    <w:rsid w:val="00EC3C9B"/>
    <w:rsid w:val="00EC5813"/>
    <w:rsid w:val="00EC58EF"/>
    <w:rsid w:val="00EC5BB3"/>
    <w:rsid w:val="00EC7976"/>
    <w:rsid w:val="00ED0AAA"/>
    <w:rsid w:val="00ED0BC9"/>
    <w:rsid w:val="00ED6744"/>
    <w:rsid w:val="00EE0A96"/>
    <w:rsid w:val="00EE28D6"/>
    <w:rsid w:val="00EE34F5"/>
    <w:rsid w:val="00EE52DB"/>
    <w:rsid w:val="00EE541D"/>
    <w:rsid w:val="00EE6EFA"/>
    <w:rsid w:val="00EF172A"/>
    <w:rsid w:val="00EF2651"/>
    <w:rsid w:val="00EF39C6"/>
    <w:rsid w:val="00EF3A1A"/>
    <w:rsid w:val="00EF77A7"/>
    <w:rsid w:val="00F00939"/>
    <w:rsid w:val="00F0265F"/>
    <w:rsid w:val="00F04C2A"/>
    <w:rsid w:val="00F04CE2"/>
    <w:rsid w:val="00F0587A"/>
    <w:rsid w:val="00F075F4"/>
    <w:rsid w:val="00F10F46"/>
    <w:rsid w:val="00F10F91"/>
    <w:rsid w:val="00F13004"/>
    <w:rsid w:val="00F1527F"/>
    <w:rsid w:val="00F16870"/>
    <w:rsid w:val="00F17125"/>
    <w:rsid w:val="00F17ABC"/>
    <w:rsid w:val="00F17C64"/>
    <w:rsid w:val="00F205FB"/>
    <w:rsid w:val="00F217B8"/>
    <w:rsid w:val="00F2191B"/>
    <w:rsid w:val="00F21AC9"/>
    <w:rsid w:val="00F25B23"/>
    <w:rsid w:val="00F30535"/>
    <w:rsid w:val="00F307F5"/>
    <w:rsid w:val="00F30A9A"/>
    <w:rsid w:val="00F3188A"/>
    <w:rsid w:val="00F31B4C"/>
    <w:rsid w:val="00F3252F"/>
    <w:rsid w:val="00F332F2"/>
    <w:rsid w:val="00F337EF"/>
    <w:rsid w:val="00F33F62"/>
    <w:rsid w:val="00F3474F"/>
    <w:rsid w:val="00F34ADE"/>
    <w:rsid w:val="00F34D3A"/>
    <w:rsid w:val="00F358D8"/>
    <w:rsid w:val="00F368C2"/>
    <w:rsid w:val="00F377AA"/>
    <w:rsid w:val="00F40B8D"/>
    <w:rsid w:val="00F415C8"/>
    <w:rsid w:val="00F423D7"/>
    <w:rsid w:val="00F4475C"/>
    <w:rsid w:val="00F47583"/>
    <w:rsid w:val="00F5063A"/>
    <w:rsid w:val="00F51E4F"/>
    <w:rsid w:val="00F52DC4"/>
    <w:rsid w:val="00F52E41"/>
    <w:rsid w:val="00F53515"/>
    <w:rsid w:val="00F54228"/>
    <w:rsid w:val="00F54810"/>
    <w:rsid w:val="00F553AA"/>
    <w:rsid w:val="00F559E2"/>
    <w:rsid w:val="00F56B88"/>
    <w:rsid w:val="00F57967"/>
    <w:rsid w:val="00F628C8"/>
    <w:rsid w:val="00F632DF"/>
    <w:rsid w:val="00F636B2"/>
    <w:rsid w:val="00F63BA1"/>
    <w:rsid w:val="00F65EB2"/>
    <w:rsid w:val="00F6661C"/>
    <w:rsid w:val="00F70839"/>
    <w:rsid w:val="00F70CE4"/>
    <w:rsid w:val="00F712F4"/>
    <w:rsid w:val="00F73B3E"/>
    <w:rsid w:val="00F81283"/>
    <w:rsid w:val="00F81CCB"/>
    <w:rsid w:val="00F83F42"/>
    <w:rsid w:val="00F90B5C"/>
    <w:rsid w:val="00F93EA4"/>
    <w:rsid w:val="00F95170"/>
    <w:rsid w:val="00F95408"/>
    <w:rsid w:val="00F964A5"/>
    <w:rsid w:val="00F96F3C"/>
    <w:rsid w:val="00FA2793"/>
    <w:rsid w:val="00FA2AB3"/>
    <w:rsid w:val="00FA4A13"/>
    <w:rsid w:val="00FA5278"/>
    <w:rsid w:val="00FA59CE"/>
    <w:rsid w:val="00FA6CD9"/>
    <w:rsid w:val="00FA73EF"/>
    <w:rsid w:val="00FA78B2"/>
    <w:rsid w:val="00FA78FD"/>
    <w:rsid w:val="00FB1504"/>
    <w:rsid w:val="00FB1E35"/>
    <w:rsid w:val="00FB50C6"/>
    <w:rsid w:val="00FB6E2C"/>
    <w:rsid w:val="00FC026C"/>
    <w:rsid w:val="00FC118D"/>
    <w:rsid w:val="00FC2B1C"/>
    <w:rsid w:val="00FC2C3B"/>
    <w:rsid w:val="00FC48F3"/>
    <w:rsid w:val="00FD1582"/>
    <w:rsid w:val="00FD2B20"/>
    <w:rsid w:val="00FD2FAB"/>
    <w:rsid w:val="00FD40BE"/>
    <w:rsid w:val="00FD5A6D"/>
    <w:rsid w:val="00FD639A"/>
    <w:rsid w:val="00FE3DE8"/>
    <w:rsid w:val="00FE4931"/>
    <w:rsid w:val="00FE51C0"/>
    <w:rsid w:val="00FE6541"/>
    <w:rsid w:val="00FF0021"/>
    <w:rsid w:val="00FF0667"/>
    <w:rsid w:val="00FF08D2"/>
    <w:rsid w:val="00FF3A6B"/>
    <w:rsid w:val="00FF44C6"/>
    <w:rsid w:val="00FF5E5F"/>
    <w:rsid w:val="00FF635C"/>
    <w:rsid w:val="00FF66B2"/>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EEE2FE0C-4082-4D4F-A983-A73F3ABD2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 w:type="paragraph" w:styleId="Revision">
    <w:name w:val="Revision"/>
    <w:hidden/>
    <w:semiHidden/>
    <w:rsid w:val="00562B88"/>
    <w:rPr>
      <w:sz w:val="24"/>
      <w:szCs w:val="24"/>
    </w:rPr>
  </w:style>
  <w:style w:type="character" w:customStyle="1" w:styleId="gi">
    <w:name w:val="gi"/>
    <w:basedOn w:val="DefaultParagraphFont"/>
    <w:rsid w:val="00B27555"/>
  </w:style>
  <w:style w:type="character" w:styleId="FollowedHyperlink">
    <w:name w:val="FollowedHyperlink"/>
    <w:basedOn w:val="DefaultParagraphFont"/>
    <w:semiHidden/>
    <w:unhideWhenUsed/>
    <w:rsid w:val="00ED0BC9"/>
    <w:rPr>
      <w:color w:val="800080" w:themeColor="followedHyperlink"/>
      <w:u w:val="single"/>
    </w:rPr>
  </w:style>
  <w:style w:type="paragraph" w:styleId="ListParagraph">
    <w:name w:val="List Paragraph"/>
    <w:basedOn w:val="Normal"/>
    <w:uiPriority w:val="34"/>
    <w:qFormat/>
    <w:rsid w:val="00F95408"/>
    <w:pPr>
      <w:spacing w:before="0" w:after="0" w:line="240" w:lineRule="auto"/>
      <w:ind w:left="720" w:firstLine="0"/>
      <w:contextualSpacing/>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162">
      <w:bodyDiv w:val="1"/>
      <w:marLeft w:val="0"/>
      <w:marRight w:val="0"/>
      <w:marTop w:val="0"/>
      <w:marBottom w:val="0"/>
      <w:divBdr>
        <w:top w:val="none" w:sz="0" w:space="0" w:color="auto"/>
        <w:left w:val="none" w:sz="0" w:space="0" w:color="auto"/>
        <w:bottom w:val="none" w:sz="0" w:space="0" w:color="auto"/>
        <w:right w:val="none" w:sz="0" w:space="0" w:color="auto"/>
      </w:divBdr>
    </w:div>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014457167">
      <w:bodyDiv w:val="1"/>
      <w:marLeft w:val="0"/>
      <w:marRight w:val="0"/>
      <w:marTop w:val="0"/>
      <w:marBottom w:val="0"/>
      <w:divBdr>
        <w:top w:val="none" w:sz="0" w:space="0" w:color="auto"/>
        <w:left w:val="none" w:sz="0" w:space="0" w:color="auto"/>
        <w:bottom w:val="none" w:sz="0" w:space="0" w:color="auto"/>
        <w:right w:val="none" w:sz="0" w:space="0" w:color="auto"/>
      </w:divBdr>
      <w:divsChild>
        <w:div w:id="685715004">
          <w:marLeft w:val="0"/>
          <w:marRight w:val="0"/>
          <w:marTop w:val="0"/>
          <w:marBottom w:val="0"/>
          <w:divBdr>
            <w:top w:val="none" w:sz="0" w:space="0" w:color="auto"/>
            <w:left w:val="none" w:sz="0" w:space="0" w:color="auto"/>
            <w:bottom w:val="none" w:sz="0" w:space="0" w:color="auto"/>
            <w:right w:val="none" w:sz="0" w:space="0" w:color="auto"/>
          </w:divBdr>
          <w:divsChild>
            <w:div w:id="5698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892575136">
      <w:bodyDiv w:val="1"/>
      <w:marLeft w:val="0"/>
      <w:marRight w:val="0"/>
      <w:marTop w:val="0"/>
      <w:marBottom w:val="0"/>
      <w:divBdr>
        <w:top w:val="none" w:sz="0" w:space="0" w:color="auto"/>
        <w:left w:val="none" w:sz="0" w:space="0" w:color="auto"/>
        <w:bottom w:val="none" w:sz="0" w:space="0" w:color="auto"/>
        <w:right w:val="none" w:sz="0" w:space="0" w:color="auto"/>
      </w:divBdr>
      <w:divsChild>
        <w:div w:id="1285891531">
          <w:marLeft w:val="0"/>
          <w:marRight w:val="0"/>
          <w:marTop w:val="0"/>
          <w:marBottom w:val="0"/>
          <w:divBdr>
            <w:top w:val="none" w:sz="0" w:space="0" w:color="auto"/>
            <w:left w:val="none" w:sz="0" w:space="0" w:color="auto"/>
            <w:bottom w:val="none" w:sz="0" w:space="0" w:color="auto"/>
            <w:right w:val="none" w:sz="0" w:space="0" w:color="auto"/>
          </w:divBdr>
        </w:div>
        <w:div w:id="2049646831">
          <w:marLeft w:val="0"/>
          <w:marRight w:val="0"/>
          <w:marTop w:val="0"/>
          <w:marBottom w:val="0"/>
          <w:divBdr>
            <w:top w:val="none" w:sz="0" w:space="0" w:color="auto"/>
            <w:left w:val="none" w:sz="0" w:space="0" w:color="auto"/>
            <w:bottom w:val="none" w:sz="0" w:space="0" w:color="auto"/>
            <w:right w:val="none" w:sz="0" w:space="0" w:color="auto"/>
          </w:divBdr>
        </w:div>
        <w:div w:id="249122718">
          <w:marLeft w:val="0"/>
          <w:marRight w:val="0"/>
          <w:marTop w:val="0"/>
          <w:marBottom w:val="0"/>
          <w:divBdr>
            <w:top w:val="none" w:sz="0" w:space="0" w:color="auto"/>
            <w:left w:val="none" w:sz="0" w:space="0" w:color="auto"/>
            <w:bottom w:val="none" w:sz="0" w:space="0" w:color="auto"/>
            <w:right w:val="none" w:sz="0" w:space="0" w:color="auto"/>
          </w:divBdr>
        </w:div>
      </w:divsChild>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bchasco/Inland"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tiff"/><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6A2EF-0F83-4229-984E-AF47FBDF1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70</Pages>
  <Words>30675</Words>
  <Characters>174852</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205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10</cp:revision>
  <cp:lastPrinted>2016-04-22T17:48:00Z</cp:lastPrinted>
  <dcterms:created xsi:type="dcterms:W3CDTF">2016-09-29T22:05:00Z</dcterms:created>
  <dcterms:modified xsi:type="dcterms:W3CDTF">2016-10-0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7GXv83nu"/&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